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438C77" w14:textId="4482CACD" w:rsidR="008F1D6B" w:rsidRPr="00D76A98" w:rsidRDefault="008F1D6B" w:rsidP="001A6B6D">
      <w:pPr>
        <w:adjustRightInd w:val="0"/>
        <w:snapToGrid w:val="0"/>
        <w:spacing w:line="360" w:lineRule="auto"/>
        <w:jc w:val="both"/>
        <w:rPr>
          <w:rFonts w:ascii="Book Antiqua" w:hAnsi="Book Antiqua"/>
          <w:b/>
        </w:rPr>
      </w:pPr>
      <w:bookmarkStart w:id="0" w:name="OLE_LINK903"/>
      <w:bookmarkStart w:id="1" w:name="OLE_LINK904"/>
      <w:bookmarkStart w:id="2" w:name="OLE_LINK458"/>
      <w:bookmarkStart w:id="3" w:name="OLE_LINK462"/>
      <w:bookmarkStart w:id="4" w:name="OLE_LINK478"/>
      <w:bookmarkStart w:id="5" w:name="OLE_LINK661"/>
      <w:bookmarkStart w:id="6" w:name="OLE_LINK663"/>
      <w:bookmarkStart w:id="7" w:name="OLE_LINK858"/>
      <w:bookmarkStart w:id="8" w:name="OLE_LINK852"/>
      <w:bookmarkStart w:id="9" w:name="OLE_LINK944"/>
      <w:bookmarkStart w:id="10" w:name="OLE_LINK1028"/>
      <w:bookmarkStart w:id="11" w:name="OLE_LINK1050"/>
      <w:bookmarkStart w:id="12" w:name="OLE_LINK1056"/>
      <w:bookmarkStart w:id="13" w:name="OLE_LINK1078"/>
      <w:bookmarkStart w:id="14" w:name="OLE_LINK1095"/>
      <w:bookmarkStart w:id="15" w:name="OLE_LINK163"/>
      <w:bookmarkStart w:id="16" w:name="OLE_LINK1105"/>
      <w:bookmarkStart w:id="17" w:name="OLE_LINK1133"/>
      <w:bookmarkStart w:id="18" w:name="OLE_LINK1150"/>
      <w:bookmarkStart w:id="19" w:name="OLE_LINK1195"/>
      <w:bookmarkStart w:id="20" w:name="OLE_LINK1154"/>
      <w:bookmarkStart w:id="21" w:name="OLE_LINK307"/>
      <w:bookmarkStart w:id="22" w:name="OLE_LINK319"/>
      <w:bookmarkStart w:id="23" w:name="OLE_LINK338"/>
      <w:bookmarkStart w:id="24" w:name="OLE_LINK384"/>
      <w:bookmarkStart w:id="25" w:name="OLE_LINK1249"/>
      <w:bookmarkStart w:id="26" w:name="OLE_LINK1291"/>
      <w:bookmarkStart w:id="27" w:name="OLE_LINK1260"/>
      <w:r w:rsidRPr="00D76A98">
        <w:rPr>
          <w:rFonts w:ascii="Book Antiqua" w:hAnsi="Book Antiqua"/>
          <w:b/>
        </w:rPr>
        <w:t>Name of Journal</w:t>
      </w:r>
      <w:r w:rsidRPr="00AE1F3C">
        <w:rPr>
          <w:rFonts w:ascii="Book Antiqua" w:hAnsi="Book Antiqua"/>
          <w:b/>
          <w:i/>
        </w:rPr>
        <w:t>: World Journal of Hepatology</w:t>
      </w:r>
    </w:p>
    <w:bookmarkEnd w:id="0"/>
    <w:bookmarkEnd w:id="1"/>
    <w:p w14:paraId="56709DBA" w14:textId="0DAFC541" w:rsidR="008F1D6B" w:rsidRPr="00D76A98" w:rsidRDefault="008F1D6B" w:rsidP="001A6B6D">
      <w:pPr>
        <w:adjustRightInd w:val="0"/>
        <w:snapToGrid w:val="0"/>
        <w:spacing w:line="360" w:lineRule="auto"/>
        <w:jc w:val="both"/>
        <w:rPr>
          <w:rFonts w:ascii="Book Antiqua" w:hAnsi="Book Antiqua"/>
          <w:b/>
          <w:lang w:eastAsia="zh-CN"/>
        </w:rPr>
      </w:pPr>
      <w:r w:rsidRPr="00D76A98">
        <w:rPr>
          <w:rFonts w:ascii="Book Antiqua" w:hAnsi="Book Antiqua"/>
          <w:b/>
        </w:rPr>
        <w:t xml:space="preserve">Manuscript NO: </w:t>
      </w:r>
      <w:r>
        <w:rPr>
          <w:rFonts w:ascii="Book Antiqua" w:hAnsi="Book Antiqua" w:hint="eastAsia"/>
          <w:b/>
          <w:lang w:eastAsia="zh-CN"/>
        </w:rPr>
        <w:t>36901</w:t>
      </w:r>
    </w:p>
    <w:p w14:paraId="395FC302" w14:textId="6C941409" w:rsidR="008F1D6B" w:rsidRDefault="008F1D6B" w:rsidP="001A6B6D">
      <w:pPr>
        <w:adjustRightInd w:val="0"/>
        <w:snapToGrid w:val="0"/>
        <w:spacing w:line="360" w:lineRule="auto"/>
        <w:jc w:val="both"/>
        <w:rPr>
          <w:rFonts w:ascii="Book Antiqua" w:hAnsi="Book Antiqua"/>
          <w:b/>
          <w:lang w:eastAsia="zh-CN"/>
        </w:rPr>
      </w:pPr>
      <w:bookmarkStart w:id="28" w:name="OLE_LINK1617"/>
      <w:bookmarkStart w:id="29" w:name="OLE_LINK1618"/>
      <w:r w:rsidRPr="00D76A98">
        <w:rPr>
          <w:rFonts w:ascii="Book Antiqua" w:hAnsi="Book Antiqua"/>
          <w:b/>
        </w:rPr>
        <w:t xml:space="preserve">Manuscript Type: </w:t>
      </w:r>
      <w:bookmarkStart w:id="30" w:name="OLE_LINK599"/>
      <w:bookmarkStart w:id="31" w:name="OLE_LINK600"/>
      <w:bookmarkStart w:id="32" w:name="OLE_LINK681"/>
      <w:bookmarkStart w:id="33" w:name="OLE_LINK927"/>
      <w:bookmarkStart w:id="34" w:name="OLE_LINK946"/>
      <w:bookmarkStart w:id="35" w:name="OLE_LINK1135"/>
      <w:bookmarkEnd w:id="28"/>
      <w:bookmarkEnd w:id="29"/>
      <w:r w:rsidRPr="00D76A98">
        <w:rPr>
          <w:rFonts w:ascii="Book Antiqua" w:hAnsi="Book Antiqua"/>
          <w:b/>
        </w:rPr>
        <w:t>Original Article</w:t>
      </w:r>
      <w:bookmarkEnd w:id="30"/>
      <w:bookmarkEnd w:id="31"/>
      <w:bookmarkEnd w:id="32"/>
      <w:bookmarkEnd w:id="33"/>
      <w:bookmarkEnd w:id="34"/>
      <w:bookmarkEnd w:id="35"/>
    </w:p>
    <w:p w14:paraId="7E80223D" w14:textId="77777777" w:rsidR="00E869EE" w:rsidRPr="00E869EE" w:rsidRDefault="00E869EE" w:rsidP="001A6B6D">
      <w:pPr>
        <w:adjustRightInd w:val="0"/>
        <w:snapToGrid w:val="0"/>
        <w:spacing w:line="360" w:lineRule="auto"/>
        <w:jc w:val="both"/>
        <w:rPr>
          <w:rFonts w:ascii="Book Antiqua" w:hAnsi="Book Antiqua"/>
          <w:b/>
          <w:lang w:eastAsia="zh-CN"/>
        </w:rPr>
      </w:pP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14:paraId="5D9C9298" w14:textId="4CB896EC" w:rsidR="00BD2950" w:rsidRDefault="008F1D6B" w:rsidP="001A6B6D">
      <w:pPr>
        <w:spacing w:line="360" w:lineRule="auto"/>
        <w:jc w:val="both"/>
        <w:rPr>
          <w:rFonts w:ascii="Book Antiqua" w:hAnsi="Book Antiqua" w:cs="Arial"/>
          <w:b/>
          <w:i/>
          <w:iCs/>
          <w:lang w:eastAsia="zh-CN"/>
        </w:rPr>
      </w:pPr>
      <w:r w:rsidRPr="008F1D6B">
        <w:rPr>
          <w:rFonts w:ascii="Book Antiqua" w:hAnsi="Book Antiqua" w:cs="Arial"/>
          <w:b/>
          <w:i/>
          <w:iCs/>
        </w:rPr>
        <w:t>Observational Study</w:t>
      </w:r>
    </w:p>
    <w:p w14:paraId="5AB0B76B" w14:textId="74AE40FE" w:rsidR="00BB58E3" w:rsidRPr="00DB5295" w:rsidRDefault="008F1D6B" w:rsidP="001A6B6D">
      <w:pPr>
        <w:spacing w:line="360" w:lineRule="auto"/>
        <w:jc w:val="both"/>
        <w:rPr>
          <w:rFonts w:ascii="Book Antiqua" w:hAnsi="Book Antiqua" w:cs="Arial"/>
          <w:b/>
        </w:rPr>
      </w:pPr>
      <w:r>
        <w:rPr>
          <w:rFonts w:ascii="Book Antiqua" w:hAnsi="Book Antiqua" w:cs="Arial" w:hint="eastAsia"/>
          <w:b/>
          <w:iCs/>
          <w:lang w:eastAsia="zh-CN"/>
        </w:rPr>
        <w:t>H</w:t>
      </w:r>
      <w:r w:rsidR="00BB58E3" w:rsidRPr="00DB5295">
        <w:rPr>
          <w:rFonts w:ascii="Book Antiqua" w:hAnsi="Book Antiqua" w:cs="Arial"/>
          <w:b/>
          <w:iCs/>
        </w:rPr>
        <w:t xml:space="preserve">igh burden of hepatocellular carcinoma and viral hepatitis in Southern and Central Vietnam: </w:t>
      </w:r>
      <w:r w:rsidRPr="00DB5295">
        <w:rPr>
          <w:rFonts w:ascii="Book Antiqua" w:hAnsi="Book Antiqua" w:cs="Arial"/>
          <w:b/>
          <w:iCs/>
        </w:rPr>
        <w:t>E</w:t>
      </w:r>
      <w:r w:rsidR="00BB58E3" w:rsidRPr="00DB5295">
        <w:rPr>
          <w:rFonts w:ascii="Book Antiqua" w:hAnsi="Book Antiqua" w:cs="Arial"/>
          <w:b/>
          <w:iCs/>
        </w:rPr>
        <w:t>xperience of a large tertiary referral center, 2010 to 2016</w:t>
      </w:r>
    </w:p>
    <w:p w14:paraId="48797AC8" w14:textId="77777777" w:rsidR="00DB5295" w:rsidRDefault="00DB5295" w:rsidP="001A6B6D">
      <w:pPr>
        <w:spacing w:line="360" w:lineRule="auto"/>
        <w:jc w:val="both"/>
        <w:rPr>
          <w:rFonts w:ascii="Book Antiqua" w:hAnsi="Book Antiqua" w:cs="Arial"/>
        </w:rPr>
      </w:pPr>
    </w:p>
    <w:p w14:paraId="77682E9C" w14:textId="3EF93F87" w:rsidR="00DB5295" w:rsidRDefault="009212BC" w:rsidP="001A6B6D">
      <w:pPr>
        <w:spacing w:line="360" w:lineRule="auto"/>
        <w:jc w:val="both"/>
        <w:rPr>
          <w:rFonts w:ascii="Book Antiqua" w:hAnsi="Book Antiqua" w:cs="Arial"/>
        </w:rPr>
      </w:pPr>
      <w:r>
        <w:rPr>
          <w:rFonts w:ascii="Book Antiqua" w:hAnsi="Book Antiqua" w:cs="Arial"/>
        </w:rPr>
        <w:t>Nguyen-</w:t>
      </w:r>
      <w:proofErr w:type="spellStart"/>
      <w:r>
        <w:rPr>
          <w:rFonts w:ascii="Book Antiqua" w:hAnsi="Book Antiqua" w:cs="Arial"/>
        </w:rPr>
        <w:t>Dinh</w:t>
      </w:r>
      <w:proofErr w:type="spellEnd"/>
      <w:r w:rsidR="00BF0579">
        <w:rPr>
          <w:rFonts w:ascii="Book Antiqua" w:hAnsi="Book Antiqua" w:cs="Arial"/>
        </w:rPr>
        <w:t xml:space="preserve"> SH </w:t>
      </w:r>
      <w:r w:rsidR="00DB5295" w:rsidRPr="00DB5295">
        <w:rPr>
          <w:rFonts w:ascii="Book Antiqua" w:hAnsi="Book Antiqua" w:cs="Arial"/>
          <w:i/>
        </w:rPr>
        <w:t>et al.</w:t>
      </w:r>
      <w:r w:rsidR="00DB5295">
        <w:rPr>
          <w:rFonts w:ascii="Book Antiqua" w:hAnsi="Book Antiqua" w:cs="Arial"/>
        </w:rPr>
        <w:t xml:space="preserve"> </w:t>
      </w:r>
      <w:r w:rsidR="008F1D6B">
        <w:rPr>
          <w:rFonts w:ascii="Book Antiqua" w:hAnsi="Book Antiqua" w:cs="Arial" w:hint="eastAsia"/>
          <w:lang w:eastAsia="zh-CN"/>
        </w:rPr>
        <w:t xml:space="preserve">HCC </w:t>
      </w:r>
      <w:r w:rsidR="00DB5295">
        <w:rPr>
          <w:rFonts w:ascii="Book Antiqua" w:hAnsi="Book Antiqua" w:cs="Arial"/>
        </w:rPr>
        <w:t>in tertiary center</w:t>
      </w:r>
      <w:r w:rsidR="00BB4014">
        <w:rPr>
          <w:rFonts w:ascii="Book Antiqua" w:hAnsi="Book Antiqua" w:cs="Arial" w:hint="eastAsia"/>
          <w:lang w:eastAsia="zh-CN"/>
        </w:rPr>
        <w:t xml:space="preserve"> in </w:t>
      </w:r>
      <w:r w:rsidR="00DB5295">
        <w:rPr>
          <w:rFonts w:ascii="Book Antiqua" w:hAnsi="Book Antiqua" w:cs="Arial"/>
        </w:rPr>
        <w:t>Vietnam</w:t>
      </w:r>
    </w:p>
    <w:p w14:paraId="72D0FC59" w14:textId="77777777" w:rsidR="00DB5295" w:rsidRDefault="00DB5295" w:rsidP="001A6B6D">
      <w:pPr>
        <w:spacing w:line="360" w:lineRule="auto"/>
        <w:jc w:val="both"/>
        <w:rPr>
          <w:rFonts w:ascii="Book Antiqua" w:hAnsi="Book Antiqua" w:cs="Arial"/>
          <w:b/>
        </w:rPr>
      </w:pPr>
    </w:p>
    <w:p w14:paraId="566DCEE7" w14:textId="5FB817CE" w:rsidR="003A3CE3" w:rsidRDefault="00854977" w:rsidP="001A6B6D">
      <w:pPr>
        <w:spacing w:line="360" w:lineRule="auto"/>
        <w:jc w:val="both"/>
        <w:rPr>
          <w:rFonts w:ascii="Book Antiqua" w:hAnsi="Book Antiqua" w:cs="Arial"/>
          <w:b/>
          <w:lang w:eastAsia="zh-CN"/>
        </w:rPr>
      </w:pPr>
      <w:r>
        <w:rPr>
          <w:rFonts w:ascii="Book Antiqua" w:hAnsi="Book Antiqua" w:cs="Arial"/>
          <w:b/>
        </w:rPr>
        <w:t>Song-Huy Nguyen-Dinh</w:t>
      </w:r>
      <w:r w:rsidR="00DF4633">
        <w:rPr>
          <w:rFonts w:ascii="Book Antiqua" w:hAnsi="Book Antiqua" w:cs="Arial"/>
          <w:b/>
        </w:rPr>
        <w:t xml:space="preserve">, </w:t>
      </w:r>
      <w:bookmarkStart w:id="36" w:name="OLE_LINK1275"/>
      <w:bookmarkStart w:id="37" w:name="OLE_LINK1276"/>
      <w:r w:rsidR="00DB5295" w:rsidRPr="00DB5295">
        <w:rPr>
          <w:rFonts w:ascii="Book Antiqua" w:hAnsi="Book Antiqua" w:cs="Arial"/>
          <w:b/>
        </w:rPr>
        <w:t xml:space="preserve">Albert </w:t>
      </w:r>
      <w:r w:rsidR="00BB58E3" w:rsidRPr="00DB5295">
        <w:rPr>
          <w:rFonts w:ascii="Book Antiqua" w:hAnsi="Book Antiqua" w:cs="Arial"/>
          <w:b/>
        </w:rPr>
        <w:t>D</w:t>
      </w:r>
      <w:r w:rsidR="003E78F9">
        <w:rPr>
          <w:rFonts w:ascii="Book Antiqua" w:hAnsi="Book Antiqua" w:cs="Arial"/>
          <w:b/>
        </w:rPr>
        <w:t>o</w:t>
      </w:r>
      <w:bookmarkEnd w:id="36"/>
      <w:bookmarkEnd w:id="37"/>
      <w:r w:rsidR="003E78F9">
        <w:rPr>
          <w:rFonts w:ascii="Book Antiqua" w:hAnsi="Book Antiqua" w:cs="Arial"/>
          <w:b/>
        </w:rPr>
        <w:t xml:space="preserve">, </w:t>
      </w:r>
      <w:bookmarkStart w:id="38" w:name="OLE_LINK1277"/>
      <w:bookmarkStart w:id="39" w:name="OLE_LINK1278"/>
      <w:r w:rsidR="003E78F9">
        <w:rPr>
          <w:rFonts w:ascii="Book Antiqua" w:hAnsi="Book Antiqua" w:cs="Arial"/>
          <w:b/>
        </w:rPr>
        <w:t>Trang Ngoc Doan Pham</w:t>
      </w:r>
      <w:bookmarkEnd w:id="38"/>
      <w:bookmarkEnd w:id="39"/>
      <w:r w:rsidR="003E78F9">
        <w:rPr>
          <w:rFonts w:ascii="Book Antiqua" w:hAnsi="Book Antiqua" w:cs="Arial"/>
          <w:b/>
        </w:rPr>
        <w:t xml:space="preserve">, </w:t>
      </w:r>
      <w:bookmarkStart w:id="40" w:name="OLE_LINK1279"/>
      <w:bookmarkStart w:id="41" w:name="OLE_LINK1280"/>
      <w:r w:rsidR="003E78F9">
        <w:rPr>
          <w:rFonts w:ascii="Book Antiqua" w:hAnsi="Book Antiqua" w:cs="Arial"/>
          <w:b/>
        </w:rPr>
        <w:t>Doan Y</w:t>
      </w:r>
      <w:r w:rsidR="00BB58E3" w:rsidRPr="00DB5295">
        <w:rPr>
          <w:rFonts w:ascii="Book Antiqua" w:hAnsi="Book Antiqua" w:cs="Arial"/>
          <w:b/>
        </w:rPr>
        <w:t xml:space="preserve"> Dao</w:t>
      </w:r>
      <w:bookmarkEnd w:id="40"/>
      <w:bookmarkEnd w:id="41"/>
      <w:r w:rsidR="00BB58E3" w:rsidRPr="00DB5295">
        <w:rPr>
          <w:rFonts w:ascii="Book Antiqua" w:hAnsi="Book Antiqua" w:cs="Arial"/>
          <w:b/>
        </w:rPr>
        <w:t xml:space="preserve">, </w:t>
      </w:r>
      <w:bookmarkStart w:id="42" w:name="OLE_LINK1281"/>
      <w:bookmarkStart w:id="43" w:name="OLE_LINK1282"/>
      <w:r w:rsidR="00DA745B">
        <w:rPr>
          <w:rFonts w:ascii="Book Antiqua" w:hAnsi="Book Antiqua" w:cs="Arial"/>
          <w:b/>
        </w:rPr>
        <w:t xml:space="preserve">Trinh </w:t>
      </w:r>
      <w:proofErr w:type="spellStart"/>
      <w:r w:rsidR="00DA745B">
        <w:rPr>
          <w:rFonts w:ascii="Book Antiqua" w:hAnsi="Book Antiqua" w:cs="Arial"/>
          <w:b/>
        </w:rPr>
        <w:t>Nhu</w:t>
      </w:r>
      <w:proofErr w:type="spellEnd"/>
      <w:r w:rsidR="00DA745B">
        <w:rPr>
          <w:rFonts w:ascii="Book Antiqua" w:hAnsi="Book Antiqua" w:cs="Arial"/>
          <w:b/>
        </w:rPr>
        <w:t xml:space="preserve"> </w:t>
      </w:r>
      <w:proofErr w:type="spellStart"/>
      <w:r w:rsidR="00DA745B">
        <w:rPr>
          <w:rFonts w:ascii="Book Antiqua" w:hAnsi="Book Antiqua" w:cs="Arial"/>
          <w:b/>
        </w:rPr>
        <w:t>Nguy</w:t>
      </w:r>
      <w:bookmarkEnd w:id="42"/>
      <w:bookmarkEnd w:id="43"/>
      <w:proofErr w:type="spellEnd"/>
      <w:r w:rsidR="00DB5295" w:rsidRPr="00DB5295">
        <w:rPr>
          <w:rFonts w:ascii="Book Antiqua" w:hAnsi="Book Antiqua" w:cs="Arial"/>
          <w:b/>
        </w:rPr>
        <w:t xml:space="preserve">, </w:t>
      </w:r>
      <w:bookmarkStart w:id="44" w:name="OLE_LINK1283"/>
      <w:bookmarkStart w:id="45" w:name="OLE_LINK1284"/>
      <w:r w:rsidR="000A0006">
        <w:rPr>
          <w:rFonts w:ascii="Book Antiqua" w:hAnsi="Book Antiqua" w:cs="Arial"/>
          <w:b/>
        </w:rPr>
        <w:t>Moon</w:t>
      </w:r>
      <w:bookmarkEnd w:id="44"/>
      <w:bookmarkEnd w:id="45"/>
      <w:r w:rsidR="000A0006">
        <w:rPr>
          <w:rFonts w:ascii="Book Antiqua" w:hAnsi="Book Antiqua" w:cs="Arial"/>
          <w:b/>
        </w:rPr>
        <w:t xml:space="preserve"> S Chen</w:t>
      </w:r>
      <w:r w:rsidR="00BB4014">
        <w:rPr>
          <w:rFonts w:ascii="Book Antiqua" w:hAnsi="Book Antiqua" w:cs="Arial" w:hint="eastAsia"/>
          <w:b/>
          <w:lang w:eastAsia="zh-CN"/>
        </w:rPr>
        <w:t xml:space="preserve"> </w:t>
      </w:r>
      <w:r w:rsidR="00BB4014">
        <w:rPr>
          <w:rFonts w:ascii="Book Antiqua" w:hAnsi="Book Antiqua" w:cs="Arial"/>
          <w:b/>
        </w:rPr>
        <w:t>Jr</w:t>
      </w:r>
    </w:p>
    <w:p w14:paraId="4DA75566" w14:textId="77777777" w:rsidR="00BB58E3" w:rsidRDefault="00D95F65" w:rsidP="001A6B6D">
      <w:pPr>
        <w:spacing w:line="360" w:lineRule="auto"/>
        <w:jc w:val="both"/>
        <w:rPr>
          <w:rFonts w:ascii="Book Antiqua" w:hAnsi="Book Antiqua" w:cs="Arial"/>
          <w:b/>
        </w:rPr>
      </w:pPr>
      <w:r>
        <w:rPr>
          <w:rFonts w:ascii="Book Antiqua" w:hAnsi="Book Antiqua" w:cs="Arial"/>
          <w:b/>
        </w:rPr>
        <w:t xml:space="preserve"> </w:t>
      </w:r>
    </w:p>
    <w:p w14:paraId="27840FF5" w14:textId="370F9A54" w:rsidR="00036A41" w:rsidRDefault="00036A41" w:rsidP="001A6B6D">
      <w:pPr>
        <w:spacing w:line="360" w:lineRule="auto"/>
        <w:jc w:val="both"/>
        <w:rPr>
          <w:rFonts w:ascii="Book Antiqua" w:hAnsi="Book Antiqua"/>
          <w:lang w:eastAsia="zh-CN"/>
        </w:rPr>
      </w:pPr>
      <w:r>
        <w:rPr>
          <w:rFonts w:ascii="Book Antiqua" w:hAnsi="Book Antiqua"/>
          <w:b/>
        </w:rPr>
        <w:t>Song-</w:t>
      </w:r>
      <w:proofErr w:type="spellStart"/>
      <w:r>
        <w:rPr>
          <w:rFonts w:ascii="Book Antiqua" w:hAnsi="Book Antiqua"/>
          <w:b/>
        </w:rPr>
        <w:t>Huy</w:t>
      </w:r>
      <w:proofErr w:type="spellEnd"/>
      <w:r w:rsidR="00A23298">
        <w:rPr>
          <w:rFonts w:ascii="Book Antiqua" w:hAnsi="Book Antiqua"/>
          <w:b/>
        </w:rPr>
        <w:t xml:space="preserve"> Nguyen-</w:t>
      </w:r>
      <w:proofErr w:type="spellStart"/>
      <w:r w:rsidR="00A23298">
        <w:rPr>
          <w:rFonts w:ascii="Book Antiqua" w:hAnsi="Book Antiqua"/>
          <w:b/>
        </w:rPr>
        <w:t>Dinh</w:t>
      </w:r>
      <w:proofErr w:type="spellEnd"/>
      <w:r w:rsidRPr="009F2CF5">
        <w:rPr>
          <w:rFonts w:ascii="Book Antiqua" w:hAnsi="Book Antiqua"/>
          <w:b/>
        </w:rPr>
        <w:t>,</w:t>
      </w:r>
      <w:r>
        <w:rPr>
          <w:rFonts w:ascii="Book Antiqua" w:hAnsi="Book Antiqua"/>
        </w:rPr>
        <w:t xml:space="preserve"> </w:t>
      </w:r>
      <w:bookmarkStart w:id="46" w:name="OLE_LINK1273"/>
      <w:bookmarkStart w:id="47" w:name="OLE_LINK1274"/>
      <w:r>
        <w:rPr>
          <w:rFonts w:ascii="Book Antiqua" w:hAnsi="Book Antiqua"/>
          <w:b/>
        </w:rPr>
        <w:t xml:space="preserve">Trinh </w:t>
      </w:r>
      <w:proofErr w:type="spellStart"/>
      <w:r>
        <w:rPr>
          <w:rFonts w:ascii="Book Antiqua" w:hAnsi="Book Antiqua"/>
          <w:b/>
        </w:rPr>
        <w:t>Nhu</w:t>
      </w:r>
      <w:proofErr w:type="spellEnd"/>
      <w:r>
        <w:rPr>
          <w:rFonts w:ascii="Book Antiqua" w:hAnsi="Book Antiqua"/>
          <w:b/>
        </w:rPr>
        <w:t xml:space="preserve"> </w:t>
      </w:r>
      <w:proofErr w:type="spellStart"/>
      <w:r>
        <w:rPr>
          <w:rFonts w:ascii="Book Antiqua" w:hAnsi="Book Antiqua"/>
          <w:b/>
        </w:rPr>
        <w:t>Nguy</w:t>
      </w:r>
      <w:bookmarkEnd w:id="46"/>
      <w:bookmarkEnd w:id="47"/>
      <w:proofErr w:type="spellEnd"/>
      <w:r w:rsidRPr="009F2CF5">
        <w:rPr>
          <w:rFonts w:ascii="Book Antiqua" w:hAnsi="Book Antiqua"/>
          <w:b/>
        </w:rPr>
        <w:t>,</w:t>
      </w:r>
      <w:r w:rsidR="00EE61D3">
        <w:rPr>
          <w:rFonts w:ascii="Book Antiqua" w:hAnsi="Book Antiqua"/>
          <w:b/>
        </w:rPr>
        <w:t xml:space="preserve"> </w:t>
      </w:r>
      <w:r w:rsidR="00E14187" w:rsidRPr="00E14187">
        <w:rPr>
          <w:rFonts w:ascii="Book Antiqua" w:hAnsi="Book Antiqua"/>
        </w:rPr>
        <w:t>Liver Tumor Department,</w:t>
      </w:r>
      <w:r w:rsidR="00E14187" w:rsidRPr="00E14187">
        <w:rPr>
          <w:rFonts w:ascii="Book Antiqua" w:hAnsi="Book Antiqua"/>
          <w:b/>
        </w:rPr>
        <w:t xml:space="preserve"> </w:t>
      </w:r>
      <w:r>
        <w:rPr>
          <w:rFonts w:ascii="Book Antiqua" w:hAnsi="Book Antiqua"/>
        </w:rPr>
        <w:t xml:space="preserve">Cho </w:t>
      </w:r>
      <w:r w:rsidR="00E14187">
        <w:rPr>
          <w:rFonts w:ascii="Book Antiqua" w:hAnsi="Book Antiqua"/>
        </w:rPr>
        <w:t>Ray Hospital, Ho Chi Minh City</w:t>
      </w:r>
      <w:r w:rsidR="00E14187">
        <w:rPr>
          <w:rFonts w:ascii="Book Antiqua" w:hAnsi="Book Antiqua" w:hint="eastAsia"/>
          <w:lang w:eastAsia="zh-CN"/>
        </w:rPr>
        <w:t xml:space="preserve"> </w:t>
      </w:r>
      <w:r w:rsidR="009E2FFC">
        <w:rPr>
          <w:rFonts w:ascii="Book Antiqua" w:hAnsi="Book Antiqua"/>
        </w:rPr>
        <w:t xml:space="preserve">700000, </w:t>
      </w:r>
      <w:r>
        <w:rPr>
          <w:rFonts w:ascii="Book Antiqua" w:hAnsi="Book Antiqua"/>
        </w:rPr>
        <w:t>Vietnam</w:t>
      </w:r>
    </w:p>
    <w:p w14:paraId="2A96C5A2" w14:textId="77777777" w:rsidR="00BB4014" w:rsidRDefault="00BB4014" w:rsidP="001A6B6D">
      <w:pPr>
        <w:spacing w:line="360" w:lineRule="auto"/>
        <w:jc w:val="both"/>
        <w:rPr>
          <w:rFonts w:ascii="Book Antiqua" w:hAnsi="Book Antiqua"/>
          <w:lang w:eastAsia="zh-CN"/>
        </w:rPr>
      </w:pPr>
    </w:p>
    <w:p w14:paraId="1065050C" w14:textId="2022A8E8" w:rsidR="00557D55" w:rsidRDefault="00DB5295" w:rsidP="001A6B6D">
      <w:pPr>
        <w:spacing w:line="360" w:lineRule="auto"/>
        <w:jc w:val="both"/>
        <w:rPr>
          <w:rFonts w:ascii="Book Antiqua" w:hAnsi="Book Antiqua"/>
          <w:lang w:eastAsia="zh-CN"/>
        </w:rPr>
      </w:pPr>
      <w:r w:rsidRPr="00DB5295">
        <w:rPr>
          <w:rFonts w:ascii="Book Antiqua" w:hAnsi="Book Antiqua"/>
          <w:b/>
        </w:rPr>
        <w:t>Albert Do</w:t>
      </w:r>
      <w:r>
        <w:rPr>
          <w:rFonts w:ascii="Book Antiqua" w:hAnsi="Book Antiqua"/>
        </w:rPr>
        <w:t xml:space="preserve">, </w:t>
      </w:r>
      <w:r w:rsidR="003B4795">
        <w:rPr>
          <w:rFonts w:ascii="Book Antiqua" w:hAnsi="Book Antiqua"/>
        </w:rPr>
        <w:t xml:space="preserve">Section of Digestive Diseases, </w:t>
      </w:r>
      <w:r w:rsidR="004D7ACD">
        <w:rPr>
          <w:rFonts w:ascii="Book Antiqua" w:hAnsi="Book Antiqua"/>
        </w:rPr>
        <w:t xml:space="preserve">Department of Internal Medicine, </w:t>
      </w:r>
      <w:r w:rsidR="00BB4014">
        <w:rPr>
          <w:rFonts w:ascii="Book Antiqua" w:hAnsi="Book Antiqua"/>
        </w:rPr>
        <w:t>Yale University, New Haven, CT</w:t>
      </w:r>
      <w:r w:rsidR="00DA745B">
        <w:rPr>
          <w:rFonts w:ascii="Book Antiqua" w:hAnsi="Book Antiqua"/>
        </w:rPr>
        <w:t xml:space="preserve"> </w:t>
      </w:r>
      <w:r w:rsidR="009E2FFC">
        <w:rPr>
          <w:rFonts w:ascii="Book Antiqua" w:hAnsi="Book Antiqua"/>
        </w:rPr>
        <w:t xml:space="preserve">06510, </w:t>
      </w:r>
      <w:r>
        <w:rPr>
          <w:rFonts w:ascii="Book Antiqua" w:hAnsi="Book Antiqua"/>
        </w:rPr>
        <w:t>U</w:t>
      </w:r>
      <w:r w:rsidR="00BB4014">
        <w:rPr>
          <w:rFonts w:ascii="Book Antiqua" w:hAnsi="Book Antiqua" w:hint="eastAsia"/>
          <w:lang w:eastAsia="zh-CN"/>
        </w:rPr>
        <w:t>nited States</w:t>
      </w:r>
    </w:p>
    <w:p w14:paraId="752894FD" w14:textId="77777777" w:rsidR="00BB4014" w:rsidRDefault="00BB4014" w:rsidP="001A6B6D">
      <w:pPr>
        <w:spacing w:line="360" w:lineRule="auto"/>
        <w:jc w:val="both"/>
        <w:rPr>
          <w:rFonts w:ascii="Book Antiqua" w:hAnsi="Book Antiqua"/>
          <w:lang w:eastAsia="zh-CN"/>
        </w:rPr>
      </w:pPr>
    </w:p>
    <w:p w14:paraId="0E7F4513" w14:textId="466BA462" w:rsidR="00420AFC" w:rsidRDefault="00420AFC" w:rsidP="001A6B6D">
      <w:pPr>
        <w:spacing w:line="360" w:lineRule="auto"/>
        <w:jc w:val="both"/>
        <w:rPr>
          <w:rFonts w:ascii="Book Antiqua" w:hAnsi="Book Antiqua"/>
          <w:lang w:eastAsia="zh-CN"/>
        </w:rPr>
      </w:pPr>
      <w:r w:rsidRPr="00DE3D41">
        <w:rPr>
          <w:rFonts w:ascii="Book Antiqua" w:hAnsi="Book Antiqua"/>
          <w:b/>
        </w:rPr>
        <w:t>Trang Ngoc Doan Pham</w:t>
      </w:r>
      <w:r>
        <w:rPr>
          <w:rFonts w:ascii="Book Antiqua" w:hAnsi="Book Antiqua"/>
        </w:rPr>
        <w:t>, School of Public Health, University of Illinois, Chicago, IL</w:t>
      </w:r>
      <w:r w:rsidR="00BB4014">
        <w:rPr>
          <w:rFonts w:ascii="Book Antiqua" w:hAnsi="Book Antiqua" w:hint="eastAsia"/>
          <w:lang w:eastAsia="zh-CN"/>
        </w:rPr>
        <w:t xml:space="preserve"> </w:t>
      </w:r>
      <w:r w:rsidR="009E2FFC">
        <w:rPr>
          <w:rFonts w:ascii="Book Antiqua" w:hAnsi="Book Antiqua"/>
        </w:rPr>
        <w:t>60302</w:t>
      </w:r>
      <w:r w:rsidR="00BB4014">
        <w:rPr>
          <w:rFonts w:ascii="Book Antiqua" w:hAnsi="Book Antiqua"/>
        </w:rPr>
        <w:t>, U</w:t>
      </w:r>
      <w:r w:rsidR="00BB4014">
        <w:rPr>
          <w:rFonts w:ascii="Book Antiqua" w:hAnsi="Book Antiqua" w:hint="eastAsia"/>
          <w:lang w:eastAsia="zh-CN"/>
        </w:rPr>
        <w:t>nited States</w:t>
      </w:r>
    </w:p>
    <w:p w14:paraId="05A1EBE2" w14:textId="77777777" w:rsidR="00BB4014" w:rsidRDefault="00BB4014" w:rsidP="001A6B6D">
      <w:pPr>
        <w:spacing w:line="360" w:lineRule="auto"/>
        <w:jc w:val="both"/>
        <w:rPr>
          <w:rFonts w:ascii="Book Antiqua" w:hAnsi="Book Antiqua"/>
          <w:lang w:eastAsia="zh-CN"/>
        </w:rPr>
      </w:pPr>
    </w:p>
    <w:p w14:paraId="4389A7B8" w14:textId="1C29F6EF" w:rsidR="000C0836" w:rsidRDefault="000C0836" w:rsidP="001A6B6D">
      <w:pPr>
        <w:spacing w:line="360" w:lineRule="auto"/>
        <w:jc w:val="both"/>
        <w:rPr>
          <w:rFonts w:ascii="Book Antiqua" w:hAnsi="Book Antiqua"/>
          <w:lang w:eastAsia="zh-CN"/>
        </w:rPr>
      </w:pPr>
      <w:r w:rsidRPr="00DE3D41">
        <w:rPr>
          <w:rFonts w:ascii="Book Antiqua" w:hAnsi="Book Antiqua"/>
          <w:b/>
        </w:rPr>
        <w:t>Doan Y Dao</w:t>
      </w:r>
      <w:r>
        <w:rPr>
          <w:rFonts w:ascii="Book Antiqua" w:hAnsi="Book Antiqua"/>
        </w:rPr>
        <w:t>, Division of Digestive and Liver Diseases, UT Southwestern Medical Center, Dallas, T</w:t>
      </w:r>
      <w:r w:rsidR="00A25A9D">
        <w:rPr>
          <w:rFonts w:ascii="Book Antiqua" w:hAnsi="Book Antiqua" w:hint="eastAsia"/>
          <w:lang w:eastAsia="zh-CN"/>
        </w:rPr>
        <w:t>X</w:t>
      </w:r>
      <w:r>
        <w:rPr>
          <w:rFonts w:ascii="Book Antiqua" w:hAnsi="Book Antiqua"/>
        </w:rPr>
        <w:t xml:space="preserve"> </w:t>
      </w:r>
      <w:r w:rsidR="009E2FFC">
        <w:rPr>
          <w:rFonts w:ascii="Book Antiqua" w:hAnsi="Book Antiqua"/>
        </w:rPr>
        <w:t>75390</w:t>
      </w:r>
      <w:r w:rsidR="00BB4014">
        <w:rPr>
          <w:rFonts w:ascii="Book Antiqua" w:hAnsi="Book Antiqua"/>
        </w:rPr>
        <w:t>, U</w:t>
      </w:r>
      <w:r w:rsidR="00BB4014">
        <w:rPr>
          <w:rFonts w:ascii="Book Antiqua" w:hAnsi="Book Antiqua" w:hint="eastAsia"/>
          <w:lang w:eastAsia="zh-CN"/>
        </w:rPr>
        <w:t>nited States</w:t>
      </w:r>
    </w:p>
    <w:p w14:paraId="71BE25B1" w14:textId="77777777" w:rsidR="00BB4014" w:rsidRDefault="00BB4014" w:rsidP="001A6B6D">
      <w:pPr>
        <w:spacing w:line="360" w:lineRule="auto"/>
        <w:jc w:val="both"/>
        <w:rPr>
          <w:rFonts w:ascii="Book Antiqua" w:hAnsi="Book Antiqua"/>
        </w:rPr>
      </w:pPr>
    </w:p>
    <w:p w14:paraId="12F41211" w14:textId="4CB2FD3D" w:rsidR="00DB5295" w:rsidRDefault="00DB5295" w:rsidP="001A6B6D">
      <w:pPr>
        <w:spacing w:line="360" w:lineRule="auto"/>
        <w:jc w:val="both"/>
        <w:rPr>
          <w:rFonts w:ascii="Book Antiqua" w:hAnsi="Book Antiqua"/>
          <w:lang w:eastAsia="zh-CN"/>
        </w:rPr>
      </w:pPr>
      <w:r w:rsidRPr="009F2CF5">
        <w:rPr>
          <w:rFonts w:ascii="Book Antiqua" w:hAnsi="Book Antiqua"/>
          <w:b/>
        </w:rPr>
        <w:t xml:space="preserve">Trang Ngoc Doan Pham, </w:t>
      </w:r>
      <w:r w:rsidR="009F2CF5" w:rsidRPr="009F2CF5">
        <w:rPr>
          <w:rFonts w:ascii="Book Antiqua" w:hAnsi="Book Antiqua"/>
          <w:b/>
        </w:rPr>
        <w:t>Doan Y Dao</w:t>
      </w:r>
      <w:r w:rsidR="009F2CF5" w:rsidRPr="000C40A4">
        <w:rPr>
          <w:rFonts w:ascii="Book Antiqua" w:hAnsi="Book Antiqua"/>
          <w:b/>
        </w:rPr>
        <w:t xml:space="preserve">, </w:t>
      </w:r>
      <w:r w:rsidR="000C40A4" w:rsidRPr="000C40A4">
        <w:rPr>
          <w:rFonts w:ascii="Book Antiqua" w:hAnsi="Book Antiqua"/>
          <w:b/>
        </w:rPr>
        <w:t>Albert Do,</w:t>
      </w:r>
      <w:r w:rsidR="000C40A4">
        <w:rPr>
          <w:rFonts w:ascii="Book Antiqua" w:hAnsi="Book Antiqua"/>
        </w:rPr>
        <w:t xml:space="preserve"> </w:t>
      </w:r>
      <w:r>
        <w:rPr>
          <w:rFonts w:ascii="Book Antiqua" w:hAnsi="Book Antiqua"/>
        </w:rPr>
        <w:t>Vietnam Viral Hepati</w:t>
      </w:r>
      <w:r w:rsidR="004777E6">
        <w:rPr>
          <w:rFonts w:ascii="Book Antiqua" w:hAnsi="Book Antiqua"/>
        </w:rPr>
        <w:t>tis Alliance, Ho Chi Minh City</w:t>
      </w:r>
      <w:r w:rsidR="004777E6">
        <w:rPr>
          <w:rFonts w:ascii="Book Antiqua" w:hAnsi="Book Antiqua" w:hint="eastAsia"/>
          <w:lang w:eastAsia="zh-CN"/>
        </w:rPr>
        <w:t xml:space="preserve"> </w:t>
      </w:r>
      <w:r w:rsidR="00381376">
        <w:rPr>
          <w:rFonts w:ascii="Book Antiqua" w:hAnsi="Book Antiqua"/>
        </w:rPr>
        <w:t xml:space="preserve">7000, </w:t>
      </w:r>
      <w:r>
        <w:rPr>
          <w:rFonts w:ascii="Book Antiqua" w:hAnsi="Book Antiqua"/>
        </w:rPr>
        <w:t>Vietnam</w:t>
      </w:r>
    </w:p>
    <w:p w14:paraId="10CCF960" w14:textId="77777777" w:rsidR="00BB4014" w:rsidRDefault="00BB4014" w:rsidP="001A6B6D">
      <w:pPr>
        <w:spacing w:line="360" w:lineRule="auto"/>
        <w:jc w:val="both"/>
        <w:rPr>
          <w:rFonts w:ascii="Book Antiqua" w:hAnsi="Book Antiqua"/>
          <w:lang w:eastAsia="zh-CN"/>
        </w:rPr>
      </w:pPr>
    </w:p>
    <w:p w14:paraId="3865CFF2" w14:textId="3CE575FD" w:rsidR="003A3CE3" w:rsidRDefault="00BB4014" w:rsidP="001A6B6D">
      <w:pPr>
        <w:spacing w:line="360" w:lineRule="auto"/>
        <w:jc w:val="both"/>
        <w:rPr>
          <w:rFonts w:ascii="Book Antiqua" w:hAnsi="Book Antiqua"/>
        </w:rPr>
      </w:pPr>
      <w:r>
        <w:rPr>
          <w:rFonts w:ascii="Book Antiqua" w:hAnsi="Book Antiqua"/>
          <w:b/>
        </w:rPr>
        <w:t>Moon S</w:t>
      </w:r>
      <w:r w:rsidR="003A3CE3" w:rsidRPr="003A3CE3">
        <w:rPr>
          <w:rFonts w:ascii="Book Antiqua" w:hAnsi="Book Antiqua"/>
          <w:b/>
        </w:rPr>
        <w:t xml:space="preserve"> Chen</w:t>
      </w:r>
      <w:r>
        <w:rPr>
          <w:rFonts w:ascii="Book Antiqua" w:hAnsi="Book Antiqua"/>
          <w:b/>
        </w:rPr>
        <w:t xml:space="preserve"> Jr</w:t>
      </w:r>
      <w:r w:rsidR="003A3CE3" w:rsidRPr="003A3CE3">
        <w:rPr>
          <w:rFonts w:ascii="Book Antiqua" w:hAnsi="Book Antiqua"/>
          <w:b/>
        </w:rPr>
        <w:t>,</w:t>
      </w:r>
      <w:r w:rsidR="003A3CE3">
        <w:rPr>
          <w:rFonts w:ascii="Book Antiqua" w:hAnsi="Book Antiqua"/>
        </w:rPr>
        <w:t xml:space="preserve"> </w:t>
      </w:r>
      <w:r w:rsidR="00596A57" w:rsidRPr="00596A57">
        <w:rPr>
          <w:rFonts w:ascii="Book Antiqua" w:hAnsi="Book Antiqua"/>
        </w:rPr>
        <w:t>Davis Comprehensive Cancer Center</w:t>
      </w:r>
      <w:r w:rsidR="00596A57">
        <w:rPr>
          <w:rFonts w:ascii="Book Antiqua" w:hAnsi="Book Antiqua" w:hint="eastAsia"/>
          <w:lang w:eastAsia="zh-CN"/>
        </w:rPr>
        <w:t xml:space="preserve">, </w:t>
      </w:r>
      <w:r w:rsidR="00596A57" w:rsidRPr="00596A57">
        <w:rPr>
          <w:rFonts w:ascii="Book Antiqua" w:hAnsi="Book Antiqua"/>
        </w:rPr>
        <w:t>University of California,</w:t>
      </w:r>
      <w:r w:rsidR="00596A57">
        <w:rPr>
          <w:rFonts w:ascii="Book Antiqua" w:hAnsi="Book Antiqua" w:hint="eastAsia"/>
          <w:lang w:eastAsia="zh-CN"/>
        </w:rPr>
        <w:t xml:space="preserve"> </w:t>
      </w:r>
      <w:r w:rsidR="003A3CE3">
        <w:rPr>
          <w:rFonts w:ascii="Book Antiqua" w:hAnsi="Book Antiqua"/>
        </w:rPr>
        <w:t xml:space="preserve">Sacramento, CA </w:t>
      </w:r>
      <w:r w:rsidR="001271C1">
        <w:rPr>
          <w:rFonts w:ascii="Book Antiqua" w:hAnsi="Book Antiqua"/>
        </w:rPr>
        <w:t>95817</w:t>
      </w:r>
      <w:r>
        <w:rPr>
          <w:rFonts w:ascii="Book Antiqua" w:hAnsi="Book Antiqua"/>
        </w:rPr>
        <w:t>, U</w:t>
      </w:r>
      <w:r>
        <w:rPr>
          <w:rFonts w:ascii="Book Antiqua" w:hAnsi="Book Antiqua" w:hint="eastAsia"/>
          <w:lang w:eastAsia="zh-CN"/>
        </w:rPr>
        <w:t>nited States</w:t>
      </w:r>
    </w:p>
    <w:p w14:paraId="34E7527A" w14:textId="77777777" w:rsidR="003A3CE3" w:rsidRPr="00BD65C8" w:rsidRDefault="003A3CE3" w:rsidP="001A6B6D">
      <w:pPr>
        <w:spacing w:line="360" w:lineRule="auto"/>
        <w:jc w:val="both"/>
        <w:rPr>
          <w:rFonts w:ascii="Book Antiqua" w:hAnsi="Book Antiqua"/>
        </w:rPr>
      </w:pPr>
    </w:p>
    <w:p w14:paraId="2953EAD0" w14:textId="262E13BF" w:rsidR="003A3CE3" w:rsidRPr="00BD65C8" w:rsidRDefault="003A3CE3" w:rsidP="001A6B6D">
      <w:pPr>
        <w:spacing w:line="360" w:lineRule="auto"/>
        <w:jc w:val="both"/>
        <w:rPr>
          <w:rFonts w:ascii="Book Antiqua" w:hAnsi="Book Antiqua"/>
          <w:lang w:eastAsia="zh-CN"/>
        </w:rPr>
      </w:pPr>
      <w:r w:rsidRPr="00BD65C8">
        <w:rPr>
          <w:rFonts w:ascii="Book Antiqua" w:hAnsi="Book Antiqua"/>
          <w:b/>
        </w:rPr>
        <w:t>ORCID number</w:t>
      </w:r>
      <w:r w:rsidRPr="00BD65C8">
        <w:rPr>
          <w:rFonts w:ascii="Book Antiqua" w:hAnsi="Book Antiqua"/>
        </w:rPr>
        <w:t xml:space="preserve">: </w:t>
      </w:r>
      <w:r w:rsidR="00883320" w:rsidRPr="00883320">
        <w:rPr>
          <w:rFonts w:ascii="Book Antiqua" w:hAnsi="Book Antiqua"/>
        </w:rPr>
        <w:t>Song-Huy Nguyen-Dinh</w:t>
      </w:r>
      <w:r w:rsidR="00883320">
        <w:rPr>
          <w:rFonts w:ascii="Book Antiqua" w:hAnsi="Book Antiqua"/>
        </w:rPr>
        <w:t xml:space="preserve"> (</w:t>
      </w:r>
      <w:r w:rsidR="00883320" w:rsidRPr="00883320">
        <w:rPr>
          <w:rFonts w:ascii="Book Antiqua" w:hAnsi="Book Antiqua"/>
        </w:rPr>
        <w:t>0000-0002-7303-4063</w:t>
      </w:r>
      <w:r w:rsidR="00883320">
        <w:rPr>
          <w:rFonts w:ascii="Book Antiqua" w:hAnsi="Book Antiqua"/>
        </w:rPr>
        <w:t>); Albert Do (</w:t>
      </w:r>
      <w:r w:rsidR="00883320" w:rsidRPr="00883320">
        <w:rPr>
          <w:rFonts w:ascii="Book Antiqua" w:hAnsi="Book Antiqua"/>
        </w:rPr>
        <w:t>0000-0002-1980-5197</w:t>
      </w:r>
      <w:r w:rsidR="00883320">
        <w:rPr>
          <w:rFonts w:ascii="Book Antiqua" w:hAnsi="Book Antiqua"/>
        </w:rPr>
        <w:t xml:space="preserve">); </w:t>
      </w:r>
      <w:r w:rsidR="00883320" w:rsidRPr="00883320">
        <w:rPr>
          <w:rFonts w:ascii="Book Antiqua" w:hAnsi="Book Antiqua"/>
        </w:rPr>
        <w:t>Trang Ngoc Doan Pham</w:t>
      </w:r>
      <w:r w:rsidR="00883320">
        <w:rPr>
          <w:rFonts w:ascii="Book Antiqua" w:hAnsi="Book Antiqua"/>
        </w:rPr>
        <w:t xml:space="preserve"> (</w:t>
      </w:r>
      <w:r w:rsidR="00883320" w:rsidRPr="00883320">
        <w:rPr>
          <w:rFonts w:ascii="Book Antiqua" w:hAnsi="Book Antiqua"/>
        </w:rPr>
        <w:t>0000-0003-1546-4660</w:t>
      </w:r>
      <w:r w:rsidR="00883320">
        <w:rPr>
          <w:rFonts w:ascii="Book Antiqua" w:hAnsi="Book Antiqua"/>
        </w:rPr>
        <w:t xml:space="preserve">); </w:t>
      </w:r>
      <w:r w:rsidR="00883320" w:rsidRPr="00883320">
        <w:rPr>
          <w:rFonts w:ascii="Book Antiqua" w:hAnsi="Book Antiqua"/>
        </w:rPr>
        <w:t>Doan Y Dao</w:t>
      </w:r>
      <w:r w:rsidR="00883320">
        <w:rPr>
          <w:rFonts w:ascii="Book Antiqua" w:hAnsi="Book Antiqua"/>
        </w:rPr>
        <w:t xml:space="preserve"> (</w:t>
      </w:r>
      <w:r w:rsidR="00883320" w:rsidRPr="00883320">
        <w:rPr>
          <w:rFonts w:ascii="Book Antiqua" w:hAnsi="Book Antiqua"/>
        </w:rPr>
        <w:t>0000-0001-7395-5332</w:t>
      </w:r>
      <w:r w:rsidR="00883320">
        <w:rPr>
          <w:rFonts w:ascii="Book Antiqua" w:hAnsi="Book Antiqua"/>
        </w:rPr>
        <w:t xml:space="preserve">); </w:t>
      </w:r>
      <w:r w:rsidR="00883320" w:rsidRPr="00883320">
        <w:rPr>
          <w:rFonts w:ascii="Book Antiqua" w:hAnsi="Book Antiqua"/>
        </w:rPr>
        <w:t xml:space="preserve">Trinh </w:t>
      </w:r>
      <w:proofErr w:type="spellStart"/>
      <w:r w:rsidR="00883320" w:rsidRPr="00883320">
        <w:rPr>
          <w:rFonts w:ascii="Book Antiqua" w:hAnsi="Book Antiqua"/>
        </w:rPr>
        <w:t>Nhu</w:t>
      </w:r>
      <w:proofErr w:type="spellEnd"/>
      <w:r w:rsidR="00883320" w:rsidRPr="00883320">
        <w:rPr>
          <w:rFonts w:ascii="Book Antiqua" w:hAnsi="Book Antiqua"/>
        </w:rPr>
        <w:t xml:space="preserve"> </w:t>
      </w:r>
      <w:proofErr w:type="spellStart"/>
      <w:r w:rsidR="00883320" w:rsidRPr="00883320">
        <w:rPr>
          <w:rFonts w:ascii="Book Antiqua" w:hAnsi="Book Antiqua"/>
        </w:rPr>
        <w:t>Nguy</w:t>
      </w:r>
      <w:proofErr w:type="spellEnd"/>
      <w:r w:rsidR="00883320">
        <w:rPr>
          <w:rFonts w:ascii="Book Antiqua" w:hAnsi="Book Antiqua"/>
        </w:rPr>
        <w:t xml:space="preserve"> (</w:t>
      </w:r>
      <w:r w:rsidR="00883320" w:rsidRPr="00883320">
        <w:rPr>
          <w:rFonts w:ascii="Book Antiqua" w:hAnsi="Book Antiqua"/>
        </w:rPr>
        <w:t>0000-0002-3447-3856</w:t>
      </w:r>
      <w:r w:rsidR="00883320">
        <w:rPr>
          <w:rFonts w:ascii="Book Antiqua" w:hAnsi="Book Antiqua"/>
        </w:rPr>
        <w:t xml:space="preserve">); </w:t>
      </w:r>
      <w:r w:rsidR="003F7A50">
        <w:rPr>
          <w:rFonts w:ascii="Book Antiqua" w:hAnsi="Book Antiqua"/>
        </w:rPr>
        <w:t>Moon S Chen</w:t>
      </w:r>
      <w:r w:rsidR="00883320" w:rsidRPr="00883320">
        <w:rPr>
          <w:rFonts w:ascii="Book Antiqua" w:hAnsi="Book Antiqua"/>
        </w:rPr>
        <w:t xml:space="preserve"> Jr</w:t>
      </w:r>
      <w:r w:rsidR="00883320">
        <w:rPr>
          <w:rFonts w:ascii="Book Antiqua" w:hAnsi="Book Antiqua"/>
        </w:rPr>
        <w:t xml:space="preserve"> (</w:t>
      </w:r>
      <w:r w:rsidR="00883320" w:rsidRPr="00883320">
        <w:rPr>
          <w:rFonts w:ascii="Book Antiqua" w:hAnsi="Book Antiqua"/>
        </w:rPr>
        <w:t>0000-0003-0076-2550</w:t>
      </w:r>
      <w:r w:rsidR="003F7A50">
        <w:rPr>
          <w:rFonts w:ascii="Book Antiqua" w:hAnsi="Book Antiqua"/>
        </w:rPr>
        <w:t>)</w:t>
      </w:r>
      <w:r w:rsidR="003F7A50">
        <w:rPr>
          <w:rFonts w:ascii="Book Antiqua" w:hAnsi="Book Antiqua" w:hint="eastAsia"/>
          <w:lang w:eastAsia="zh-CN"/>
        </w:rPr>
        <w:t>.</w:t>
      </w:r>
    </w:p>
    <w:p w14:paraId="1363F4E6" w14:textId="77777777" w:rsidR="00DB5295" w:rsidRPr="00BD65C8" w:rsidRDefault="00DB5295" w:rsidP="001A6B6D">
      <w:pPr>
        <w:spacing w:line="360" w:lineRule="auto"/>
        <w:jc w:val="both"/>
        <w:rPr>
          <w:rFonts w:ascii="Book Antiqua" w:hAnsi="Book Antiqua"/>
        </w:rPr>
      </w:pPr>
    </w:p>
    <w:p w14:paraId="7CB6CC08" w14:textId="47B494AA" w:rsidR="003A3CE3" w:rsidRDefault="003A3CE3" w:rsidP="001A6B6D">
      <w:pPr>
        <w:spacing w:line="360" w:lineRule="auto"/>
        <w:jc w:val="both"/>
        <w:rPr>
          <w:rFonts w:ascii="Book Antiqua" w:hAnsi="Book Antiqua"/>
          <w:b/>
          <w:lang w:eastAsia="zh-CN"/>
        </w:rPr>
      </w:pPr>
      <w:r w:rsidRPr="003A3CE3">
        <w:rPr>
          <w:rFonts w:ascii="Book Antiqua" w:hAnsi="Book Antiqua"/>
          <w:b/>
        </w:rPr>
        <w:t>Author contributions:</w:t>
      </w:r>
      <w:r w:rsidR="00D95F65">
        <w:rPr>
          <w:rFonts w:ascii="Book Antiqua" w:hAnsi="Book Antiqua"/>
          <w:b/>
        </w:rPr>
        <w:t xml:space="preserve"> </w:t>
      </w:r>
      <w:r w:rsidR="00CD36BF" w:rsidRPr="00257FB8">
        <w:rPr>
          <w:rFonts w:ascii="Book Antiqua" w:hAnsi="Book Antiqua"/>
        </w:rPr>
        <w:t>D</w:t>
      </w:r>
      <w:r w:rsidR="003F7A50">
        <w:rPr>
          <w:rFonts w:ascii="Book Antiqua" w:hAnsi="Book Antiqua" w:hint="eastAsia"/>
          <w:lang w:eastAsia="zh-CN"/>
        </w:rPr>
        <w:t>o A</w:t>
      </w:r>
      <w:r w:rsidR="00CD36BF" w:rsidRPr="00257FB8">
        <w:rPr>
          <w:rFonts w:ascii="Book Antiqua" w:hAnsi="Book Antiqua"/>
        </w:rPr>
        <w:t xml:space="preserve">, </w:t>
      </w:r>
      <w:r w:rsidR="003F7A50">
        <w:rPr>
          <w:rFonts w:ascii="Book Antiqua" w:hAnsi="Book Antiqua"/>
        </w:rPr>
        <w:t>Chen</w:t>
      </w:r>
      <w:r w:rsidR="003F7A50" w:rsidRPr="00257FB8">
        <w:rPr>
          <w:rFonts w:ascii="Book Antiqua" w:hAnsi="Book Antiqua"/>
        </w:rPr>
        <w:t xml:space="preserve"> </w:t>
      </w:r>
      <w:r w:rsidR="003F7A50">
        <w:rPr>
          <w:rFonts w:ascii="Book Antiqua" w:hAnsi="Book Antiqua" w:hint="eastAsia"/>
          <w:lang w:eastAsia="zh-CN"/>
        </w:rPr>
        <w:t>MS Jr</w:t>
      </w:r>
      <w:r w:rsidR="00CD36BF" w:rsidRPr="00257FB8">
        <w:rPr>
          <w:rFonts w:ascii="Book Antiqua" w:hAnsi="Book Antiqua"/>
        </w:rPr>
        <w:t xml:space="preserve">, and </w:t>
      </w:r>
      <w:r w:rsidR="003F7A50" w:rsidRPr="00883320">
        <w:rPr>
          <w:rFonts w:ascii="Book Antiqua" w:hAnsi="Book Antiqua"/>
        </w:rPr>
        <w:t>Pham</w:t>
      </w:r>
      <w:r w:rsidR="003F7A50" w:rsidRPr="00257FB8">
        <w:rPr>
          <w:rFonts w:ascii="Book Antiqua" w:hAnsi="Book Antiqua"/>
        </w:rPr>
        <w:t xml:space="preserve"> </w:t>
      </w:r>
      <w:r w:rsidR="003F7A50">
        <w:rPr>
          <w:rFonts w:ascii="Book Antiqua" w:hAnsi="Book Antiqua" w:hint="eastAsia"/>
          <w:lang w:eastAsia="zh-CN"/>
        </w:rPr>
        <w:t>TND</w:t>
      </w:r>
      <w:r w:rsidR="00CD36BF" w:rsidRPr="00257FB8">
        <w:rPr>
          <w:rFonts w:ascii="Book Antiqua" w:hAnsi="Book Antiqua"/>
        </w:rPr>
        <w:t xml:space="preserve"> contributed to </w:t>
      </w:r>
      <w:r w:rsidR="00C467C2" w:rsidRPr="00257FB8">
        <w:rPr>
          <w:rFonts w:ascii="Book Antiqua" w:hAnsi="Book Antiqua"/>
        </w:rPr>
        <w:t xml:space="preserve">data analysis, interpretation and manuscript preparation; </w:t>
      </w:r>
      <w:r w:rsidR="003F7A50" w:rsidRPr="00883320">
        <w:rPr>
          <w:rFonts w:ascii="Book Antiqua" w:hAnsi="Book Antiqua"/>
        </w:rPr>
        <w:t>Nguyen-</w:t>
      </w:r>
      <w:proofErr w:type="spellStart"/>
      <w:r w:rsidR="003F7A50" w:rsidRPr="00883320">
        <w:rPr>
          <w:rFonts w:ascii="Book Antiqua" w:hAnsi="Book Antiqua"/>
        </w:rPr>
        <w:t>Dinh</w:t>
      </w:r>
      <w:proofErr w:type="spellEnd"/>
      <w:r w:rsidR="003F7A50">
        <w:rPr>
          <w:rFonts w:ascii="Book Antiqua" w:hAnsi="Book Antiqua"/>
        </w:rPr>
        <w:t xml:space="preserve"> </w:t>
      </w:r>
      <w:r w:rsidR="003F7A50">
        <w:rPr>
          <w:rFonts w:ascii="Book Antiqua" w:hAnsi="Book Antiqua" w:hint="eastAsia"/>
          <w:lang w:eastAsia="zh-CN"/>
        </w:rPr>
        <w:t>S</w:t>
      </w:r>
      <w:r w:rsidR="00DA745B">
        <w:rPr>
          <w:rFonts w:ascii="Book Antiqua" w:hAnsi="Book Antiqua"/>
        </w:rPr>
        <w:t xml:space="preserve">H and </w:t>
      </w:r>
      <w:proofErr w:type="spellStart"/>
      <w:r w:rsidR="003F7A50" w:rsidRPr="00883320">
        <w:rPr>
          <w:rFonts w:ascii="Book Antiqua" w:hAnsi="Book Antiqua"/>
        </w:rPr>
        <w:t>Nguy</w:t>
      </w:r>
      <w:proofErr w:type="spellEnd"/>
      <w:r w:rsidR="003F7A50">
        <w:rPr>
          <w:rFonts w:ascii="Book Antiqua" w:hAnsi="Book Antiqua"/>
        </w:rPr>
        <w:t xml:space="preserve"> </w:t>
      </w:r>
      <w:r w:rsidR="00DA745B">
        <w:rPr>
          <w:rFonts w:ascii="Book Antiqua" w:hAnsi="Book Antiqua"/>
        </w:rPr>
        <w:t>TN</w:t>
      </w:r>
      <w:r w:rsidR="00EE4454">
        <w:rPr>
          <w:rFonts w:ascii="Book Antiqua" w:hAnsi="Book Antiqua"/>
        </w:rPr>
        <w:t xml:space="preserve"> </w:t>
      </w:r>
      <w:r w:rsidR="00C467C2" w:rsidRPr="00257FB8">
        <w:rPr>
          <w:rFonts w:ascii="Book Antiqua" w:hAnsi="Book Antiqua"/>
        </w:rPr>
        <w:t>contributed to</w:t>
      </w:r>
      <w:r w:rsidR="00AA7F17" w:rsidRPr="00257FB8">
        <w:rPr>
          <w:rFonts w:ascii="Book Antiqua" w:hAnsi="Book Antiqua"/>
        </w:rPr>
        <w:t xml:space="preserve"> data acquisition and analysis; </w:t>
      </w:r>
      <w:r w:rsidR="003F7A50" w:rsidRPr="00883320">
        <w:rPr>
          <w:rFonts w:ascii="Book Antiqua" w:hAnsi="Book Antiqua"/>
        </w:rPr>
        <w:t>Dao</w:t>
      </w:r>
      <w:r w:rsidR="003F7A50" w:rsidRPr="00257FB8">
        <w:rPr>
          <w:rFonts w:ascii="Book Antiqua" w:hAnsi="Book Antiqua"/>
        </w:rPr>
        <w:t xml:space="preserve"> </w:t>
      </w:r>
      <w:r w:rsidR="003F7A50">
        <w:rPr>
          <w:rFonts w:ascii="Book Antiqua" w:hAnsi="Book Antiqua" w:hint="eastAsia"/>
          <w:lang w:eastAsia="zh-CN"/>
        </w:rPr>
        <w:t>DY</w:t>
      </w:r>
      <w:r w:rsidR="008D24F0" w:rsidRPr="00257FB8">
        <w:rPr>
          <w:rFonts w:ascii="Book Antiqua" w:hAnsi="Book Antiqua"/>
        </w:rPr>
        <w:t xml:space="preserve"> con</w:t>
      </w:r>
      <w:r w:rsidR="001276AB">
        <w:rPr>
          <w:rFonts w:ascii="Book Antiqua" w:hAnsi="Book Antiqua"/>
        </w:rPr>
        <w:t xml:space="preserve">tributed to editing and </w:t>
      </w:r>
      <w:r w:rsidR="00257FB8" w:rsidRPr="00257FB8">
        <w:rPr>
          <w:rFonts w:ascii="Book Antiqua" w:hAnsi="Book Antiqua"/>
        </w:rPr>
        <w:t xml:space="preserve">reviewing; all authors contributed to final </w:t>
      </w:r>
      <w:r w:rsidR="00AF1183">
        <w:rPr>
          <w:rFonts w:ascii="Book Antiqua" w:hAnsi="Book Antiqua"/>
        </w:rPr>
        <w:t>article approval</w:t>
      </w:r>
      <w:r w:rsidR="003F7A50">
        <w:rPr>
          <w:rFonts w:ascii="Book Antiqua" w:hAnsi="Book Antiqua" w:hint="eastAsia"/>
          <w:lang w:eastAsia="zh-CN"/>
        </w:rPr>
        <w:t xml:space="preserve">. </w:t>
      </w:r>
    </w:p>
    <w:p w14:paraId="0BBE3CC1" w14:textId="77777777" w:rsidR="003A3CE3" w:rsidRDefault="003A3CE3" w:rsidP="001A6B6D">
      <w:pPr>
        <w:spacing w:line="360" w:lineRule="auto"/>
        <w:jc w:val="both"/>
        <w:rPr>
          <w:rFonts w:ascii="Book Antiqua" w:hAnsi="Book Antiqua"/>
          <w:b/>
          <w:lang w:eastAsia="zh-CN"/>
        </w:rPr>
      </w:pPr>
    </w:p>
    <w:p w14:paraId="1C2D76AE" w14:textId="34F8C90B" w:rsidR="003A3CE3" w:rsidRDefault="003A3CE3" w:rsidP="001A6B6D">
      <w:pPr>
        <w:spacing w:line="360" w:lineRule="auto"/>
        <w:jc w:val="both"/>
        <w:rPr>
          <w:rFonts w:ascii="Book Antiqua" w:hAnsi="Book Antiqua"/>
          <w:b/>
          <w:lang w:eastAsia="zh-CN"/>
        </w:rPr>
      </w:pPr>
      <w:r>
        <w:rPr>
          <w:rFonts w:ascii="Book Antiqua" w:hAnsi="Book Antiqua"/>
          <w:b/>
        </w:rPr>
        <w:t>Supported by</w:t>
      </w:r>
      <w:r w:rsidR="00A53909">
        <w:rPr>
          <w:rFonts w:ascii="Book Antiqua" w:hAnsi="Book Antiqua"/>
          <w:b/>
        </w:rPr>
        <w:t xml:space="preserve"> </w:t>
      </w:r>
      <w:r w:rsidR="00AD70B9">
        <w:rPr>
          <w:rFonts w:ascii="Book Antiqua" w:hAnsi="Book Antiqua"/>
        </w:rPr>
        <w:t>Cho Ray Hospital (</w:t>
      </w:r>
      <w:bookmarkStart w:id="48" w:name="OLE_LINK1285"/>
      <w:bookmarkStart w:id="49" w:name="OLE_LINK1286"/>
      <w:r w:rsidR="00C21B3A">
        <w:rPr>
          <w:rFonts w:ascii="Book Antiqua" w:hAnsi="Book Antiqua"/>
          <w:lang w:eastAsia="zh-CN"/>
        </w:rPr>
        <w:t>to</w:t>
      </w:r>
      <w:r w:rsidR="00C21B3A">
        <w:rPr>
          <w:rFonts w:ascii="Book Antiqua" w:hAnsi="Book Antiqua" w:hint="eastAsia"/>
          <w:lang w:eastAsia="zh-CN"/>
        </w:rPr>
        <w:t xml:space="preserve"> </w:t>
      </w:r>
      <w:r w:rsidR="00C21B3A">
        <w:rPr>
          <w:rFonts w:ascii="Book Antiqua" w:hAnsi="Book Antiqua"/>
        </w:rPr>
        <w:t>SH</w:t>
      </w:r>
      <w:r w:rsidR="00C21B3A">
        <w:rPr>
          <w:rFonts w:ascii="Book Antiqua" w:hAnsi="Book Antiqua" w:hint="eastAsia"/>
          <w:lang w:eastAsia="zh-CN"/>
        </w:rPr>
        <w:t xml:space="preserve"> and</w:t>
      </w:r>
      <w:r w:rsidR="00AD70B9">
        <w:rPr>
          <w:rFonts w:ascii="Book Antiqua" w:hAnsi="Book Antiqua"/>
        </w:rPr>
        <w:t xml:space="preserve"> TN</w:t>
      </w:r>
      <w:bookmarkEnd w:id="48"/>
      <w:bookmarkEnd w:id="49"/>
      <w:r w:rsidR="00AD70B9">
        <w:rPr>
          <w:rFonts w:ascii="Book Antiqua" w:hAnsi="Book Antiqua"/>
        </w:rPr>
        <w:t>)</w:t>
      </w:r>
      <w:r w:rsidR="007E236A">
        <w:rPr>
          <w:rFonts w:ascii="Book Antiqua" w:hAnsi="Book Antiqua" w:hint="eastAsia"/>
          <w:lang w:eastAsia="zh-CN"/>
        </w:rPr>
        <w:t>;</w:t>
      </w:r>
      <w:r w:rsidR="00AD70B9">
        <w:rPr>
          <w:rFonts w:ascii="Book Antiqua" w:hAnsi="Book Antiqua"/>
        </w:rPr>
        <w:t xml:space="preserve"> </w:t>
      </w:r>
      <w:bookmarkStart w:id="50" w:name="OLE_LINK1287"/>
      <w:r w:rsidR="004558B2" w:rsidRPr="005D3720">
        <w:rPr>
          <w:rFonts w:ascii="Book Antiqua" w:hAnsi="Book Antiqua"/>
        </w:rPr>
        <w:t>Viet</w:t>
      </w:r>
      <w:r w:rsidR="004558B2">
        <w:rPr>
          <w:rFonts w:ascii="Book Antiqua" w:hAnsi="Book Antiqua"/>
        </w:rPr>
        <w:t xml:space="preserve">nam Viral Hepatitis Alliance </w:t>
      </w:r>
      <w:bookmarkEnd w:id="50"/>
      <w:r w:rsidR="004558B2">
        <w:rPr>
          <w:rFonts w:ascii="Book Antiqua" w:hAnsi="Book Antiqua"/>
        </w:rPr>
        <w:t>(</w:t>
      </w:r>
      <w:r w:rsidR="004558B2" w:rsidRPr="005D1BE7">
        <w:rPr>
          <w:rFonts w:ascii="Book Antiqua" w:hAnsi="Book Antiqua"/>
          <w:lang w:eastAsia="zh-CN"/>
        </w:rPr>
        <w:t>to Dao DY and Pham TND</w:t>
      </w:r>
      <w:r w:rsidR="004558B2">
        <w:rPr>
          <w:rFonts w:ascii="Book Antiqua" w:hAnsi="Book Antiqua"/>
        </w:rPr>
        <w:t>)</w:t>
      </w:r>
      <w:r w:rsidR="004558B2">
        <w:rPr>
          <w:rFonts w:ascii="Book Antiqua" w:hAnsi="Book Antiqua" w:hint="eastAsia"/>
          <w:lang w:eastAsia="zh-CN"/>
        </w:rPr>
        <w:t>;</w:t>
      </w:r>
      <w:r w:rsidR="004558B2">
        <w:rPr>
          <w:rFonts w:ascii="Book Antiqua" w:hAnsi="Book Antiqua"/>
        </w:rPr>
        <w:t xml:space="preserve"> </w:t>
      </w:r>
      <w:r w:rsidR="00A53909" w:rsidRPr="005D3720">
        <w:rPr>
          <w:rFonts w:ascii="Book Antiqua" w:hAnsi="Book Antiqua"/>
        </w:rPr>
        <w:t>National Institutes of Health T32 training</w:t>
      </w:r>
      <w:r w:rsidR="007E236A">
        <w:rPr>
          <w:rFonts w:ascii="Book Antiqua" w:hAnsi="Book Antiqua" w:hint="eastAsia"/>
          <w:lang w:eastAsia="zh-CN"/>
        </w:rPr>
        <w:t>, No.</w:t>
      </w:r>
      <w:r w:rsidR="00A53909" w:rsidRPr="005D3720">
        <w:rPr>
          <w:rFonts w:ascii="Book Antiqua" w:hAnsi="Book Antiqua"/>
        </w:rPr>
        <w:t xml:space="preserve"> </w:t>
      </w:r>
      <w:r w:rsidR="00F720CA" w:rsidRPr="005D3720">
        <w:rPr>
          <w:rFonts w:ascii="Book Antiqua" w:hAnsi="Book Antiqua"/>
        </w:rPr>
        <w:t>T32</w:t>
      </w:r>
      <w:r w:rsidR="00C67245">
        <w:rPr>
          <w:rFonts w:ascii="Book Antiqua" w:hAnsi="Book Antiqua"/>
        </w:rPr>
        <w:t xml:space="preserve"> </w:t>
      </w:r>
      <w:r w:rsidR="00F720CA" w:rsidRPr="005D3720">
        <w:rPr>
          <w:rFonts w:ascii="Book Antiqua" w:hAnsi="Book Antiqua"/>
        </w:rPr>
        <w:t>DK</w:t>
      </w:r>
      <w:r w:rsidR="00C67245">
        <w:rPr>
          <w:rFonts w:ascii="Book Antiqua" w:hAnsi="Book Antiqua"/>
        </w:rPr>
        <w:t xml:space="preserve"> </w:t>
      </w:r>
      <w:r w:rsidR="00F720CA" w:rsidRPr="005D3720">
        <w:rPr>
          <w:rFonts w:ascii="Book Antiqua" w:hAnsi="Book Antiqua"/>
        </w:rPr>
        <w:t>007017-40</w:t>
      </w:r>
      <w:r w:rsidR="005D3720">
        <w:rPr>
          <w:rFonts w:ascii="Book Antiqua" w:hAnsi="Book Antiqua"/>
        </w:rPr>
        <w:t xml:space="preserve"> (</w:t>
      </w:r>
      <w:r w:rsidR="00C21B3A">
        <w:rPr>
          <w:rFonts w:ascii="Book Antiqua" w:hAnsi="Book Antiqua" w:hint="eastAsia"/>
          <w:lang w:eastAsia="zh-CN"/>
        </w:rPr>
        <w:t xml:space="preserve">to </w:t>
      </w:r>
      <w:r w:rsidR="005D3720">
        <w:rPr>
          <w:rFonts w:ascii="Book Antiqua" w:hAnsi="Book Antiqua"/>
        </w:rPr>
        <w:t>AD)</w:t>
      </w:r>
      <w:r w:rsidR="007E236A">
        <w:rPr>
          <w:rFonts w:ascii="Book Antiqua" w:hAnsi="Book Antiqua" w:hint="eastAsia"/>
          <w:lang w:eastAsia="zh-CN"/>
        </w:rPr>
        <w:t>;</w:t>
      </w:r>
      <w:r w:rsidR="005D3720">
        <w:rPr>
          <w:rFonts w:ascii="Book Antiqua" w:hAnsi="Book Antiqua"/>
        </w:rPr>
        <w:t xml:space="preserve"> </w:t>
      </w:r>
      <w:r w:rsidR="008529F0">
        <w:rPr>
          <w:rFonts w:ascii="Book Antiqua" w:hAnsi="Book Antiqua"/>
        </w:rPr>
        <w:t>National In</w:t>
      </w:r>
      <w:r w:rsidR="007E236A">
        <w:rPr>
          <w:rFonts w:ascii="Book Antiqua" w:hAnsi="Book Antiqua"/>
        </w:rPr>
        <w:t>stitutes of Health T32 training</w:t>
      </w:r>
      <w:r w:rsidR="007E236A">
        <w:rPr>
          <w:rFonts w:ascii="Book Antiqua" w:hAnsi="Book Antiqua" w:hint="eastAsia"/>
          <w:lang w:eastAsia="zh-CN"/>
        </w:rPr>
        <w:t>, No.</w:t>
      </w:r>
      <w:r w:rsidR="00E869EE">
        <w:rPr>
          <w:rFonts w:ascii="Book Antiqua" w:hAnsi="Book Antiqua" w:hint="eastAsia"/>
          <w:lang w:eastAsia="zh-CN"/>
        </w:rPr>
        <w:t xml:space="preserve"> </w:t>
      </w:r>
      <w:r w:rsidR="008529F0">
        <w:rPr>
          <w:rFonts w:ascii="Book Antiqua" w:hAnsi="Book Antiqua"/>
        </w:rPr>
        <w:t>T32 DK 745-18 (</w:t>
      </w:r>
      <w:r w:rsidR="00C21B3A">
        <w:rPr>
          <w:rFonts w:ascii="Book Antiqua" w:hAnsi="Book Antiqua" w:hint="eastAsia"/>
          <w:lang w:eastAsia="zh-CN"/>
        </w:rPr>
        <w:t xml:space="preserve">to </w:t>
      </w:r>
      <w:r w:rsidR="008529F0">
        <w:rPr>
          <w:rFonts w:ascii="Book Antiqua" w:hAnsi="Book Antiqua"/>
        </w:rPr>
        <w:t>DD)</w:t>
      </w:r>
      <w:r w:rsidR="007E236A">
        <w:rPr>
          <w:rFonts w:ascii="Book Antiqua" w:hAnsi="Book Antiqua" w:hint="eastAsia"/>
          <w:lang w:eastAsia="zh-CN"/>
        </w:rPr>
        <w:t xml:space="preserve">; </w:t>
      </w:r>
      <w:r w:rsidR="00235E38">
        <w:rPr>
          <w:rFonts w:ascii="Book Antiqua" w:hAnsi="Book Antiqua" w:hint="eastAsia"/>
          <w:lang w:eastAsia="zh-CN"/>
        </w:rPr>
        <w:t xml:space="preserve">and </w:t>
      </w:r>
      <w:r w:rsidR="00802125">
        <w:rPr>
          <w:rFonts w:ascii="Book Antiqua" w:hAnsi="Book Antiqua"/>
        </w:rPr>
        <w:t>N</w:t>
      </w:r>
      <w:r w:rsidR="007E236A">
        <w:rPr>
          <w:rFonts w:ascii="Book Antiqua" w:hAnsi="Book Antiqua"/>
        </w:rPr>
        <w:t>ational Cancer Institute</w:t>
      </w:r>
      <w:r w:rsidR="007E236A">
        <w:rPr>
          <w:rFonts w:ascii="Book Antiqua" w:hAnsi="Book Antiqua" w:hint="eastAsia"/>
          <w:lang w:eastAsia="zh-CN"/>
        </w:rPr>
        <w:t xml:space="preserve">, No. </w:t>
      </w:r>
      <w:r w:rsidR="00802125">
        <w:rPr>
          <w:rFonts w:ascii="Book Antiqua" w:hAnsi="Book Antiqua"/>
        </w:rPr>
        <w:t>U54CA153499</w:t>
      </w:r>
      <w:r w:rsidR="001A2F16">
        <w:rPr>
          <w:rFonts w:ascii="Book Antiqua" w:hAnsi="Book Antiqua"/>
        </w:rPr>
        <w:t xml:space="preserve"> (</w:t>
      </w:r>
      <w:r w:rsidR="00C21B3A">
        <w:rPr>
          <w:rFonts w:ascii="Book Antiqua" w:hAnsi="Book Antiqua" w:hint="eastAsia"/>
          <w:lang w:eastAsia="zh-CN"/>
        </w:rPr>
        <w:t xml:space="preserve">to </w:t>
      </w:r>
      <w:r w:rsidR="001A2F16">
        <w:rPr>
          <w:rFonts w:ascii="Book Antiqua" w:hAnsi="Book Antiqua"/>
        </w:rPr>
        <w:t>MC)</w:t>
      </w:r>
      <w:r w:rsidR="00C21B3A">
        <w:rPr>
          <w:rFonts w:ascii="Book Antiqua" w:hAnsi="Book Antiqua" w:hint="eastAsia"/>
          <w:lang w:eastAsia="zh-CN"/>
        </w:rPr>
        <w:t>.</w:t>
      </w:r>
    </w:p>
    <w:p w14:paraId="172EBE64" w14:textId="77777777" w:rsidR="003A3CE3" w:rsidRDefault="003A3CE3" w:rsidP="001A6B6D">
      <w:pPr>
        <w:spacing w:line="360" w:lineRule="auto"/>
        <w:jc w:val="both"/>
        <w:rPr>
          <w:rFonts w:ascii="Book Antiqua" w:hAnsi="Book Antiqua"/>
          <w:b/>
        </w:rPr>
      </w:pPr>
    </w:p>
    <w:p w14:paraId="774AB93F" w14:textId="77777777" w:rsidR="003A3CE3" w:rsidRDefault="003A3CE3" w:rsidP="001A6B6D">
      <w:pPr>
        <w:spacing w:line="360" w:lineRule="auto"/>
        <w:jc w:val="both"/>
        <w:rPr>
          <w:rFonts w:ascii="Book Antiqua" w:hAnsi="Book Antiqua"/>
          <w:b/>
        </w:rPr>
      </w:pPr>
      <w:r>
        <w:rPr>
          <w:rFonts w:ascii="Book Antiqua" w:hAnsi="Book Antiqua"/>
          <w:b/>
        </w:rPr>
        <w:t>Institutional review board statement:</w:t>
      </w:r>
      <w:r w:rsidR="00F720CA">
        <w:rPr>
          <w:rFonts w:ascii="Book Antiqua" w:hAnsi="Book Antiqua"/>
          <w:b/>
        </w:rPr>
        <w:t xml:space="preserve"> </w:t>
      </w:r>
      <w:r w:rsidR="00F720CA" w:rsidRPr="00F720CA">
        <w:rPr>
          <w:rFonts w:ascii="Book Antiqua" w:hAnsi="Book Antiqua"/>
        </w:rPr>
        <w:t>Institutional board review of this study was obtained and approved for the methods reported in this study.</w:t>
      </w:r>
    </w:p>
    <w:p w14:paraId="05DC3DBF" w14:textId="77777777" w:rsidR="00C67245" w:rsidRDefault="00C67245" w:rsidP="001A6B6D">
      <w:pPr>
        <w:spacing w:line="360" w:lineRule="auto"/>
        <w:jc w:val="both"/>
        <w:rPr>
          <w:rFonts w:ascii="Book Antiqua" w:hAnsi="Book Antiqua"/>
          <w:b/>
        </w:rPr>
      </w:pPr>
    </w:p>
    <w:p w14:paraId="08B1AB90" w14:textId="6D4CEF10" w:rsidR="003A3CE3" w:rsidRDefault="003A3CE3" w:rsidP="001A6B6D">
      <w:pPr>
        <w:spacing w:line="360" w:lineRule="auto"/>
        <w:jc w:val="both"/>
        <w:rPr>
          <w:rFonts w:ascii="Book Antiqua" w:hAnsi="Book Antiqua"/>
        </w:rPr>
      </w:pPr>
      <w:r>
        <w:rPr>
          <w:rFonts w:ascii="Book Antiqua" w:hAnsi="Book Antiqua"/>
          <w:b/>
        </w:rPr>
        <w:t>Informed consent statement:</w:t>
      </w:r>
      <w:r w:rsidR="006D2C4C">
        <w:rPr>
          <w:rFonts w:ascii="Book Antiqua" w:hAnsi="Book Antiqua"/>
        </w:rPr>
        <w:t xml:space="preserve"> Informed consent was not obtained owing to de-identified information and risk of </w:t>
      </w:r>
      <w:r w:rsidR="00323764">
        <w:rPr>
          <w:rFonts w:ascii="Book Antiqua" w:hAnsi="Book Antiqua"/>
        </w:rPr>
        <w:t>personal identification is l</w:t>
      </w:r>
      <w:r w:rsidR="00E37969">
        <w:rPr>
          <w:rFonts w:ascii="Book Antiqua" w:hAnsi="Book Antiqua"/>
        </w:rPr>
        <w:t>ow</w:t>
      </w:r>
      <w:r w:rsidR="008F026E">
        <w:rPr>
          <w:rFonts w:ascii="Book Antiqua" w:hAnsi="Book Antiqua" w:hint="eastAsia"/>
          <w:lang w:eastAsia="zh-CN"/>
        </w:rPr>
        <w:t>.</w:t>
      </w:r>
    </w:p>
    <w:p w14:paraId="230F6897" w14:textId="77777777" w:rsidR="00BB2D58" w:rsidRPr="00BB2D58" w:rsidRDefault="00BB2D58" w:rsidP="001A6B6D">
      <w:pPr>
        <w:spacing w:line="360" w:lineRule="auto"/>
        <w:jc w:val="both"/>
        <w:rPr>
          <w:rFonts w:ascii="Book Antiqua" w:hAnsi="Book Antiqua"/>
        </w:rPr>
      </w:pPr>
    </w:p>
    <w:p w14:paraId="212C21F4" w14:textId="77777777" w:rsidR="003A3CE3" w:rsidRDefault="003A3CE3" w:rsidP="001A6B6D">
      <w:pPr>
        <w:spacing w:line="360" w:lineRule="auto"/>
        <w:jc w:val="both"/>
        <w:rPr>
          <w:rFonts w:ascii="Book Antiqua" w:hAnsi="Book Antiqua"/>
        </w:rPr>
      </w:pPr>
      <w:r>
        <w:rPr>
          <w:rFonts w:ascii="Book Antiqua" w:hAnsi="Book Antiqua"/>
          <w:b/>
        </w:rPr>
        <w:t>Conflict of interest statement:</w:t>
      </w:r>
      <w:r w:rsidR="00D95F65">
        <w:rPr>
          <w:rFonts w:ascii="Book Antiqua" w:hAnsi="Book Antiqua"/>
        </w:rPr>
        <w:t xml:space="preserve"> </w:t>
      </w:r>
      <w:r>
        <w:rPr>
          <w:rFonts w:ascii="Book Antiqua" w:hAnsi="Book Antiqua"/>
        </w:rPr>
        <w:t>All authors declare no conflict of interest.</w:t>
      </w:r>
    </w:p>
    <w:p w14:paraId="351F50DA" w14:textId="77777777" w:rsidR="003A3CE3" w:rsidRDefault="003A3CE3" w:rsidP="001A6B6D">
      <w:pPr>
        <w:spacing w:line="360" w:lineRule="auto"/>
        <w:jc w:val="both"/>
        <w:rPr>
          <w:rFonts w:ascii="Book Antiqua" w:hAnsi="Book Antiqua"/>
        </w:rPr>
      </w:pPr>
    </w:p>
    <w:p w14:paraId="0D6D926A" w14:textId="49EAFAC2" w:rsidR="003A3CE3" w:rsidRPr="003A3CE3" w:rsidRDefault="003A3CE3" w:rsidP="001A6B6D">
      <w:pPr>
        <w:spacing w:line="360" w:lineRule="auto"/>
        <w:jc w:val="both"/>
        <w:rPr>
          <w:rFonts w:ascii="Book Antiqua" w:hAnsi="Book Antiqua"/>
          <w:b/>
          <w:lang w:eastAsia="zh-CN"/>
        </w:rPr>
      </w:pPr>
      <w:r w:rsidRPr="003A3CE3">
        <w:rPr>
          <w:rFonts w:ascii="Book Antiqua" w:hAnsi="Book Antiqua"/>
          <w:b/>
        </w:rPr>
        <w:t xml:space="preserve">Data sharing statement: </w:t>
      </w:r>
      <w:r w:rsidR="003F22B2">
        <w:rPr>
          <w:rFonts w:ascii="Book Antiqua" w:hAnsi="Book Antiqua"/>
        </w:rPr>
        <w:t>T</w:t>
      </w:r>
      <w:r w:rsidR="003F22B2" w:rsidRPr="003F22B2">
        <w:rPr>
          <w:rFonts w:ascii="Book Antiqua" w:hAnsi="Book Antiqua"/>
        </w:rPr>
        <w:t>echnical</w:t>
      </w:r>
      <w:r w:rsidR="003F22B2">
        <w:rPr>
          <w:rFonts w:ascii="Book Antiqua" w:hAnsi="Book Antiqua"/>
          <w:b/>
        </w:rPr>
        <w:t xml:space="preserve"> </w:t>
      </w:r>
      <w:r w:rsidR="00C62921">
        <w:rPr>
          <w:rFonts w:ascii="Book Antiqua" w:hAnsi="Book Antiqua"/>
        </w:rPr>
        <w:t>appendix</w:t>
      </w:r>
      <w:r w:rsidR="003F22B2">
        <w:rPr>
          <w:rFonts w:ascii="Book Antiqua" w:hAnsi="Book Antiqua"/>
        </w:rPr>
        <w:t xml:space="preserve"> </w:t>
      </w:r>
      <w:r w:rsidR="0015394D">
        <w:rPr>
          <w:rFonts w:ascii="Book Antiqua" w:hAnsi="Book Antiqua"/>
        </w:rPr>
        <w:t xml:space="preserve">and dataset </w:t>
      </w:r>
      <w:r w:rsidR="003F22B2">
        <w:rPr>
          <w:rFonts w:ascii="Book Antiqua" w:hAnsi="Book Antiqua"/>
        </w:rPr>
        <w:t xml:space="preserve">available from </w:t>
      </w:r>
      <w:r w:rsidR="004C6D55">
        <w:rPr>
          <w:rFonts w:ascii="Book Antiqua" w:hAnsi="Book Antiqua"/>
        </w:rPr>
        <w:t>corresponding author at</w:t>
      </w:r>
      <w:r w:rsidR="00BB2D58">
        <w:rPr>
          <w:rFonts w:ascii="Book Antiqua" w:hAnsi="Book Antiqua"/>
        </w:rPr>
        <w:t xml:space="preserve"> mschenjr@ucdavis.edu</w:t>
      </w:r>
      <w:r w:rsidR="002E2FE3">
        <w:rPr>
          <w:rFonts w:ascii="Book Antiqua" w:hAnsi="Book Antiqua" w:hint="eastAsia"/>
          <w:lang w:eastAsia="zh-CN"/>
        </w:rPr>
        <w:t>.</w:t>
      </w:r>
    </w:p>
    <w:p w14:paraId="7AFAFC82" w14:textId="77777777" w:rsidR="003F5B4E" w:rsidRDefault="003F5B4E" w:rsidP="001A6B6D">
      <w:pPr>
        <w:tabs>
          <w:tab w:val="left" w:pos="5496"/>
        </w:tabs>
        <w:spacing w:line="360" w:lineRule="auto"/>
        <w:jc w:val="both"/>
        <w:rPr>
          <w:rFonts w:ascii="Book Antiqua" w:hAnsi="Book Antiqua"/>
          <w:b/>
          <w:lang w:eastAsia="zh-CN"/>
        </w:rPr>
      </w:pPr>
    </w:p>
    <w:p w14:paraId="20757BA1" w14:textId="77777777" w:rsidR="003F5B4E" w:rsidRPr="00D76A98" w:rsidRDefault="003F5B4E" w:rsidP="001A6B6D">
      <w:pPr>
        <w:widowControl w:val="0"/>
        <w:adjustRightInd w:val="0"/>
        <w:snapToGrid w:val="0"/>
        <w:spacing w:line="360" w:lineRule="auto"/>
        <w:jc w:val="both"/>
        <w:rPr>
          <w:rFonts w:ascii="Book Antiqua" w:hAnsi="Book Antiqua"/>
        </w:rPr>
      </w:pPr>
      <w:bookmarkStart w:id="51" w:name="OLE_LINK111"/>
      <w:bookmarkStart w:id="52" w:name="OLE_LINK112"/>
      <w:bookmarkStart w:id="53" w:name="OLE_LINK54"/>
      <w:bookmarkStart w:id="54" w:name="OLE_LINK70"/>
      <w:bookmarkStart w:id="55" w:name="OLE_LINK123"/>
      <w:bookmarkStart w:id="56" w:name="OLE_LINK183"/>
      <w:bookmarkStart w:id="57" w:name="OLE_LINK329"/>
      <w:bookmarkStart w:id="58" w:name="OLE_LINK424"/>
      <w:bookmarkStart w:id="59" w:name="OLE_LINK662"/>
      <w:bookmarkStart w:id="60" w:name="OLE_LINK268"/>
      <w:bookmarkStart w:id="61" w:name="OLE_LINK269"/>
      <w:bookmarkStart w:id="62" w:name="OLE_LINK439"/>
      <w:bookmarkStart w:id="63" w:name="OLE_LINK501"/>
      <w:bookmarkStart w:id="64" w:name="OLE_LINK594"/>
      <w:bookmarkStart w:id="65" w:name="OLE_LINK677"/>
      <w:bookmarkStart w:id="66" w:name="OLE_LINK693"/>
      <w:bookmarkStart w:id="67" w:name="OLE_LINK792"/>
      <w:bookmarkStart w:id="68" w:name="OLE_LINK801"/>
      <w:bookmarkStart w:id="69" w:name="OLE_LINK831"/>
      <w:bookmarkStart w:id="70" w:name="OLE_LINK910"/>
      <w:bookmarkStart w:id="71" w:name="OLE_LINK914"/>
      <w:bookmarkStart w:id="72" w:name="OLE_LINK916"/>
      <w:bookmarkStart w:id="73" w:name="OLE_LINK973"/>
      <w:bookmarkStart w:id="74" w:name="OLE_LINK995"/>
      <w:bookmarkStart w:id="75" w:name="OLE_LINK1014"/>
      <w:bookmarkStart w:id="76" w:name="OLE_LINK1029"/>
      <w:bookmarkStart w:id="77" w:name="OLE_LINK1070"/>
      <w:bookmarkStart w:id="78" w:name="OLE_LINK1084"/>
      <w:bookmarkStart w:id="79" w:name="OLE_LINK1175"/>
      <w:bookmarkStart w:id="80" w:name="OLE_LINK1292"/>
      <w:bookmarkStart w:id="81" w:name="OLE_LINK1264"/>
      <w:r w:rsidRPr="00D76A98">
        <w:rPr>
          <w:rFonts w:ascii="Book Antiqua" w:hAnsi="Book Antiqua"/>
          <w:b/>
          <w:color w:val="000000"/>
        </w:rPr>
        <w:t xml:space="preserve">Open-Access: </w:t>
      </w:r>
      <w:r w:rsidRPr="00D76A98">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w:t>
      </w:r>
      <w:r w:rsidRPr="00D76A98">
        <w:rPr>
          <w:rFonts w:ascii="Book Antiqua" w:hAnsi="Book Antiqua"/>
          <w:color w:val="000000"/>
        </w:rPr>
        <w:lastRenderedPageBreak/>
        <w:t xml:space="preserve">license their derivative works on different terms, provided the original work is properly cited and the use is non-commercial. See: </w:t>
      </w:r>
      <w:r w:rsidRPr="00D76A98">
        <w:rPr>
          <w:rFonts w:ascii="Book Antiqua" w:hAnsi="Book Antiqua"/>
        </w:rPr>
        <w:t>http://creativecommons.org/licenses/by-nc/4.0/</w:t>
      </w:r>
      <w:bookmarkEnd w:id="51"/>
      <w:bookmarkEnd w:id="52"/>
    </w:p>
    <w:bookmarkEnd w:id="53"/>
    <w:bookmarkEnd w:id="54"/>
    <w:bookmarkEnd w:id="55"/>
    <w:bookmarkEnd w:id="56"/>
    <w:bookmarkEnd w:id="57"/>
    <w:bookmarkEnd w:id="58"/>
    <w:bookmarkEnd w:id="59"/>
    <w:p w14:paraId="561495FF" w14:textId="77777777" w:rsidR="003F5B4E" w:rsidRPr="00D76A98" w:rsidRDefault="003F5B4E" w:rsidP="001A6B6D">
      <w:pPr>
        <w:adjustRightInd w:val="0"/>
        <w:snapToGrid w:val="0"/>
        <w:spacing w:line="360" w:lineRule="auto"/>
        <w:ind w:right="120"/>
        <w:jc w:val="both"/>
        <w:rPr>
          <w:rFonts w:ascii="Book Antiqua" w:hAnsi="Book Antiqua"/>
          <w:color w:val="000000"/>
        </w:rPr>
      </w:pPr>
    </w:p>
    <w:p w14:paraId="6ECB2E8D" w14:textId="77777777" w:rsidR="003F5B4E" w:rsidRPr="00D76A98" w:rsidRDefault="003F5B4E" w:rsidP="001A6B6D">
      <w:pPr>
        <w:adjustRightInd w:val="0"/>
        <w:snapToGrid w:val="0"/>
        <w:spacing w:line="360" w:lineRule="auto"/>
        <w:ind w:right="120"/>
        <w:jc w:val="both"/>
        <w:rPr>
          <w:rFonts w:ascii="Book Antiqua" w:hAnsi="Book Antiqua"/>
          <w:color w:val="000000"/>
        </w:rPr>
      </w:pPr>
      <w:bookmarkStart w:id="82" w:name="OLE_LINK219"/>
      <w:bookmarkStart w:id="83" w:name="OLE_LINK368"/>
      <w:bookmarkStart w:id="84" w:name="OLE_LINK551"/>
      <w:bookmarkStart w:id="85" w:name="OLE_LINK1126"/>
      <w:r w:rsidRPr="00D76A98">
        <w:rPr>
          <w:rFonts w:ascii="Book Antiqua" w:hAnsi="Book Antiqua"/>
          <w:b/>
          <w:color w:val="000000"/>
        </w:rPr>
        <w:t>Manuscript source:</w:t>
      </w:r>
      <w:r w:rsidRPr="00D76A98">
        <w:rPr>
          <w:rFonts w:ascii="Book Antiqua" w:hAnsi="Book Antiqua"/>
          <w:color w:val="000000"/>
        </w:rPr>
        <w:t xml:space="preserve"> Invited manuscript</w:t>
      </w:r>
    </w:p>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14:paraId="7CCE3CA7" w14:textId="48510312" w:rsidR="00136FF8" w:rsidRDefault="00597AF1" w:rsidP="001A6B6D">
      <w:pPr>
        <w:tabs>
          <w:tab w:val="left" w:pos="5496"/>
        </w:tabs>
        <w:spacing w:line="360" w:lineRule="auto"/>
        <w:jc w:val="both"/>
        <w:rPr>
          <w:rFonts w:ascii="Book Antiqua" w:hAnsi="Book Antiqua"/>
          <w:b/>
        </w:rPr>
      </w:pPr>
      <w:r>
        <w:rPr>
          <w:rFonts w:ascii="Book Antiqua" w:hAnsi="Book Antiqua"/>
          <w:b/>
        </w:rPr>
        <w:tab/>
      </w:r>
    </w:p>
    <w:p w14:paraId="12FCBBC5" w14:textId="5EE660C6" w:rsidR="004A6A3A" w:rsidRPr="008F026E" w:rsidRDefault="003A3CE3" w:rsidP="001A6B6D">
      <w:pPr>
        <w:spacing w:line="360" w:lineRule="auto"/>
        <w:jc w:val="both"/>
        <w:rPr>
          <w:rFonts w:ascii="Book Antiqua" w:hAnsi="Book Antiqua"/>
        </w:rPr>
      </w:pPr>
      <w:r>
        <w:rPr>
          <w:rFonts w:ascii="Book Antiqua" w:hAnsi="Book Antiqua"/>
          <w:b/>
        </w:rPr>
        <w:t>Correspondence to</w:t>
      </w:r>
      <w:r w:rsidRPr="008F026E">
        <w:rPr>
          <w:rFonts w:ascii="Book Antiqua" w:hAnsi="Book Antiqua"/>
          <w:b/>
        </w:rPr>
        <w:t>:</w:t>
      </w:r>
      <w:r w:rsidR="00960EAD" w:rsidRPr="008F026E">
        <w:rPr>
          <w:rFonts w:ascii="Book Antiqua" w:hAnsi="Book Antiqua"/>
          <w:b/>
        </w:rPr>
        <w:t xml:space="preserve"> Moon S Chen Jr, PhD,</w:t>
      </w:r>
      <w:r w:rsidR="00960EAD">
        <w:rPr>
          <w:rFonts w:ascii="Book Antiqua" w:hAnsi="Book Antiqua"/>
        </w:rPr>
        <w:t xml:space="preserve"> </w:t>
      </w:r>
      <w:r w:rsidR="00596A57" w:rsidRPr="00596A57">
        <w:rPr>
          <w:rFonts w:ascii="Book Antiqua" w:hAnsi="Book Antiqua"/>
        </w:rPr>
        <w:t>Davis Comprehensive Cancer Center</w:t>
      </w:r>
      <w:r w:rsidR="00596A57">
        <w:rPr>
          <w:rFonts w:ascii="Book Antiqua" w:hAnsi="Book Antiqua" w:hint="eastAsia"/>
          <w:lang w:eastAsia="zh-CN"/>
        </w:rPr>
        <w:t xml:space="preserve">, </w:t>
      </w:r>
      <w:r w:rsidR="00596A57" w:rsidRPr="00596A57">
        <w:rPr>
          <w:rFonts w:ascii="Book Antiqua" w:hAnsi="Book Antiqua"/>
        </w:rPr>
        <w:t xml:space="preserve">University of California, </w:t>
      </w:r>
      <w:r w:rsidR="00960EAD">
        <w:rPr>
          <w:rFonts w:ascii="Book Antiqua" w:hAnsi="Book Antiqua"/>
        </w:rPr>
        <w:t>2450 48</w:t>
      </w:r>
      <w:r w:rsidR="00960EAD" w:rsidRPr="005A1513">
        <w:rPr>
          <w:rFonts w:ascii="Book Antiqua" w:hAnsi="Book Antiqua"/>
          <w:vertAlign w:val="superscript"/>
        </w:rPr>
        <w:t>th</w:t>
      </w:r>
      <w:r w:rsidR="00960EAD">
        <w:rPr>
          <w:rFonts w:ascii="Book Antiqua" w:hAnsi="Book Antiqua"/>
        </w:rPr>
        <w:t xml:space="preserve"> Street, Suite 1600, Sacramento, CA 95817, </w:t>
      </w:r>
      <w:r w:rsidR="008F026E">
        <w:rPr>
          <w:rFonts w:ascii="Book Antiqua" w:hAnsi="Book Antiqua" w:hint="eastAsia"/>
          <w:lang w:eastAsia="zh-CN"/>
        </w:rPr>
        <w:t xml:space="preserve">United States. </w:t>
      </w:r>
      <w:r w:rsidR="00136FF8">
        <w:rPr>
          <w:rFonts w:ascii="Book Antiqua" w:hAnsi="Book Antiqua"/>
        </w:rPr>
        <w:t>mschenjr@ucdavis.edu</w:t>
      </w:r>
    </w:p>
    <w:p w14:paraId="04BC35AF" w14:textId="068A38E9" w:rsidR="00960EAD" w:rsidRPr="005A1513" w:rsidRDefault="00960EAD" w:rsidP="001A6B6D">
      <w:pPr>
        <w:spacing w:line="360" w:lineRule="auto"/>
        <w:jc w:val="both"/>
        <w:rPr>
          <w:rFonts w:ascii="Book Antiqua" w:hAnsi="Book Antiqua"/>
        </w:rPr>
      </w:pPr>
      <w:r>
        <w:rPr>
          <w:rFonts w:ascii="Book Antiqua" w:hAnsi="Book Antiqua"/>
          <w:b/>
        </w:rPr>
        <w:t>Telephone:</w:t>
      </w:r>
      <w:r w:rsidRPr="00450AB3">
        <w:rPr>
          <w:rFonts w:ascii="Book Antiqua" w:hAnsi="Book Antiqua"/>
        </w:rPr>
        <w:t xml:space="preserve"> </w:t>
      </w:r>
      <w:r w:rsidR="00450AB3" w:rsidRPr="00450AB3">
        <w:rPr>
          <w:rFonts w:ascii="Book Antiqua" w:hAnsi="Book Antiqua" w:hint="eastAsia"/>
          <w:lang w:eastAsia="zh-CN"/>
        </w:rPr>
        <w:t>+1-</w:t>
      </w:r>
      <w:r w:rsidR="00450AB3">
        <w:rPr>
          <w:rFonts w:ascii="Book Antiqua" w:hAnsi="Book Antiqua"/>
        </w:rPr>
        <w:t>916</w:t>
      </w:r>
      <w:r w:rsidR="00450AB3">
        <w:rPr>
          <w:rFonts w:ascii="Book Antiqua" w:hAnsi="Book Antiqua" w:hint="eastAsia"/>
          <w:lang w:eastAsia="zh-CN"/>
        </w:rPr>
        <w:t>-</w:t>
      </w:r>
      <w:r w:rsidR="00450AB3">
        <w:rPr>
          <w:rFonts w:ascii="Book Antiqua" w:hAnsi="Book Antiqua"/>
        </w:rPr>
        <w:t>734</w:t>
      </w:r>
      <w:r w:rsidRPr="005A1513">
        <w:rPr>
          <w:rFonts w:ascii="Book Antiqua" w:hAnsi="Book Antiqua"/>
        </w:rPr>
        <w:t>1191</w:t>
      </w:r>
    </w:p>
    <w:p w14:paraId="43642821" w14:textId="36A93CEC" w:rsidR="00960EAD" w:rsidRDefault="00960EAD" w:rsidP="001A6B6D">
      <w:pPr>
        <w:spacing w:line="360" w:lineRule="auto"/>
        <w:jc w:val="both"/>
        <w:rPr>
          <w:rFonts w:ascii="Book Antiqua" w:hAnsi="Book Antiqua"/>
          <w:lang w:eastAsia="zh-CN"/>
        </w:rPr>
      </w:pPr>
      <w:r>
        <w:rPr>
          <w:rFonts w:ascii="Book Antiqua" w:hAnsi="Book Antiqua"/>
          <w:b/>
        </w:rPr>
        <w:t xml:space="preserve">Fax: </w:t>
      </w:r>
      <w:r w:rsidR="00450AB3">
        <w:rPr>
          <w:rFonts w:ascii="Book Antiqua" w:hAnsi="Book Antiqua"/>
        </w:rPr>
        <w:t>+1-916</w:t>
      </w:r>
      <w:r w:rsidR="00450AB3">
        <w:rPr>
          <w:rFonts w:ascii="Book Antiqua" w:hAnsi="Book Antiqua" w:hint="eastAsia"/>
          <w:lang w:eastAsia="zh-CN"/>
        </w:rPr>
        <w:t>-</w:t>
      </w:r>
      <w:r w:rsidR="00450AB3">
        <w:rPr>
          <w:rFonts w:ascii="Book Antiqua" w:hAnsi="Book Antiqua"/>
        </w:rPr>
        <w:t>703</w:t>
      </w:r>
      <w:r w:rsidRPr="005A1513">
        <w:rPr>
          <w:rFonts w:ascii="Book Antiqua" w:hAnsi="Book Antiqua"/>
        </w:rPr>
        <w:t>5003</w:t>
      </w:r>
    </w:p>
    <w:p w14:paraId="4CD90CC0" w14:textId="77777777" w:rsidR="00F36163" w:rsidRDefault="00F36163" w:rsidP="001A6B6D">
      <w:pPr>
        <w:widowControl w:val="0"/>
        <w:adjustRightInd w:val="0"/>
        <w:snapToGrid w:val="0"/>
        <w:spacing w:line="360" w:lineRule="auto"/>
        <w:jc w:val="both"/>
        <w:rPr>
          <w:rFonts w:ascii="Book Antiqua" w:hAnsi="Book Antiqua"/>
          <w:b/>
          <w:lang w:eastAsia="zh-CN"/>
        </w:rPr>
      </w:pPr>
      <w:bookmarkStart w:id="86" w:name="OLE_LINK140"/>
      <w:bookmarkStart w:id="87" w:name="OLE_LINK7"/>
      <w:bookmarkStart w:id="88" w:name="OLE_LINK8"/>
      <w:bookmarkStart w:id="89" w:name="OLE_LINK16"/>
      <w:bookmarkStart w:id="90" w:name="OLE_LINK36"/>
      <w:bookmarkStart w:id="91" w:name="OLE_LINK38"/>
      <w:bookmarkStart w:id="92" w:name="OLE_LINK47"/>
      <w:bookmarkStart w:id="93" w:name="OLE_LINK55"/>
      <w:bookmarkStart w:id="94" w:name="OLE_LINK77"/>
      <w:bookmarkStart w:id="95" w:name="OLE_LINK80"/>
      <w:bookmarkStart w:id="96" w:name="OLE_LINK83"/>
      <w:bookmarkStart w:id="97" w:name="OLE_LINK85"/>
      <w:bookmarkStart w:id="98" w:name="OLE_LINK153"/>
      <w:bookmarkStart w:id="99" w:name="OLE_LINK156"/>
      <w:bookmarkStart w:id="100" w:name="OLE_LINK224"/>
      <w:bookmarkStart w:id="101" w:name="OLE_LINK271"/>
      <w:bookmarkStart w:id="102" w:name="OLE_LINK321"/>
      <w:bookmarkStart w:id="103" w:name="OLE_LINK322"/>
      <w:bookmarkStart w:id="104" w:name="OLE_LINK330"/>
      <w:bookmarkStart w:id="105" w:name="OLE_LINK229"/>
      <w:bookmarkStart w:id="106" w:name="OLE_LINK230"/>
      <w:bookmarkStart w:id="107" w:name="OLE_LINK422"/>
      <w:bookmarkStart w:id="108" w:name="OLE_LINK464"/>
      <w:bookmarkStart w:id="109" w:name="OLE_LINK493"/>
      <w:bookmarkStart w:id="110" w:name="OLE_LINK535"/>
      <w:bookmarkStart w:id="111" w:name="OLE_LINK552"/>
      <w:bookmarkStart w:id="112" w:name="OLE_LINK578"/>
      <w:bookmarkStart w:id="113" w:name="OLE_LINK608"/>
      <w:bookmarkStart w:id="114" w:name="OLE_LINK632"/>
      <w:bookmarkStart w:id="115" w:name="OLE_LINK643"/>
      <w:bookmarkStart w:id="116" w:name="OLE_LINK678"/>
      <w:bookmarkStart w:id="117" w:name="OLE_LINK683"/>
      <w:bookmarkStart w:id="118" w:name="OLE_LINK694"/>
      <w:bookmarkStart w:id="119" w:name="OLE_LINK724"/>
      <w:bookmarkStart w:id="120" w:name="OLE_LINK730"/>
      <w:bookmarkStart w:id="121" w:name="OLE_LINK749"/>
      <w:bookmarkStart w:id="122" w:name="OLE_LINK787"/>
      <w:bookmarkStart w:id="123" w:name="OLE_LINK793"/>
      <w:bookmarkStart w:id="124" w:name="OLE_LINK815"/>
      <w:bookmarkStart w:id="125" w:name="OLE_LINK832"/>
      <w:bookmarkStart w:id="126" w:name="OLE_LINK859"/>
      <w:bookmarkStart w:id="127" w:name="OLE_LINK862"/>
      <w:bookmarkStart w:id="128" w:name="OLE_LINK874"/>
      <w:bookmarkStart w:id="129" w:name="OLE_LINK920"/>
      <w:bookmarkStart w:id="130" w:name="OLE_LINK917"/>
      <w:bookmarkStart w:id="131" w:name="OLE_LINK919"/>
      <w:bookmarkStart w:id="132" w:name="OLE_LINK942"/>
      <w:bookmarkStart w:id="133" w:name="OLE_LINK948"/>
      <w:bookmarkStart w:id="134" w:name="OLE_LINK985"/>
      <w:bookmarkStart w:id="135" w:name="OLE_LINK1019"/>
      <w:bookmarkStart w:id="136" w:name="OLE_LINK1034"/>
      <w:bookmarkStart w:id="137" w:name="OLE_LINK1047"/>
      <w:bookmarkStart w:id="138" w:name="OLE_LINK1051"/>
      <w:bookmarkStart w:id="139" w:name="OLE_LINK1063"/>
      <w:bookmarkStart w:id="140" w:name="OLE_LINK165"/>
      <w:bookmarkStart w:id="141" w:name="OLE_LINK1103"/>
      <w:bookmarkStart w:id="142" w:name="OLE_LINK1112"/>
      <w:bookmarkStart w:id="143" w:name="OLE_LINK1203"/>
      <w:bookmarkStart w:id="144" w:name="OLE_LINK952"/>
      <w:bookmarkStart w:id="145" w:name="OLE_LINK1177"/>
      <w:bookmarkStart w:id="146" w:name="OLE_LINK1237"/>
      <w:bookmarkStart w:id="147" w:name="OLE_LINK1258"/>
    </w:p>
    <w:p w14:paraId="70B8700D" w14:textId="2EC9DACB" w:rsidR="003232E3" w:rsidRPr="00D76A98" w:rsidRDefault="003232E3" w:rsidP="001A6B6D">
      <w:pPr>
        <w:widowControl w:val="0"/>
        <w:adjustRightInd w:val="0"/>
        <w:snapToGrid w:val="0"/>
        <w:spacing w:line="360" w:lineRule="auto"/>
        <w:jc w:val="both"/>
        <w:rPr>
          <w:rFonts w:ascii="Book Antiqua" w:hAnsi="Book Antiqua"/>
          <w:lang w:eastAsia="zh-CN"/>
        </w:rPr>
      </w:pPr>
      <w:r w:rsidRPr="00D76A98">
        <w:rPr>
          <w:rFonts w:ascii="Book Antiqua" w:hAnsi="Book Antiqua"/>
          <w:b/>
        </w:rPr>
        <w:t xml:space="preserve">Received: </w:t>
      </w:r>
      <w:r w:rsidR="00E01418" w:rsidRPr="008A7D0F">
        <w:rPr>
          <w:rFonts w:ascii="Book Antiqua" w:hAnsi="Book Antiqua"/>
        </w:rPr>
        <w:t xml:space="preserve">November </w:t>
      </w:r>
      <w:r w:rsidR="00E01418">
        <w:rPr>
          <w:rFonts w:ascii="Book Antiqua" w:hAnsi="Book Antiqua" w:hint="eastAsia"/>
          <w:lang w:eastAsia="zh-CN"/>
        </w:rPr>
        <w:t>6</w:t>
      </w:r>
      <w:r w:rsidR="00E01418" w:rsidRPr="008A7D0F">
        <w:rPr>
          <w:rFonts w:ascii="Book Antiqua" w:hAnsi="Book Antiqua"/>
        </w:rPr>
        <w:t>, 201</w:t>
      </w:r>
      <w:r w:rsidR="00E01418">
        <w:rPr>
          <w:rFonts w:ascii="Book Antiqua" w:hAnsi="Book Antiqua" w:hint="eastAsia"/>
          <w:lang w:eastAsia="zh-CN"/>
        </w:rPr>
        <w:t>7</w:t>
      </w:r>
      <w:r w:rsidR="00E01418" w:rsidRPr="008A7D0F">
        <w:rPr>
          <w:rFonts w:ascii="Book Antiqua" w:hAnsi="Book Antiqua"/>
        </w:rPr>
        <w:t xml:space="preserve"> </w:t>
      </w:r>
    </w:p>
    <w:p w14:paraId="6EAF8660" w14:textId="665BBC12" w:rsidR="003232E3" w:rsidRPr="00D76A98" w:rsidRDefault="003232E3" w:rsidP="001A6B6D">
      <w:pPr>
        <w:widowControl w:val="0"/>
        <w:adjustRightInd w:val="0"/>
        <w:snapToGrid w:val="0"/>
        <w:spacing w:line="360" w:lineRule="auto"/>
        <w:jc w:val="both"/>
        <w:rPr>
          <w:rFonts w:ascii="Book Antiqua" w:hAnsi="Book Antiqua"/>
          <w:lang w:eastAsia="zh-CN"/>
        </w:rPr>
      </w:pPr>
      <w:r w:rsidRPr="00D76A98">
        <w:rPr>
          <w:rFonts w:ascii="Book Antiqua" w:hAnsi="Book Antiqua"/>
          <w:b/>
        </w:rPr>
        <w:t xml:space="preserve">Peer-review started: </w:t>
      </w:r>
      <w:r w:rsidR="00E01418" w:rsidRPr="008A7D0F">
        <w:rPr>
          <w:rFonts w:ascii="Book Antiqua" w:hAnsi="Book Antiqua"/>
        </w:rPr>
        <w:t xml:space="preserve">November </w:t>
      </w:r>
      <w:r w:rsidR="00E01418">
        <w:rPr>
          <w:rFonts w:ascii="Book Antiqua" w:hAnsi="Book Antiqua" w:hint="eastAsia"/>
          <w:lang w:eastAsia="zh-CN"/>
        </w:rPr>
        <w:t>7</w:t>
      </w:r>
      <w:r w:rsidR="00E01418" w:rsidRPr="008A7D0F">
        <w:rPr>
          <w:rFonts w:ascii="Book Antiqua" w:hAnsi="Book Antiqua"/>
        </w:rPr>
        <w:t>, 201</w:t>
      </w:r>
      <w:r w:rsidR="00E01418">
        <w:rPr>
          <w:rFonts w:ascii="Book Antiqua" w:hAnsi="Book Antiqua" w:hint="eastAsia"/>
          <w:lang w:eastAsia="zh-CN"/>
        </w:rPr>
        <w:t>7</w:t>
      </w:r>
      <w:r w:rsidR="00E01418" w:rsidRPr="008A7D0F">
        <w:rPr>
          <w:rFonts w:ascii="Book Antiqua" w:hAnsi="Book Antiqua"/>
        </w:rPr>
        <w:t xml:space="preserve"> </w:t>
      </w:r>
    </w:p>
    <w:p w14:paraId="5EC3010B" w14:textId="33965B79" w:rsidR="003232E3" w:rsidRPr="008A7D0F" w:rsidRDefault="003232E3" w:rsidP="001A6B6D">
      <w:pPr>
        <w:widowControl w:val="0"/>
        <w:adjustRightInd w:val="0"/>
        <w:snapToGrid w:val="0"/>
        <w:spacing w:line="360" w:lineRule="auto"/>
        <w:jc w:val="both"/>
        <w:rPr>
          <w:rFonts w:ascii="Book Antiqua" w:hAnsi="Book Antiqua"/>
        </w:rPr>
      </w:pPr>
      <w:r w:rsidRPr="008A7D0F">
        <w:rPr>
          <w:rFonts w:ascii="Book Antiqua" w:hAnsi="Book Antiqua"/>
          <w:b/>
        </w:rPr>
        <w:t>First decision:</w:t>
      </w:r>
      <w:r w:rsidRPr="008A7D0F">
        <w:rPr>
          <w:rFonts w:ascii="Book Antiqua" w:hAnsi="Book Antiqua"/>
        </w:rPr>
        <w:t xml:space="preserve"> </w:t>
      </w:r>
      <w:bookmarkStart w:id="148" w:name="OLE_LINK1266"/>
      <w:bookmarkStart w:id="149" w:name="OLE_LINK1267"/>
      <w:r w:rsidR="00E01418" w:rsidRPr="008A7D0F">
        <w:rPr>
          <w:rFonts w:ascii="Book Antiqua" w:hAnsi="Book Antiqua"/>
        </w:rPr>
        <w:t xml:space="preserve">December </w:t>
      </w:r>
      <w:r w:rsidR="00E01418">
        <w:rPr>
          <w:rFonts w:ascii="Book Antiqua" w:hAnsi="Book Antiqua" w:hint="eastAsia"/>
          <w:lang w:eastAsia="zh-CN"/>
        </w:rPr>
        <w:t>4</w:t>
      </w:r>
      <w:r w:rsidR="00E01418" w:rsidRPr="008A7D0F">
        <w:rPr>
          <w:rFonts w:ascii="Book Antiqua" w:hAnsi="Book Antiqua"/>
        </w:rPr>
        <w:t>, 201</w:t>
      </w:r>
      <w:r w:rsidR="00E01418">
        <w:rPr>
          <w:rFonts w:ascii="Book Antiqua" w:hAnsi="Book Antiqua" w:hint="eastAsia"/>
          <w:lang w:eastAsia="zh-CN"/>
        </w:rPr>
        <w:t>7</w:t>
      </w:r>
      <w:bookmarkStart w:id="150" w:name="_GoBack"/>
      <w:bookmarkEnd w:id="150"/>
    </w:p>
    <w:bookmarkEnd w:id="148"/>
    <w:bookmarkEnd w:id="149"/>
    <w:p w14:paraId="7A0BD9AF" w14:textId="27CDE0C1" w:rsidR="003232E3" w:rsidRPr="00D76A98" w:rsidRDefault="003232E3" w:rsidP="001A6B6D">
      <w:pPr>
        <w:widowControl w:val="0"/>
        <w:adjustRightInd w:val="0"/>
        <w:snapToGrid w:val="0"/>
        <w:spacing w:line="360" w:lineRule="auto"/>
        <w:jc w:val="both"/>
        <w:rPr>
          <w:rFonts w:ascii="Book Antiqua" w:hAnsi="Book Antiqua"/>
        </w:rPr>
      </w:pPr>
      <w:r w:rsidRPr="008A7D0F">
        <w:rPr>
          <w:rFonts w:ascii="Book Antiqua" w:hAnsi="Book Antiqua"/>
          <w:b/>
        </w:rPr>
        <w:t>Revised:</w:t>
      </w:r>
      <w:r w:rsidRPr="008A7D0F">
        <w:rPr>
          <w:rFonts w:ascii="Book Antiqua" w:hAnsi="Book Antiqua"/>
        </w:rPr>
        <w:t xml:space="preserve"> </w:t>
      </w:r>
      <w:r w:rsidR="00E01418" w:rsidRPr="008A7D0F">
        <w:rPr>
          <w:rFonts w:ascii="Book Antiqua" w:hAnsi="Book Antiqua"/>
        </w:rPr>
        <w:t xml:space="preserve">December </w:t>
      </w:r>
      <w:r w:rsidR="00E01418">
        <w:rPr>
          <w:rFonts w:ascii="Book Antiqua" w:hAnsi="Book Antiqua" w:hint="eastAsia"/>
          <w:lang w:eastAsia="zh-CN"/>
        </w:rPr>
        <w:t>15</w:t>
      </w:r>
      <w:r w:rsidR="00E01418" w:rsidRPr="008A7D0F">
        <w:rPr>
          <w:rFonts w:ascii="Book Antiqua" w:hAnsi="Book Antiqua"/>
        </w:rPr>
        <w:t>, 201</w:t>
      </w:r>
      <w:r w:rsidR="00E01418">
        <w:rPr>
          <w:rFonts w:ascii="Book Antiqua" w:hAnsi="Book Antiqua" w:hint="eastAsia"/>
          <w:lang w:eastAsia="zh-CN"/>
        </w:rPr>
        <w:t>7</w:t>
      </w:r>
    </w:p>
    <w:p w14:paraId="33AB14D9" w14:textId="720557BD" w:rsidR="003232E3" w:rsidRPr="00D76A98" w:rsidRDefault="003232E3" w:rsidP="001A6B6D">
      <w:pPr>
        <w:widowControl w:val="0"/>
        <w:adjustRightInd w:val="0"/>
        <w:snapToGrid w:val="0"/>
        <w:spacing w:line="360" w:lineRule="auto"/>
        <w:jc w:val="both"/>
        <w:rPr>
          <w:rFonts w:ascii="Book Antiqua" w:hAnsi="Book Antiqua"/>
          <w:lang w:eastAsia="zh-CN"/>
        </w:rPr>
      </w:pPr>
      <w:r w:rsidRPr="00D76A98">
        <w:rPr>
          <w:rFonts w:ascii="Book Antiqua" w:hAnsi="Book Antiqua"/>
          <w:b/>
        </w:rPr>
        <w:t>Accepted:</w:t>
      </w:r>
      <w:r w:rsidRPr="00D76A98">
        <w:rPr>
          <w:rFonts w:ascii="Book Antiqua" w:hAnsi="Book Antiqua" w:hint="eastAsia"/>
          <w:b/>
        </w:rPr>
        <w:t xml:space="preserve"> </w:t>
      </w:r>
      <w:ins w:id="151" w:author="Li Ma" w:date="2018-01-15T12:51:00Z">
        <w:r w:rsidR="00541C7F" w:rsidRPr="00541C7F">
          <w:rPr>
            <w:rFonts w:ascii="Book Antiqua" w:hAnsi="Book Antiqua"/>
            <w:lang w:eastAsia="zh-CN"/>
            <w:rPrChange w:id="152" w:author="Li Ma" w:date="2018-01-15T12:52:00Z">
              <w:rPr>
                <w:rFonts w:ascii="Book Antiqua" w:hAnsi="Book Antiqua"/>
                <w:b/>
                <w:lang w:eastAsia="zh-CN"/>
              </w:rPr>
            </w:rPrChange>
          </w:rPr>
          <w:t>January 15, 2018</w:t>
        </w:r>
      </w:ins>
    </w:p>
    <w:p w14:paraId="454B8F7D" w14:textId="77777777" w:rsidR="003232E3" w:rsidRPr="00D76A98" w:rsidRDefault="003232E3" w:rsidP="001A6B6D">
      <w:pPr>
        <w:widowControl w:val="0"/>
        <w:adjustRightInd w:val="0"/>
        <w:snapToGrid w:val="0"/>
        <w:spacing w:line="360" w:lineRule="auto"/>
        <w:jc w:val="both"/>
        <w:rPr>
          <w:rFonts w:ascii="Book Antiqua" w:hAnsi="Book Antiqua"/>
        </w:rPr>
      </w:pPr>
      <w:r w:rsidRPr="00D76A98">
        <w:rPr>
          <w:rFonts w:ascii="Book Antiqua" w:hAnsi="Book Antiqua"/>
          <w:b/>
        </w:rPr>
        <w:t>Article in press:</w:t>
      </w:r>
      <w:r w:rsidRPr="00D76A98">
        <w:rPr>
          <w:rFonts w:ascii="Book Antiqua" w:hAnsi="Book Antiqua" w:hint="eastAsia"/>
        </w:rPr>
        <w:t xml:space="preserve"> </w:t>
      </w:r>
    </w:p>
    <w:p w14:paraId="7ECC9343" w14:textId="77777777" w:rsidR="003232E3" w:rsidRPr="00D76A98" w:rsidRDefault="003232E3" w:rsidP="001A6B6D">
      <w:pPr>
        <w:adjustRightInd w:val="0"/>
        <w:snapToGrid w:val="0"/>
        <w:spacing w:line="360" w:lineRule="auto"/>
        <w:jc w:val="both"/>
        <w:rPr>
          <w:rFonts w:ascii="Book Antiqua" w:hAnsi="Book Antiqua"/>
        </w:rPr>
      </w:pPr>
      <w:r w:rsidRPr="00D76A98">
        <w:rPr>
          <w:rFonts w:ascii="Book Antiqua" w:hAnsi="Book Antiqua"/>
          <w:b/>
        </w:rPr>
        <w:t>Published online:</w:t>
      </w:r>
      <w:bookmarkEnd w:id="86"/>
      <w:r w:rsidRPr="00D76A98">
        <w:rPr>
          <w:rFonts w:ascii="Book Antiqua" w:hAnsi="Book Antiqua" w:hint="eastAsia"/>
        </w:rPr>
        <w:t xml:space="preserve"> </w:t>
      </w:r>
    </w:p>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14:paraId="2A7C8D66" w14:textId="77777777" w:rsidR="003232E3" w:rsidRPr="00F74A9E" w:rsidRDefault="003232E3" w:rsidP="001A6B6D">
      <w:pPr>
        <w:spacing w:line="360" w:lineRule="auto"/>
        <w:jc w:val="both"/>
        <w:rPr>
          <w:rFonts w:ascii="Book Antiqua" w:hAnsi="Book Antiqua"/>
          <w:b/>
          <w:lang w:eastAsia="zh-CN"/>
        </w:rPr>
      </w:pPr>
    </w:p>
    <w:p w14:paraId="7464649C" w14:textId="77777777" w:rsidR="003A3CE3" w:rsidRDefault="003A3CE3" w:rsidP="001A6B6D">
      <w:pPr>
        <w:spacing w:line="360" w:lineRule="auto"/>
        <w:jc w:val="both"/>
        <w:rPr>
          <w:rFonts w:ascii="Book Antiqua" w:hAnsi="Book Antiqua"/>
          <w:b/>
        </w:rPr>
      </w:pPr>
      <w:r>
        <w:rPr>
          <w:rFonts w:ascii="Book Antiqua" w:hAnsi="Book Antiqua"/>
          <w:b/>
        </w:rPr>
        <w:br w:type="page"/>
      </w:r>
    </w:p>
    <w:p w14:paraId="4A74A0B8" w14:textId="77777777" w:rsidR="003A3CE3" w:rsidRDefault="003A3CE3" w:rsidP="001A6B6D">
      <w:pPr>
        <w:spacing w:line="360" w:lineRule="auto"/>
        <w:jc w:val="both"/>
        <w:rPr>
          <w:rFonts w:ascii="Book Antiqua" w:hAnsi="Book Antiqua"/>
          <w:b/>
        </w:rPr>
      </w:pPr>
      <w:r>
        <w:rPr>
          <w:rFonts w:ascii="Book Antiqua" w:hAnsi="Book Antiqua"/>
          <w:b/>
        </w:rPr>
        <w:lastRenderedPageBreak/>
        <w:t>Abstract</w:t>
      </w:r>
    </w:p>
    <w:p w14:paraId="774689FB" w14:textId="77777777" w:rsidR="00ED2377" w:rsidRDefault="003A3CE3" w:rsidP="001A6B6D">
      <w:pPr>
        <w:spacing w:line="360" w:lineRule="auto"/>
        <w:jc w:val="both"/>
        <w:rPr>
          <w:rFonts w:ascii="Book Antiqua" w:hAnsi="Book Antiqua"/>
          <w:b/>
          <w:i/>
        </w:rPr>
      </w:pPr>
      <w:r w:rsidRPr="003A3CE3">
        <w:rPr>
          <w:rFonts w:ascii="Book Antiqua" w:hAnsi="Book Antiqua"/>
          <w:b/>
          <w:i/>
        </w:rPr>
        <w:t>AIM</w:t>
      </w:r>
      <w:r w:rsidR="00D95F65">
        <w:rPr>
          <w:rFonts w:ascii="Book Antiqua" w:hAnsi="Book Antiqua"/>
          <w:b/>
          <w:i/>
        </w:rPr>
        <w:t xml:space="preserve"> </w:t>
      </w:r>
    </w:p>
    <w:p w14:paraId="68286BE6" w14:textId="647CB880" w:rsidR="003A3CE3" w:rsidRPr="00ED2377" w:rsidRDefault="002E2FE3" w:rsidP="001A6B6D">
      <w:pPr>
        <w:spacing w:line="360" w:lineRule="auto"/>
        <w:jc w:val="both"/>
        <w:rPr>
          <w:rFonts w:ascii="Book Antiqua" w:hAnsi="Book Antiqua"/>
        </w:rPr>
      </w:pPr>
      <w:r>
        <w:rPr>
          <w:rFonts w:ascii="Book Antiqua" w:hAnsi="Book Antiqua" w:hint="eastAsia"/>
          <w:lang w:eastAsia="zh-CN"/>
        </w:rPr>
        <w:t>To e</w:t>
      </w:r>
      <w:r w:rsidR="00565007" w:rsidRPr="002E2FE3">
        <w:rPr>
          <w:rFonts w:ascii="Book Antiqua" w:hAnsi="Book Antiqua"/>
        </w:rPr>
        <w:t>xamine</w:t>
      </w:r>
      <w:r w:rsidR="00565007">
        <w:rPr>
          <w:rFonts w:ascii="Book Antiqua" w:hAnsi="Book Antiqua"/>
          <w:b/>
        </w:rPr>
        <w:t xml:space="preserve"> </w:t>
      </w:r>
      <w:r w:rsidR="00ED2377" w:rsidRPr="000A5447">
        <w:rPr>
          <w:rFonts w:ascii="Book Antiqua" w:hAnsi="Book Antiqua"/>
        </w:rPr>
        <w:t>the largest tertiary referral center in southern and central Vietnam</w:t>
      </w:r>
      <w:r w:rsidR="00565007">
        <w:rPr>
          <w:rFonts w:ascii="Book Antiqua" w:hAnsi="Book Antiqua"/>
        </w:rPr>
        <w:t xml:space="preserve"> from 2010 to 2016</w:t>
      </w:r>
      <w:r w:rsidR="00ED2377" w:rsidRPr="000A5447">
        <w:rPr>
          <w:rFonts w:ascii="Book Antiqua" w:hAnsi="Book Antiqua"/>
        </w:rPr>
        <w:t xml:space="preserve">, </w:t>
      </w:r>
      <w:r w:rsidR="00565007">
        <w:rPr>
          <w:rFonts w:ascii="Book Antiqua" w:hAnsi="Book Antiqua"/>
        </w:rPr>
        <w:t>evaluating</w:t>
      </w:r>
      <w:r w:rsidR="00ED2377" w:rsidRPr="000A5447">
        <w:rPr>
          <w:rFonts w:ascii="Book Antiqua" w:hAnsi="Book Antiqua"/>
        </w:rPr>
        <w:t xml:space="preserve"> </w:t>
      </w:r>
      <w:r w:rsidR="00565007">
        <w:rPr>
          <w:rFonts w:ascii="Book Antiqua" w:hAnsi="Book Antiqua"/>
        </w:rPr>
        <w:t>epidemiolog</w:t>
      </w:r>
      <w:r w:rsidR="00056290">
        <w:rPr>
          <w:rFonts w:ascii="Book Antiqua" w:hAnsi="Book Antiqua"/>
        </w:rPr>
        <w:t>ical</w:t>
      </w:r>
      <w:r w:rsidR="00565007">
        <w:rPr>
          <w:rFonts w:ascii="Book Antiqua" w:hAnsi="Book Antiqua"/>
        </w:rPr>
        <w:t xml:space="preserve"> trends </w:t>
      </w:r>
      <w:r w:rsidR="00ED2377">
        <w:rPr>
          <w:rFonts w:ascii="Book Antiqua" w:hAnsi="Book Antiqua"/>
        </w:rPr>
        <w:t>of</w:t>
      </w:r>
      <w:r w:rsidR="00B40172">
        <w:rPr>
          <w:rFonts w:ascii="Book Antiqua" w:hAnsi="Book Antiqua"/>
        </w:rPr>
        <w:t xml:space="preserve"> </w:t>
      </w:r>
      <w:r w:rsidR="00ED2377">
        <w:rPr>
          <w:rFonts w:ascii="Book Antiqua" w:hAnsi="Book Antiqua"/>
        </w:rPr>
        <w:t xml:space="preserve">hepatocellular carcinoma </w:t>
      </w:r>
      <w:r w:rsidR="001206A5">
        <w:rPr>
          <w:rFonts w:ascii="Book Antiqua" w:hAnsi="Book Antiqua"/>
        </w:rPr>
        <w:t xml:space="preserve">(HCC) </w:t>
      </w:r>
      <w:r w:rsidR="00ED2377">
        <w:rPr>
          <w:rFonts w:ascii="Book Antiqua" w:hAnsi="Book Antiqua"/>
        </w:rPr>
        <w:t xml:space="preserve">and viral hepatitis </w:t>
      </w:r>
      <w:r w:rsidR="00381376">
        <w:rPr>
          <w:rFonts w:ascii="Book Antiqua" w:hAnsi="Book Antiqua"/>
        </w:rPr>
        <w:t xml:space="preserve">B-C </w:t>
      </w:r>
      <w:r w:rsidR="00565007">
        <w:rPr>
          <w:rFonts w:ascii="Book Antiqua" w:hAnsi="Book Antiqua"/>
        </w:rPr>
        <w:t xml:space="preserve">in </w:t>
      </w:r>
      <w:r w:rsidR="00ED2377" w:rsidRPr="000A5447">
        <w:rPr>
          <w:rFonts w:ascii="Book Antiqua" w:hAnsi="Book Antiqua"/>
        </w:rPr>
        <w:t xml:space="preserve">this resource-limited </w:t>
      </w:r>
      <w:r w:rsidR="00176B45">
        <w:rPr>
          <w:rFonts w:ascii="Book Antiqua" w:hAnsi="Book Antiqua"/>
        </w:rPr>
        <w:t>setting.</w:t>
      </w:r>
    </w:p>
    <w:p w14:paraId="71C0515C" w14:textId="77777777" w:rsidR="003A3CE3" w:rsidRDefault="003A3CE3" w:rsidP="001A6B6D">
      <w:pPr>
        <w:spacing w:line="360" w:lineRule="auto"/>
        <w:jc w:val="both"/>
        <w:rPr>
          <w:rFonts w:ascii="Book Antiqua" w:hAnsi="Book Antiqua"/>
        </w:rPr>
      </w:pPr>
    </w:p>
    <w:p w14:paraId="79FE2B75" w14:textId="77777777" w:rsidR="003A3CE3" w:rsidRDefault="003A3CE3" w:rsidP="001A6B6D">
      <w:pPr>
        <w:spacing w:line="360" w:lineRule="auto"/>
        <w:jc w:val="both"/>
        <w:rPr>
          <w:rFonts w:ascii="Book Antiqua" w:hAnsi="Book Antiqua"/>
          <w:b/>
          <w:i/>
        </w:rPr>
      </w:pPr>
      <w:r w:rsidRPr="003A3CE3">
        <w:rPr>
          <w:rFonts w:ascii="Book Antiqua" w:hAnsi="Book Antiqua"/>
          <w:b/>
          <w:i/>
        </w:rPr>
        <w:t>METHODS</w:t>
      </w:r>
    </w:p>
    <w:p w14:paraId="26D61D38" w14:textId="69438E5D" w:rsidR="002775D5" w:rsidRPr="002775D5" w:rsidRDefault="002775D5" w:rsidP="001A6B6D">
      <w:pPr>
        <w:pStyle w:val="Pa19"/>
        <w:spacing w:line="360" w:lineRule="auto"/>
        <w:jc w:val="both"/>
        <w:rPr>
          <w:rFonts w:ascii="Book Antiqua" w:hAnsi="Book Antiqua" w:cs="Times New Roman"/>
        </w:rPr>
      </w:pPr>
      <w:r w:rsidRPr="002775D5">
        <w:rPr>
          <w:rStyle w:val="A10"/>
          <w:rFonts w:ascii="Book Antiqua" w:hAnsi="Book Antiqua"/>
          <w:i w:val="0"/>
          <w:iCs w:val="0"/>
          <w:sz w:val="24"/>
          <w:szCs w:val="24"/>
        </w:rPr>
        <w:t>We extracted</w:t>
      </w:r>
      <w:r w:rsidRPr="002775D5">
        <w:rPr>
          <w:rStyle w:val="A10"/>
          <w:rFonts w:ascii="Book Antiqua" w:hAnsi="Book Antiqua"/>
          <w:b/>
          <w:i w:val="0"/>
          <w:iCs w:val="0"/>
          <w:sz w:val="24"/>
          <w:szCs w:val="24"/>
        </w:rPr>
        <w:t xml:space="preserve"> </w:t>
      </w:r>
      <w:r w:rsidRPr="002775D5">
        <w:rPr>
          <w:rStyle w:val="A10"/>
          <w:rFonts w:ascii="Book Antiqua" w:hAnsi="Book Antiqua"/>
          <w:i w:val="0"/>
          <w:iCs w:val="0"/>
          <w:sz w:val="24"/>
          <w:szCs w:val="24"/>
        </w:rPr>
        <w:t>data of patients receiving care from Cho Ray Hospital</w:t>
      </w:r>
      <w:r w:rsidR="00F70092">
        <w:rPr>
          <w:rStyle w:val="A10"/>
          <w:rFonts w:ascii="Book Antiqua" w:hAnsi="Book Antiqua"/>
          <w:i w:val="0"/>
          <w:iCs w:val="0"/>
          <w:sz w:val="24"/>
          <w:szCs w:val="24"/>
        </w:rPr>
        <w:t xml:space="preserve"> (Ho Chi Minh City)</w:t>
      </w:r>
      <w:r w:rsidRPr="002775D5">
        <w:rPr>
          <w:rStyle w:val="A10"/>
          <w:rFonts w:ascii="Book Antiqua" w:hAnsi="Book Antiqua"/>
          <w:i w:val="0"/>
          <w:iCs w:val="0"/>
          <w:sz w:val="24"/>
          <w:szCs w:val="24"/>
        </w:rPr>
        <w:t>, the large</w:t>
      </w:r>
      <w:r w:rsidR="001206A5">
        <w:rPr>
          <w:rStyle w:val="A10"/>
          <w:rFonts w:ascii="Book Antiqua" w:hAnsi="Book Antiqua"/>
          <w:i w:val="0"/>
          <w:iCs w:val="0"/>
          <w:sz w:val="24"/>
          <w:szCs w:val="24"/>
        </w:rPr>
        <w:t>st oncology referral center in s</w:t>
      </w:r>
      <w:r w:rsidRPr="002775D5">
        <w:rPr>
          <w:rStyle w:val="A10"/>
          <w:rFonts w:ascii="Book Antiqua" w:hAnsi="Book Antiqua"/>
          <w:i w:val="0"/>
          <w:iCs w:val="0"/>
          <w:sz w:val="24"/>
          <w:szCs w:val="24"/>
        </w:rPr>
        <w:t xml:space="preserve">outhern </w:t>
      </w:r>
      <w:r w:rsidR="00F70092">
        <w:rPr>
          <w:rStyle w:val="A10"/>
          <w:rFonts w:ascii="Book Antiqua" w:hAnsi="Book Antiqua"/>
          <w:i w:val="0"/>
          <w:iCs w:val="0"/>
          <w:sz w:val="24"/>
          <w:szCs w:val="24"/>
        </w:rPr>
        <w:t xml:space="preserve">and central </w:t>
      </w:r>
      <w:r w:rsidRPr="002775D5">
        <w:rPr>
          <w:rStyle w:val="A10"/>
          <w:rFonts w:ascii="Book Antiqua" w:hAnsi="Book Antiqua"/>
          <w:i w:val="0"/>
          <w:iCs w:val="0"/>
          <w:sz w:val="24"/>
          <w:szCs w:val="24"/>
        </w:rPr>
        <w:t xml:space="preserve">Vietnam, from 2010 </w:t>
      </w:r>
      <w:r w:rsidRPr="002775D5">
        <w:rPr>
          <w:rFonts w:ascii="Book Antiqua" w:hAnsi="Book Antiqua" w:cs="Times New Roman"/>
        </w:rPr>
        <w:t>to 2016</w:t>
      </w:r>
      <w:r w:rsidR="0051189A">
        <w:rPr>
          <w:rFonts w:ascii="Book Antiqua" w:hAnsi="Book Antiqua" w:cs="Times New Roman"/>
        </w:rPr>
        <w:t>. We collected information on p</w:t>
      </w:r>
      <w:r w:rsidR="00D947E6">
        <w:rPr>
          <w:rFonts w:ascii="Book Antiqua" w:hAnsi="Book Antiqua" w:cs="Times New Roman"/>
        </w:rPr>
        <w:t xml:space="preserve">atient </w:t>
      </w:r>
      <w:r w:rsidRPr="002775D5">
        <w:rPr>
          <w:rFonts w:ascii="Book Antiqua" w:hAnsi="Book Antiqua" w:cs="Times New Roman"/>
        </w:rPr>
        <w:t xml:space="preserve">age, </w:t>
      </w:r>
      <w:r w:rsidR="009E302D">
        <w:rPr>
          <w:rFonts w:ascii="Book Antiqua" w:hAnsi="Book Antiqua" w:cs="Times New Roman"/>
        </w:rPr>
        <w:t>gender, geographic distribution</w:t>
      </w:r>
      <w:r w:rsidRPr="002775D5">
        <w:rPr>
          <w:rFonts w:ascii="Book Antiqua" w:hAnsi="Book Antiqua" w:cs="Times New Roman"/>
        </w:rPr>
        <w:t>,</w:t>
      </w:r>
      <w:r w:rsidR="00B463C1">
        <w:rPr>
          <w:rFonts w:ascii="Book Antiqua" w:hAnsi="Book Antiqua" w:cs="Times New Roman"/>
        </w:rPr>
        <w:t xml:space="preserve"> and disease characteristics including</w:t>
      </w:r>
      <w:r w:rsidRPr="002775D5">
        <w:rPr>
          <w:rFonts w:ascii="Book Antiqua" w:hAnsi="Book Antiqua" w:cs="Times New Roman"/>
        </w:rPr>
        <w:t xml:space="preserve"> </w:t>
      </w:r>
      <w:r w:rsidR="001E0D73">
        <w:rPr>
          <w:rFonts w:ascii="Book Antiqua" w:hAnsi="Book Antiqua" w:cs="Times New Roman"/>
        </w:rPr>
        <w:t xml:space="preserve">disease stage, tumor biomarker </w:t>
      </w:r>
      <w:r w:rsidRPr="002775D5">
        <w:rPr>
          <w:rFonts w:ascii="Book Antiqua" w:hAnsi="Book Antiqua" w:cs="Times New Roman"/>
        </w:rPr>
        <w:t>levels</w:t>
      </w:r>
      <w:r w:rsidR="000B4F6E">
        <w:rPr>
          <w:rFonts w:ascii="Book Antiqua" w:hAnsi="Book Antiqua" w:cs="Times New Roman" w:hint="eastAsia"/>
          <w:lang w:eastAsia="zh-CN"/>
        </w:rPr>
        <w:t xml:space="preserve"> [</w:t>
      </w:r>
      <w:r w:rsidRPr="002775D5">
        <w:rPr>
          <w:rFonts w:ascii="Book Antiqua" w:hAnsi="Book Antiqua" w:cs="Times New Roman"/>
        </w:rPr>
        <w:t xml:space="preserve">serum alpha-fetoprotein </w:t>
      </w:r>
      <w:r w:rsidR="000B4F6E">
        <w:rPr>
          <w:rFonts w:ascii="Book Antiqua" w:hAnsi="Book Antiqua" w:cs="Times New Roman" w:hint="eastAsia"/>
          <w:lang w:eastAsia="zh-CN"/>
        </w:rPr>
        <w:t>(</w:t>
      </w:r>
      <w:r w:rsidRPr="002775D5">
        <w:rPr>
          <w:rFonts w:ascii="Book Antiqua" w:hAnsi="Book Antiqua" w:cs="Times New Roman"/>
        </w:rPr>
        <w:t>AFP</w:t>
      </w:r>
      <w:r w:rsidR="000B4F6E">
        <w:rPr>
          <w:rFonts w:ascii="Book Antiqua" w:hAnsi="Book Antiqua" w:cs="Times New Roman" w:hint="eastAsia"/>
          <w:lang w:eastAsia="zh-CN"/>
        </w:rPr>
        <w:t>)</w:t>
      </w:r>
      <w:r w:rsidRPr="002775D5">
        <w:rPr>
          <w:rFonts w:ascii="Book Antiqua" w:hAnsi="Book Antiqua" w:cs="Times New Roman"/>
        </w:rPr>
        <w:t xml:space="preserve">, AFP-L3 isoform percentage, </w:t>
      </w:r>
      <w:r w:rsidR="00AF375A">
        <w:rPr>
          <w:rFonts w:ascii="Book Antiqua" w:hAnsi="Book Antiqua" w:cs="Times New Roman"/>
        </w:rPr>
        <w:t xml:space="preserve">and </w:t>
      </w:r>
      <w:r w:rsidRPr="002775D5">
        <w:rPr>
          <w:rFonts w:ascii="Book Antiqua" w:hAnsi="Book Antiqua" w:cs="Times New Roman"/>
        </w:rPr>
        <w:t>prothrombin induced by induced b</w:t>
      </w:r>
      <w:r w:rsidR="00D46229">
        <w:rPr>
          <w:rFonts w:ascii="Book Antiqua" w:hAnsi="Book Antiqua" w:cs="Times New Roman"/>
        </w:rPr>
        <w:t>y vitamin K absence-II</w:t>
      </w:r>
      <w:r w:rsidR="000B4F6E">
        <w:rPr>
          <w:rFonts w:ascii="Book Antiqua" w:hAnsi="Book Antiqua" w:cs="Times New Roman" w:hint="eastAsia"/>
          <w:lang w:eastAsia="zh-CN"/>
        </w:rPr>
        <w:t>]</w:t>
      </w:r>
      <w:r w:rsidRPr="002775D5">
        <w:rPr>
          <w:rFonts w:ascii="Book Antiqua" w:hAnsi="Book Antiqua" w:cs="Times New Roman"/>
        </w:rPr>
        <w:t xml:space="preserve">, and serological testing for </w:t>
      </w:r>
      <w:r w:rsidR="000B17BE">
        <w:rPr>
          <w:rFonts w:ascii="Book Antiqua" w:hAnsi="Book Antiqua" w:cs="Times New Roman"/>
        </w:rPr>
        <w:t>hepatitis B virus (HBV) and hepatitis C virus (HCV) infections</w:t>
      </w:r>
      <w:r w:rsidR="00524DC1">
        <w:rPr>
          <w:rFonts w:ascii="Book Antiqua" w:hAnsi="Book Antiqua" w:cs="Times New Roman"/>
        </w:rPr>
        <w:t>.</w:t>
      </w:r>
    </w:p>
    <w:p w14:paraId="7F2BAE9A" w14:textId="77777777" w:rsidR="003A3CE3" w:rsidRPr="002775D5" w:rsidRDefault="003A3CE3" w:rsidP="001A6B6D">
      <w:pPr>
        <w:spacing w:line="360" w:lineRule="auto"/>
        <w:jc w:val="both"/>
        <w:rPr>
          <w:rFonts w:ascii="Book Antiqua" w:hAnsi="Book Antiqua"/>
        </w:rPr>
      </w:pPr>
    </w:p>
    <w:p w14:paraId="49D6522A" w14:textId="77777777" w:rsidR="003A3CE3" w:rsidRDefault="003A3CE3" w:rsidP="001A6B6D">
      <w:pPr>
        <w:spacing w:line="360" w:lineRule="auto"/>
        <w:jc w:val="both"/>
        <w:rPr>
          <w:rFonts w:ascii="Book Antiqua" w:hAnsi="Book Antiqua"/>
          <w:b/>
          <w:i/>
        </w:rPr>
      </w:pPr>
      <w:r>
        <w:rPr>
          <w:rFonts w:ascii="Book Antiqua" w:hAnsi="Book Antiqua"/>
          <w:b/>
          <w:i/>
        </w:rPr>
        <w:t>RESULTS</w:t>
      </w:r>
    </w:p>
    <w:p w14:paraId="3E1AF7CA" w14:textId="4130CFAB" w:rsidR="002775D5" w:rsidRPr="00820A88" w:rsidRDefault="000B4F6E" w:rsidP="001A6B6D">
      <w:pPr>
        <w:pStyle w:val="Pa19"/>
        <w:spacing w:line="360" w:lineRule="auto"/>
        <w:jc w:val="both"/>
        <w:rPr>
          <w:rFonts w:ascii="Book Antiqua" w:hAnsi="Book Antiqua"/>
        </w:rPr>
      </w:pPr>
      <w:r>
        <w:rPr>
          <w:rStyle w:val="A10"/>
          <w:rFonts w:ascii="Book Antiqua" w:hAnsi="Book Antiqua"/>
          <w:i w:val="0"/>
          <w:iCs w:val="0"/>
          <w:sz w:val="24"/>
          <w:szCs w:val="24"/>
        </w:rPr>
        <w:t>Data from 24</w:t>
      </w:r>
      <w:r w:rsidR="002775D5" w:rsidRPr="002775D5">
        <w:rPr>
          <w:rStyle w:val="A10"/>
          <w:rFonts w:ascii="Book Antiqua" w:hAnsi="Book Antiqua"/>
          <w:i w:val="0"/>
          <w:iCs w:val="0"/>
          <w:sz w:val="24"/>
          <w:szCs w:val="24"/>
        </w:rPr>
        <w:t>091 HCC patients were extracted, with sample demographics comprising mostly male (81.8%) and older age (</w:t>
      </w:r>
      <w:r w:rsidR="00FD52AB">
        <w:rPr>
          <w:rStyle w:val="A10"/>
          <w:rFonts w:ascii="Book Antiqua" w:hAnsi="Book Antiqua"/>
          <w:i w:val="0"/>
          <w:iCs w:val="0"/>
          <w:sz w:val="24"/>
          <w:szCs w:val="24"/>
        </w:rPr>
        <w:t xml:space="preserve">however </w:t>
      </w:r>
      <w:r w:rsidR="00737340">
        <w:rPr>
          <w:rStyle w:val="A10"/>
          <w:rFonts w:ascii="Book Antiqua" w:hAnsi="Book Antiqua"/>
          <w:i w:val="0"/>
          <w:iCs w:val="0"/>
          <w:sz w:val="24"/>
          <w:szCs w:val="24"/>
        </w:rPr>
        <w:t xml:space="preserve">with </w:t>
      </w:r>
      <w:r w:rsidR="00FD52AB">
        <w:rPr>
          <w:rStyle w:val="A10"/>
          <w:rFonts w:ascii="Book Antiqua" w:hAnsi="Book Antiqua"/>
          <w:i w:val="0"/>
          <w:iCs w:val="0"/>
          <w:sz w:val="24"/>
          <w:szCs w:val="24"/>
        </w:rPr>
        <w:t>8.5% younger than 40 years old</w:t>
      </w:r>
      <w:r w:rsidR="00D8319B">
        <w:rPr>
          <w:rStyle w:val="A10"/>
          <w:rFonts w:ascii="Book Antiqua" w:hAnsi="Book Antiqua"/>
          <w:i w:val="0"/>
          <w:iCs w:val="0"/>
          <w:sz w:val="24"/>
          <w:szCs w:val="24"/>
        </w:rPr>
        <w:t>)</w:t>
      </w:r>
      <w:r w:rsidR="002775D5" w:rsidRPr="002775D5">
        <w:rPr>
          <w:rStyle w:val="A10"/>
          <w:rFonts w:ascii="Book Antiqua" w:hAnsi="Book Antiqua"/>
          <w:i w:val="0"/>
          <w:iCs w:val="0"/>
          <w:sz w:val="24"/>
          <w:szCs w:val="24"/>
        </w:rPr>
        <w:t>. T</w:t>
      </w:r>
      <w:r w:rsidR="002775D5" w:rsidRPr="002775D5">
        <w:rPr>
          <w:rFonts w:ascii="Book Antiqua" w:hAnsi="Book Antiqua" w:cs="Times New Roman"/>
        </w:rPr>
        <w:t xml:space="preserve">his patient sample included a geographic catchment population of 56 million </w:t>
      </w:r>
      <w:r w:rsidR="00641E0B">
        <w:rPr>
          <w:rFonts w:ascii="Book Antiqua" w:hAnsi="Book Antiqua" w:cs="Times New Roman"/>
        </w:rPr>
        <w:t xml:space="preserve">people </w:t>
      </w:r>
      <w:r w:rsidR="002775D5" w:rsidRPr="002775D5">
        <w:rPr>
          <w:rFonts w:ascii="Book Antiqua" w:hAnsi="Book Antiqua" w:cs="Times New Roman"/>
        </w:rPr>
        <w:t xml:space="preserve">(60% of the </w:t>
      </w:r>
      <w:r w:rsidR="000713DA">
        <w:rPr>
          <w:rFonts w:ascii="Book Antiqua" w:hAnsi="Book Antiqua" w:cs="Times New Roman"/>
        </w:rPr>
        <w:t>country’s</w:t>
      </w:r>
      <w:r w:rsidR="00562999">
        <w:rPr>
          <w:rFonts w:ascii="Book Antiqua" w:hAnsi="Book Antiqua" w:cs="Times New Roman"/>
        </w:rPr>
        <w:t xml:space="preserve"> </w:t>
      </w:r>
      <w:r w:rsidR="009531D9">
        <w:rPr>
          <w:rFonts w:ascii="Book Antiqua" w:hAnsi="Book Antiqua" w:cs="Times New Roman"/>
        </w:rPr>
        <w:t xml:space="preserve">total </w:t>
      </w:r>
      <w:r w:rsidR="002775D5" w:rsidRPr="002775D5">
        <w:rPr>
          <w:rFonts w:ascii="Book Antiqua" w:hAnsi="Book Antiqua" w:cs="Times New Roman"/>
        </w:rPr>
        <w:t>population</w:t>
      </w:r>
      <w:r w:rsidR="00867669">
        <w:rPr>
          <w:rFonts w:ascii="Book Antiqua" w:hAnsi="Book Antiqua" w:cs="Times New Roman"/>
        </w:rPr>
        <w:t xml:space="preserve"> of 92.7 million</w:t>
      </w:r>
      <w:r w:rsidR="00BF795C">
        <w:rPr>
          <w:rFonts w:ascii="Book Antiqua" w:hAnsi="Book Antiqua" w:cs="Times New Roman"/>
        </w:rPr>
        <w:t xml:space="preserve">), </w:t>
      </w:r>
      <w:r w:rsidR="002775D5" w:rsidRPr="002775D5">
        <w:rPr>
          <w:rFonts w:ascii="Book Antiqua" w:hAnsi="Book Antiqua" w:cs="Times New Roman"/>
        </w:rPr>
        <w:t>derived from</w:t>
      </w:r>
      <w:r w:rsidR="0023175A">
        <w:rPr>
          <w:rFonts w:ascii="Book Antiqua" w:hAnsi="Book Antiqua" w:cs="Times New Roman"/>
        </w:rPr>
        <w:t xml:space="preserve"> </w:t>
      </w:r>
      <w:r w:rsidR="0064342F">
        <w:rPr>
          <w:rFonts w:ascii="Book Antiqua" w:hAnsi="Book Antiqua" w:cs="Times New Roman"/>
        </w:rPr>
        <w:t xml:space="preserve">38 </w:t>
      </w:r>
      <w:r w:rsidR="0023175A">
        <w:rPr>
          <w:rFonts w:ascii="Book Antiqua" w:hAnsi="Book Antiqua" w:cs="Times New Roman"/>
        </w:rPr>
        <w:t xml:space="preserve">provinces </w:t>
      </w:r>
      <w:r w:rsidR="00426031">
        <w:rPr>
          <w:rFonts w:ascii="Book Antiqua" w:hAnsi="Book Antiqua" w:cs="Times New Roman"/>
        </w:rPr>
        <w:t>and municipalities</w:t>
      </w:r>
      <w:r w:rsidR="009228E9">
        <w:rPr>
          <w:rFonts w:ascii="Book Antiqua" w:hAnsi="Book Antiqua" w:cs="Times New Roman"/>
        </w:rPr>
        <w:t xml:space="preserve"> in Vietnam</w:t>
      </w:r>
      <w:r w:rsidR="00426031">
        <w:rPr>
          <w:rFonts w:ascii="Book Antiqua" w:hAnsi="Book Antiqua" w:cs="Times New Roman"/>
        </w:rPr>
        <w:t xml:space="preserve">. </w:t>
      </w:r>
      <w:r w:rsidR="002775D5" w:rsidRPr="002775D5">
        <w:rPr>
          <w:rFonts w:ascii="Book Antiqua" w:hAnsi="Book Antiqua" w:cs="Times New Roman"/>
        </w:rPr>
        <w:t>Chronic HBV infection was found in</w:t>
      </w:r>
      <w:r w:rsidR="002775D5" w:rsidRPr="002775D5">
        <w:rPr>
          <w:rStyle w:val="A10"/>
          <w:rFonts w:ascii="Book Antiqua" w:hAnsi="Book Antiqua"/>
          <w:i w:val="0"/>
          <w:iCs w:val="0"/>
          <w:sz w:val="24"/>
          <w:szCs w:val="24"/>
        </w:rPr>
        <w:t xml:space="preserve"> 62.3% of cases,</w:t>
      </w:r>
      <w:r w:rsidR="002775D5" w:rsidRPr="002775D5">
        <w:rPr>
          <w:rStyle w:val="A10"/>
          <w:rFonts w:ascii="Book Antiqua" w:hAnsi="Book Antiqua"/>
          <w:i w:val="0"/>
          <w:iCs w:val="0"/>
          <w:sz w:val="24"/>
          <w:szCs w:val="24"/>
          <w:lang w:val="vi-VN"/>
        </w:rPr>
        <w:t xml:space="preserve"> </w:t>
      </w:r>
      <w:r w:rsidR="002775D5" w:rsidRPr="002775D5">
        <w:rPr>
          <w:rStyle w:val="A10"/>
          <w:rFonts w:ascii="Book Antiqua" w:hAnsi="Book Antiqua"/>
          <w:i w:val="0"/>
          <w:iCs w:val="0"/>
          <w:sz w:val="24"/>
          <w:szCs w:val="24"/>
        </w:rPr>
        <w:t xml:space="preserve">and chronic </w:t>
      </w:r>
      <w:r w:rsidR="002775D5" w:rsidRPr="002775D5">
        <w:rPr>
          <w:rFonts w:ascii="Book Antiqua" w:hAnsi="Book Antiqua" w:cs="Times New Roman"/>
        </w:rPr>
        <w:t>HCV infection in</w:t>
      </w:r>
      <w:r w:rsidR="005B49F9">
        <w:rPr>
          <w:rStyle w:val="A10"/>
          <w:rFonts w:ascii="Book Antiqua" w:hAnsi="Book Antiqua"/>
          <w:i w:val="0"/>
          <w:iCs w:val="0"/>
          <w:sz w:val="24"/>
          <w:szCs w:val="24"/>
        </w:rPr>
        <w:t xml:space="preserve"> 26.0</w:t>
      </w:r>
      <w:r w:rsidR="00A94762">
        <w:rPr>
          <w:rStyle w:val="A10"/>
          <w:rFonts w:ascii="Book Antiqua" w:hAnsi="Book Antiqua"/>
          <w:i w:val="0"/>
          <w:iCs w:val="0"/>
          <w:sz w:val="24"/>
          <w:szCs w:val="24"/>
        </w:rPr>
        <w:t xml:space="preserve">%. </w:t>
      </w:r>
      <w:r w:rsidR="002775D5" w:rsidRPr="002775D5">
        <w:rPr>
          <w:rStyle w:val="A10"/>
          <w:rFonts w:ascii="Book Antiqua" w:hAnsi="Book Antiqua"/>
          <w:i w:val="0"/>
          <w:iCs w:val="0"/>
          <w:sz w:val="24"/>
          <w:szCs w:val="24"/>
        </w:rPr>
        <w:t xml:space="preserve">HBV and HCV </w:t>
      </w:r>
      <w:r w:rsidR="00A94762">
        <w:rPr>
          <w:rStyle w:val="A10"/>
          <w:rFonts w:ascii="Book Antiqua" w:hAnsi="Book Antiqua"/>
          <w:i w:val="0"/>
          <w:iCs w:val="0"/>
          <w:sz w:val="24"/>
          <w:szCs w:val="24"/>
        </w:rPr>
        <w:t xml:space="preserve">co-infection </w:t>
      </w:r>
      <w:r w:rsidR="002775D5" w:rsidRPr="002775D5">
        <w:rPr>
          <w:rStyle w:val="A10"/>
          <w:rFonts w:ascii="Book Antiqua" w:hAnsi="Book Antiqua"/>
          <w:i w:val="0"/>
          <w:iCs w:val="0"/>
          <w:sz w:val="24"/>
          <w:szCs w:val="24"/>
        </w:rPr>
        <w:t xml:space="preserve">was seen in 2.7%. Cirrhosis was </w:t>
      </w:r>
      <w:r w:rsidR="00B34AEC">
        <w:rPr>
          <w:rStyle w:val="A10"/>
          <w:rFonts w:ascii="Book Antiqua" w:hAnsi="Book Antiqua"/>
          <w:i w:val="0"/>
          <w:iCs w:val="0"/>
          <w:sz w:val="24"/>
          <w:szCs w:val="24"/>
        </w:rPr>
        <w:t xml:space="preserve">found </w:t>
      </w:r>
      <w:r w:rsidR="002775D5" w:rsidRPr="002775D5">
        <w:rPr>
          <w:rStyle w:val="A10"/>
          <w:rFonts w:ascii="Book Antiqua" w:hAnsi="Book Antiqua"/>
          <w:i w:val="0"/>
          <w:iCs w:val="0"/>
          <w:sz w:val="24"/>
          <w:szCs w:val="24"/>
        </w:rPr>
        <w:t xml:space="preserve">in </w:t>
      </w:r>
      <w:r w:rsidR="00F71490">
        <w:rPr>
          <w:rStyle w:val="A10"/>
          <w:rFonts w:ascii="Book Antiqua" w:hAnsi="Book Antiqua"/>
          <w:i w:val="0"/>
          <w:iCs w:val="0"/>
          <w:sz w:val="24"/>
          <w:szCs w:val="24"/>
        </w:rPr>
        <w:t>an estimated 30</w:t>
      </w:r>
      <w:r>
        <w:rPr>
          <w:rStyle w:val="A10"/>
          <w:rFonts w:ascii="Book Antiqua" w:hAnsi="Book Antiqua" w:hint="eastAsia"/>
          <w:i w:val="0"/>
          <w:iCs w:val="0"/>
          <w:sz w:val="24"/>
          <w:szCs w:val="24"/>
          <w:lang w:eastAsia="zh-CN"/>
        </w:rPr>
        <w:t>%</w:t>
      </w:r>
      <w:r w:rsidR="00F71490">
        <w:rPr>
          <w:rStyle w:val="A10"/>
          <w:rFonts w:ascii="Book Antiqua" w:hAnsi="Book Antiqua"/>
          <w:i w:val="0"/>
          <w:iCs w:val="0"/>
          <w:sz w:val="24"/>
          <w:szCs w:val="24"/>
        </w:rPr>
        <w:t xml:space="preserve"> to 40% of </w:t>
      </w:r>
      <w:r w:rsidR="004B1899">
        <w:rPr>
          <w:rStyle w:val="A10"/>
          <w:rFonts w:ascii="Book Antiqua" w:hAnsi="Book Antiqua"/>
          <w:i w:val="0"/>
          <w:iCs w:val="0"/>
          <w:sz w:val="24"/>
          <w:szCs w:val="24"/>
        </w:rPr>
        <w:t xml:space="preserve">cases. </w:t>
      </w:r>
      <w:r>
        <w:rPr>
          <w:rStyle w:val="A10"/>
          <w:rFonts w:ascii="Book Antiqua" w:hAnsi="Book Antiqua"/>
          <w:i w:val="0"/>
          <w:iCs w:val="0"/>
          <w:sz w:val="24"/>
          <w:szCs w:val="24"/>
          <w:lang w:eastAsia="zh-CN"/>
        </w:rPr>
        <w:t>N</w:t>
      </w:r>
      <w:r>
        <w:rPr>
          <w:rStyle w:val="A10"/>
          <w:rFonts w:ascii="Book Antiqua" w:hAnsi="Book Antiqua" w:hint="eastAsia"/>
          <w:i w:val="0"/>
          <w:iCs w:val="0"/>
          <w:sz w:val="24"/>
          <w:szCs w:val="24"/>
          <w:lang w:eastAsia="zh-CN"/>
        </w:rPr>
        <w:t>ine percent</w:t>
      </w:r>
      <w:r w:rsidR="002775D5" w:rsidRPr="002775D5">
        <w:rPr>
          <w:rStyle w:val="A10"/>
          <w:rFonts w:ascii="Book Antiqua" w:hAnsi="Book Antiqua"/>
          <w:i w:val="0"/>
          <w:iCs w:val="0"/>
          <w:sz w:val="24"/>
          <w:szCs w:val="24"/>
        </w:rPr>
        <w:t xml:space="preserve"> of patients were not found to have chronic viral hepatitis.</w:t>
      </w:r>
      <w:r w:rsidR="000D4F71">
        <w:rPr>
          <w:rStyle w:val="A10"/>
          <w:rFonts w:ascii="Book Antiqua" w:hAnsi="Book Antiqua"/>
          <w:i w:val="0"/>
          <w:iCs w:val="0"/>
          <w:sz w:val="24"/>
          <w:szCs w:val="24"/>
        </w:rPr>
        <w:t xml:space="preserve"> </w:t>
      </w:r>
      <w:r>
        <w:rPr>
          <w:rStyle w:val="A10"/>
          <w:rFonts w:ascii="Book Antiqua" w:hAnsi="Book Antiqua" w:hint="eastAsia"/>
          <w:i w:val="0"/>
          <w:iCs w:val="0"/>
          <w:sz w:val="24"/>
          <w:szCs w:val="24"/>
          <w:lang w:eastAsia="zh-CN"/>
        </w:rPr>
        <w:t xml:space="preserve">Twenty three point two percent of the </w:t>
      </w:r>
      <w:r w:rsidR="002775D5" w:rsidRPr="002775D5">
        <w:rPr>
          <w:rStyle w:val="A10"/>
          <w:rFonts w:ascii="Book Antiqua" w:hAnsi="Book Antiqua"/>
          <w:i w:val="0"/>
          <w:iCs w:val="0"/>
          <w:sz w:val="24"/>
          <w:szCs w:val="24"/>
        </w:rPr>
        <w:t xml:space="preserve">patients had a </w:t>
      </w:r>
      <w:r w:rsidR="001A6FA5">
        <w:rPr>
          <w:rStyle w:val="A10"/>
          <w:rFonts w:ascii="Book Antiqua" w:hAnsi="Book Antiqua"/>
          <w:i w:val="0"/>
          <w:iCs w:val="0"/>
          <w:sz w:val="24"/>
          <w:szCs w:val="24"/>
        </w:rPr>
        <w:t xml:space="preserve">normal </w:t>
      </w:r>
      <w:r w:rsidR="00A0695E">
        <w:rPr>
          <w:rStyle w:val="A10"/>
          <w:rFonts w:ascii="Book Antiqua" w:hAnsi="Book Antiqua"/>
          <w:i w:val="0"/>
          <w:iCs w:val="0"/>
          <w:sz w:val="24"/>
          <w:szCs w:val="24"/>
        </w:rPr>
        <w:t>AFP level</w:t>
      </w:r>
      <w:r w:rsidR="00D0512F">
        <w:rPr>
          <w:rStyle w:val="A10"/>
          <w:rFonts w:ascii="Book Antiqua" w:hAnsi="Book Antiqua"/>
          <w:i w:val="0"/>
          <w:iCs w:val="0"/>
          <w:sz w:val="24"/>
          <w:szCs w:val="24"/>
        </w:rPr>
        <w:t>.</w:t>
      </w:r>
      <w:r w:rsidR="00D75C40">
        <w:rPr>
          <w:rStyle w:val="A10"/>
          <w:rFonts w:ascii="Book Antiqua" w:hAnsi="Book Antiqua"/>
          <w:i w:val="0"/>
          <w:iCs w:val="0"/>
          <w:sz w:val="24"/>
          <w:szCs w:val="24"/>
        </w:rPr>
        <w:t xml:space="preserve"> </w:t>
      </w:r>
      <w:r w:rsidR="00D0512F">
        <w:rPr>
          <w:rStyle w:val="A10"/>
          <w:rFonts w:ascii="Book Antiqua" w:hAnsi="Book Antiqua"/>
          <w:i w:val="0"/>
          <w:iCs w:val="0"/>
          <w:sz w:val="24"/>
          <w:szCs w:val="24"/>
        </w:rPr>
        <w:t xml:space="preserve">A total of </w:t>
      </w:r>
      <w:r w:rsidR="002775D5" w:rsidRPr="002775D5">
        <w:rPr>
          <w:rStyle w:val="A10"/>
          <w:rFonts w:ascii="Book Antiqua" w:hAnsi="Book Antiqua"/>
          <w:i w:val="0"/>
          <w:iCs w:val="0"/>
          <w:sz w:val="24"/>
          <w:szCs w:val="24"/>
        </w:rPr>
        <w:t>2199 patients were tested with AFP-L3 and PIVKA II</w:t>
      </w:r>
      <w:r w:rsidR="00D0512F">
        <w:rPr>
          <w:rStyle w:val="A10"/>
          <w:rFonts w:ascii="Book Antiqua" w:hAnsi="Book Antiqua"/>
          <w:i w:val="0"/>
          <w:iCs w:val="0"/>
          <w:sz w:val="24"/>
          <w:szCs w:val="24"/>
        </w:rPr>
        <w:t xml:space="preserve"> over two years, </w:t>
      </w:r>
      <w:r w:rsidR="00A0695E">
        <w:rPr>
          <w:rStyle w:val="A10"/>
          <w:rFonts w:ascii="Book Antiqua" w:hAnsi="Book Antiqua"/>
          <w:i w:val="0"/>
          <w:iCs w:val="0"/>
          <w:sz w:val="24"/>
          <w:szCs w:val="24"/>
        </w:rPr>
        <w:t xml:space="preserve">with </w:t>
      </w:r>
      <w:r w:rsidR="002775D5" w:rsidRPr="002775D5">
        <w:rPr>
          <w:rStyle w:val="A10"/>
          <w:rFonts w:ascii="Book Antiqua" w:hAnsi="Book Antiqua"/>
          <w:i w:val="0"/>
          <w:iCs w:val="0"/>
          <w:sz w:val="24"/>
          <w:szCs w:val="24"/>
        </w:rPr>
        <w:t xml:space="preserve">57.7% </w:t>
      </w:r>
      <w:r w:rsidR="009A0957">
        <w:rPr>
          <w:rStyle w:val="A10"/>
          <w:rFonts w:ascii="Book Antiqua" w:hAnsi="Book Antiqua"/>
          <w:i w:val="0"/>
          <w:iCs w:val="0"/>
          <w:sz w:val="24"/>
          <w:szCs w:val="24"/>
        </w:rPr>
        <w:t xml:space="preserve">having </w:t>
      </w:r>
      <w:r w:rsidR="00A0695E">
        <w:rPr>
          <w:rStyle w:val="A10"/>
          <w:rFonts w:ascii="Book Antiqua" w:hAnsi="Book Antiqua"/>
          <w:i w:val="0"/>
          <w:iCs w:val="0"/>
          <w:sz w:val="24"/>
          <w:szCs w:val="24"/>
        </w:rPr>
        <w:t xml:space="preserve">elevated </w:t>
      </w:r>
      <w:r w:rsidR="002775D5" w:rsidRPr="002775D5">
        <w:rPr>
          <w:rStyle w:val="A10"/>
          <w:rFonts w:ascii="Book Antiqua" w:hAnsi="Book Antiqua"/>
          <w:i w:val="0"/>
          <w:iCs w:val="0"/>
          <w:sz w:val="24"/>
          <w:szCs w:val="24"/>
        </w:rPr>
        <w:t>AFP-L3</w:t>
      </w:r>
      <w:r w:rsidR="003D2082">
        <w:rPr>
          <w:rStyle w:val="A10"/>
          <w:rFonts w:ascii="Book Antiqua" w:hAnsi="Book Antiqua"/>
          <w:i w:val="0"/>
          <w:iCs w:val="0"/>
          <w:sz w:val="24"/>
          <w:szCs w:val="24"/>
        </w:rPr>
        <w:t>%,</w:t>
      </w:r>
      <w:r w:rsidR="002775D5" w:rsidRPr="002775D5">
        <w:rPr>
          <w:rStyle w:val="A10"/>
          <w:rFonts w:ascii="Book Antiqua" w:hAnsi="Book Antiqua"/>
          <w:i w:val="0"/>
          <w:iCs w:val="0"/>
          <w:sz w:val="24"/>
          <w:szCs w:val="24"/>
        </w:rPr>
        <w:t xml:space="preserve"> and 88.5% </w:t>
      </w:r>
      <w:r w:rsidR="00D0512F">
        <w:rPr>
          <w:rStyle w:val="A10"/>
          <w:rFonts w:ascii="Book Antiqua" w:hAnsi="Book Antiqua"/>
          <w:i w:val="0"/>
          <w:iCs w:val="0"/>
          <w:sz w:val="24"/>
          <w:szCs w:val="24"/>
        </w:rPr>
        <w:t xml:space="preserve">with elevated </w:t>
      </w:r>
      <w:r w:rsidR="002775D5" w:rsidRPr="002775D5">
        <w:rPr>
          <w:rStyle w:val="A10"/>
          <w:rFonts w:ascii="Book Antiqua" w:hAnsi="Book Antiqua"/>
          <w:i w:val="0"/>
          <w:iCs w:val="0"/>
          <w:sz w:val="24"/>
          <w:szCs w:val="24"/>
        </w:rPr>
        <w:t>PIVKA II</w:t>
      </w:r>
      <w:r w:rsidR="00B82B59">
        <w:rPr>
          <w:rStyle w:val="A10"/>
          <w:rFonts w:ascii="Book Antiqua" w:hAnsi="Book Antiqua"/>
          <w:i w:val="0"/>
          <w:iCs w:val="0"/>
          <w:sz w:val="24"/>
          <w:szCs w:val="24"/>
        </w:rPr>
        <w:t xml:space="preserve"> </w:t>
      </w:r>
      <w:r w:rsidR="009C722D">
        <w:rPr>
          <w:rStyle w:val="A10"/>
          <w:rFonts w:ascii="Book Antiqua" w:hAnsi="Book Antiqua"/>
          <w:i w:val="0"/>
          <w:iCs w:val="0"/>
          <w:sz w:val="24"/>
          <w:szCs w:val="24"/>
        </w:rPr>
        <w:t>levels</w:t>
      </w:r>
      <w:r w:rsidR="002775D5" w:rsidRPr="002775D5">
        <w:rPr>
          <w:rStyle w:val="A10"/>
          <w:rFonts w:ascii="Book Antiqua" w:hAnsi="Book Antiqua"/>
          <w:i w:val="0"/>
          <w:iCs w:val="0"/>
          <w:sz w:val="24"/>
          <w:szCs w:val="24"/>
        </w:rPr>
        <w:t>.</w:t>
      </w:r>
      <w:r w:rsidR="005F7B17">
        <w:rPr>
          <w:rStyle w:val="A10"/>
          <w:rFonts w:ascii="Book Antiqua" w:hAnsi="Book Antiqua"/>
          <w:i w:val="0"/>
          <w:iCs w:val="0"/>
          <w:sz w:val="24"/>
          <w:szCs w:val="24"/>
        </w:rPr>
        <w:t xml:space="preserve"> </w:t>
      </w:r>
      <w:r w:rsidR="002775D5" w:rsidRPr="00820A88">
        <w:rPr>
          <w:rFonts w:ascii="Book Antiqua" w:hAnsi="Book Antiqua"/>
        </w:rPr>
        <w:t>Over this 7-year period, the incidence of HCC increased, wit</w:t>
      </w:r>
      <w:r w:rsidR="000B13B7">
        <w:rPr>
          <w:rFonts w:ascii="Book Antiqua" w:hAnsi="Book Antiqua"/>
        </w:rPr>
        <w:t>h a large proportion of cases (overall</w:t>
      </w:r>
      <w:r w:rsidR="002775D5" w:rsidRPr="00820A88">
        <w:rPr>
          <w:rFonts w:ascii="Book Antiqua" w:hAnsi="Book Antiqua"/>
        </w:rPr>
        <w:t xml:space="preserve"> 40.8%) presenting initially an advanced stage, not amendable to surgical or locoregional therapy.</w:t>
      </w:r>
    </w:p>
    <w:p w14:paraId="2BA0D4C1" w14:textId="77777777" w:rsidR="002775D5" w:rsidRPr="002775D5" w:rsidRDefault="002775D5" w:rsidP="001A6B6D">
      <w:pPr>
        <w:spacing w:line="360" w:lineRule="auto"/>
        <w:jc w:val="both"/>
        <w:rPr>
          <w:rFonts w:ascii="Book Antiqua" w:hAnsi="Book Antiqua"/>
        </w:rPr>
      </w:pPr>
    </w:p>
    <w:p w14:paraId="540EB7D2" w14:textId="77777777" w:rsidR="003A3CE3" w:rsidRDefault="003A3CE3" w:rsidP="001A6B6D">
      <w:pPr>
        <w:spacing w:line="360" w:lineRule="auto"/>
        <w:jc w:val="both"/>
        <w:rPr>
          <w:rFonts w:ascii="Book Antiqua" w:hAnsi="Book Antiqua"/>
          <w:b/>
          <w:i/>
        </w:rPr>
      </w:pPr>
      <w:r>
        <w:rPr>
          <w:rFonts w:ascii="Book Antiqua" w:hAnsi="Book Antiqua"/>
          <w:b/>
          <w:i/>
        </w:rPr>
        <w:lastRenderedPageBreak/>
        <w:t>CONCLUSION</w:t>
      </w:r>
    </w:p>
    <w:p w14:paraId="53AEC69C" w14:textId="72A8DE22" w:rsidR="002775D5" w:rsidRPr="002775D5" w:rsidRDefault="00E651E1" w:rsidP="001A6B6D">
      <w:pPr>
        <w:pStyle w:val="Pa19"/>
        <w:spacing w:line="360" w:lineRule="auto"/>
        <w:jc w:val="both"/>
        <w:rPr>
          <w:rFonts w:ascii="Book Antiqua" w:hAnsi="Book Antiqua" w:cs="Times New Roman"/>
        </w:rPr>
      </w:pPr>
      <w:r>
        <w:rPr>
          <w:rFonts w:ascii="Book Antiqua" w:hAnsi="Book Antiqua" w:cs="Times New Roman"/>
        </w:rPr>
        <w:t xml:space="preserve">HCC </w:t>
      </w:r>
      <w:r w:rsidR="002775D5" w:rsidRPr="002775D5">
        <w:rPr>
          <w:rFonts w:ascii="Book Antiqua" w:hAnsi="Book Antiqua" w:cs="Times New Roman"/>
        </w:rPr>
        <w:t>contribute</w:t>
      </w:r>
      <w:r>
        <w:rPr>
          <w:rFonts w:ascii="Book Antiqua" w:hAnsi="Book Antiqua" w:cs="Times New Roman"/>
        </w:rPr>
        <w:t>s</w:t>
      </w:r>
      <w:r w:rsidR="002775D5" w:rsidRPr="002775D5">
        <w:rPr>
          <w:rFonts w:ascii="Book Antiqua" w:hAnsi="Book Antiqua" w:cs="Times New Roman"/>
        </w:rPr>
        <w:t xml:space="preserve"> significant health care burden</w:t>
      </w:r>
      <w:r w:rsidR="00B95682">
        <w:rPr>
          <w:rFonts w:ascii="Book Antiqua" w:hAnsi="Book Antiqua" w:cs="Times New Roman"/>
        </w:rPr>
        <w:t xml:space="preserve"> in southern and central Vietnam</w:t>
      </w:r>
      <w:r w:rsidR="002775D5" w:rsidRPr="002775D5">
        <w:rPr>
          <w:rFonts w:ascii="Book Antiqua" w:hAnsi="Book Antiqua" w:cs="Times New Roman"/>
        </w:rPr>
        <w:t xml:space="preserve">, </w:t>
      </w:r>
      <w:r w:rsidR="00B95682">
        <w:rPr>
          <w:rFonts w:ascii="Book Antiqua" w:hAnsi="Book Antiqua" w:cs="Times New Roman"/>
        </w:rPr>
        <w:t xml:space="preserve">with </w:t>
      </w:r>
      <w:r w:rsidR="002775D5" w:rsidRPr="002775D5">
        <w:rPr>
          <w:rFonts w:ascii="Book Antiqua" w:hAnsi="Book Antiqua" w:cs="Times New Roman"/>
        </w:rPr>
        <w:t>increas</w:t>
      </w:r>
      <w:r w:rsidR="00B95682">
        <w:rPr>
          <w:rFonts w:ascii="Book Antiqua" w:hAnsi="Book Antiqua" w:cs="Times New Roman"/>
        </w:rPr>
        <w:t>ing</w:t>
      </w:r>
      <w:r w:rsidR="00807F5E">
        <w:rPr>
          <w:rFonts w:ascii="Book Antiqua" w:hAnsi="Book Antiqua" w:cs="Times New Roman"/>
        </w:rPr>
        <w:t xml:space="preserve"> </w:t>
      </w:r>
      <w:r w:rsidR="00B95682">
        <w:rPr>
          <w:rFonts w:ascii="Book Antiqua" w:hAnsi="Book Antiqua" w:cs="Times New Roman"/>
        </w:rPr>
        <w:t xml:space="preserve">case volume </w:t>
      </w:r>
      <w:r w:rsidR="00807F5E">
        <w:rPr>
          <w:rFonts w:ascii="Book Antiqua" w:hAnsi="Book Antiqua" w:cs="Times New Roman"/>
        </w:rPr>
        <w:t xml:space="preserve">over </w:t>
      </w:r>
      <w:r w:rsidR="001502A7">
        <w:rPr>
          <w:rFonts w:ascii="Book Antiqua" w:hAnsi="Book Antiqua" w:cs="Times New Roman"/>
        </w:rPr>
        <w:t xml:space="preserve">this </w:t>
      </w:r>
      <w:r w:rsidR="00807F5E">
        <w:rPr>
          <w:rFonts w:ascii="Book Antiqua" w:hAnsi="Book Antiqua" w:cs="Times New Roman"/>
        </w:rPr>
        <w:t>seven-year period</w:t>
      </w:r>
      <w:r w:rsidR="002775D5" w:rsidRPr="002775D5">
        <w:rPr>
          <w:rFonts w:ascii="Book Antiqua" w:hAnsi="Book Antiqua" w:cs="Times New Roman"/>
        </w:rPr>
        <w:t xml:space="preserve">. </w:t>
      </w:r>
      <w:r w:rsidR="00F5544A">
        <w:rPr>
          <w:rFonts w:ascii="Book Antiqua" w:hAnsi="Book Antiqua" w:cs="Times New Roman"/>
        </w:rPr>
        <w:t xml:space="preserve">Viral hepatitis </w:t>
      </w:r>
      <w:r w:rsidR="00EA6879">
        <w:rPr>
          <w:rFonts w:ascii="Book Antiqua" w:hAnsi="Book Antiqua" w:cs="Times New Roman"/>
        </w:rPr>
        <w:t xml:space="preserve">likely </w:t>
      </w:r>
      <w:r w:rsidR="0068384A">
        <w:rPr>
          <w:rFonts w:ascii="Book Antiqua" w:hAnsi="Book Antiqua" w:cs="Times New Roman"/>
        </w:rPr>
        <w:t xml:space="preserve">explains this </w:t>
      </w:r>
      <w:r w:rsidR="000D22AF">
        <w:rPr>
          <w:rFonts w:ascii="Book Antiqua" w:hAnsi="Book Antiqua" w:cs="Times New Roman"/>
        </w:rPr>
        <w:t xml:space="preserve">high </w:t>
      </w:r>
      <w:r w:rsidR="0068384A">
        <w:rPr>
          <w:rFonts w:ascii="Book Antiqua" w:hAnsi="Book Antiqua" w:cs="Times New Roman"/>
        </w:rPr>
        <w:t xml:space="preserve">HCC </w:t>
      </w:r>
      <w:r w:rsidR="00B95682">
        <w:rPr>
          <w:rFonts w:ascii="Book Antiqua" w:hAnsi="Book Antiqua" w:cs="Times New Roman"/>
        </w:rPr>
        <w:t>prevalence</w:t>
      </w:r>
      <w:r w:rsidR="00EE7554">
        <w:rPr>
          <w:rFonts w:ascii="Book Antiqua" w:hAnsi="Book Antiqua" w:cs="Times New Roman"/>
        </w:rPr>
        <w:t>.</w:t>
      </w:r>
    </w:p>
    <w:p w14:paraId="730627E9" w14:textId="77777777" w:rsidR="002775D5" w:rsidRPr="002775D5" w:rsidRDefault="002775D5" w:rsidP="001A6B6D">
      <w:pPr>
        <w:spacing w:line="360" w:lineRule="auto"/>
        <w:jc w:val="both"/>
        <w:rPr>
          <w:rFonts w:ascii="Book Antiqua" w:hAnsi="Book Antiqua"/>
        </w:rPr>
      </w:pPr>
    </w:p>
    <w:p w14:paraId="4E35FC4C" w14:textId="37E4AE87" w:rsidR="002775D5" w:rsidRPr="002775D5" w:rsidRDefault="003A3CE3" w:rsidP="001A6B6D">
      <w:pPr>
        <w:spacing w:line="360" w:lineRule="auto"/>
        <w:jc w:val="both"/>
        <w:rPr>
          <w:rFonts w:ascii="Book Antiqua" w:hAnsi="Book Antiqua"/>
          <w:lang w:eastAsia="zh-CN"/>
        </w:rPr>
      </w:pPr>
      <w:r>
        <w:rPr>
          <w:rFonts w:ascii="Book Antiqua" w:hAnsi="Book Antiqua"/>
          <w:b/>
        </w:rPr>
        <w:t>Key words:</w:t>
      </w:r>
      <w:r w:rsidR="00D95F65">
        <w:rPr>
          <w:rFonts w:ascii="Book Antiqua" w:hAnsi="Book Antiqua"/>
          <w:b/>
        </w:rPr>
        <w:t xml:space="preserve"> </w:t>
      </w:r>
      <w:bookmarkStart w:id="153" w:name="OLE_LINK1290"/>
      <w:bookmarkStart w:id="154" w:name="OLE_LINK1293"/>
      <w:r w:rsidR="002775D5" w:rsidRPr="002775D5">
        <w:rPr>
          <w:rStyle w:val="A10"/>
          <w:rFonts w:ascii="Book Antiqua" w:hAnsi="Book Antiqua"/>
          <w:bCs/>
          <w:i w:val="0"/>
          <w:sz w:val="24"/>
          <w:szCs w:val="24"/>
        </w:rPr>
        <w:t>Hepatocellular carcinoma</w:t>
      </w:r>
      <w:r w:rsidR="000B4F6E">
        <w:rPr>
          <w:rStyle w:val="A10"/>
          <w:rFonts w:ascii="Book Antiqua" w:hAnsi="Book Antiqua" w:hint="eastAsia"/>
          <w:bCs/>
          <w:i w:val="0"/>
          <w:sz w:val="24"/>
          <w:szCs w:val="24"/>
          <w:lang w:eastAsia="zh-CN"/>
        </w:rPr>
        <w:t>;</w:t>
      </w:r>
      <w:r w:rsidR="002775D5" w:rsidRPr="002775D5">
        <w:rPr>
          <w:rStyle w:val="A10"/>
          <w:rFonts w:ascii="Book Antiqua" w:hAnsi="Book Antiqua"/>
          <w:bCs/>
          <w:i w:val="0"/>
          <w:sz w:val="24"/>
          <w:szCs w:val="24"/>
        </w:rPr>
        <w:t xml:space="preserve"> </w:t>
      </w:r>
      <w:r w:rsidR="000B4F6E" w:rsidRPr="002775D5">
        <w:rPr>
          <w:rStyle w:val="A10"/>
          <w:rFonts w:ascii="Book Antiqua" w:hAnsi="Book Antiqua"/>
          <w:bCs/>
          <w:i w:val="0"/>
          <w:sz w:val="24"/>
          <w:szCs w:val="24"/>
        </w:rPr>
        <w:t>H</w:t>
      </w:r>
      <w:r w:rsidR="002775D5" w:rsidRPr="002775D5">
        <w:rPr>
          <w:rStyle w:val="A10"/>
          <w:rFonts w:ascii="Book Antiqua" w:hAnsi="Book Antiqua"/>
          <w:bCs/>
          <w:i w:val="0"/>
          <w:sz w:val="24"/>
          <w:szCs w:val="24"/>
        </w:rPr>
        <w:t>epatitis B virus</w:t>
      </w:r>
      <w:r w:rsidR="000B4F6E">
        <w:rPr>
          <w:rStyle w:val="A10"/>
          <w:rFonts w:ascii="Book Antiqua" w:hAnsi="Book Antiqua" w:hint="eastAsia"/>
          <w:bCs/>
          <w:i w:val="0"/>
          <w:sz w:val="24"/>
          <w:szCs w:val="24"/>
          <w:lang w:eastAsia="zh-CN"/>
        </w:rPr>
        <w:t>;</w:t>
      </w:r>
      <w:r w:rsidR="002775D5" w:rsidRPr="002775D5">
        <w:rPr>
          <w:rStyle w:val="A10"/>
          <w:rFonts w:ascii="Book Antiqua" w:hAnsi="Book Antiqua"/>
          <w:bCs/>
          <w:i w:val="0"/>
          <w:sz w:val="24"/>
          <w:szCs w:val="24"/>
        </w:rPr>
        <w:t xml:space="preserve"> </w:t>
      </w:r>
      <w:r w:rsidR="000B4F6E" w:rsidRPr="002775D5">
        <w:rPr>
          <w:rStyle w:val="A10"/>
          <w:rFonts w:ascii="Book Antiqua" w:hAnsi="Book Antiqua"/>
          <w:bCs/>
          <w:i w:val="0"/>
          <w:sz w:val="24"/>
          <w:szCs w:val="24"/>
        </w:rPr>
        <w:t>H</w:t>
      </w:r>
      <w:r w:rsidR="000B4F6E">
        <w:rPr>
          <w:rStyle w:val="A10"/>
          <w:rFonts w:ascii="Book Antiqua" w:hAnsi="Book Antiqua"/>
          <w:bCs/>
          <w:i w:val="0"/>
          <w:sz w:val="24"/>
          <w:szCs w:val="24"/>
        </w:rPr>
        <w:t>epatitis C virus</w:t>
      </w:r>
      <w:r w:rsidR="000B4F6E">
        <w:rPr>
          <w:rStyle w:val="A10"/>
          <w:rFonts w:ascii="Book Antiqua" w:hAnsi="Book Antiqua" w:hint="eastAsia"/>
          <w:bCs/>
          <w:i w:val="0"/>
          <w:sz w:val="24"/>
          <w:szCs w:val="24"/>
          <w:lang w:eastAsia="zh-CN"/>
        </w:rPr>
        <w:t xml:space="preserve">; </w:t>
      </w:r>
      <w:r w:rsidR="000B4F6E" w:rsidRPr="002775D5">
        <w:rPr>
          <w:rStyle w:val="A10"/>
          <w:rFonts w:ascii="Book Antiqua" w:hAnsi="Book Antiqua"/>
          <w:bCs/>
          <w:i w:val="0"/>
          <w:sz w:val="24"/>
          <w:szCs w:val="24"/>
        </w:rPr>
        <w:t>A</w:t>
      </w:r>
      <w:r w:rsidR="000B4F6E">
        <w:rPr>
          <w:rStyle w:val="A10"/>
          <w:rFonts w:ascii="Book Antiqua" w:hAnsi="Book Antiqua"/>
          <w:bCs/>
          <w:i w:val="0"/>
          <w:sz w:val="24"/>
          <w:szCs w:val="24"/>
        </w:rPr>
        <w:t>lpha-fetoprotein</w:t>
      </w:r>
      <w:bookmarkEnd w:id="153"/>
      <w:bookmarkEnd w:id="154"/>
    </w:p>
    <w:p w14:paraId="081CC3C2" w14:textId="77777777" w:rsidR="004728A7" w:rsidRDefault="004728A7" w:rsidP="001A6B6D">
      <w:pPr>
        <w:spacing w:line="360" w:lineRule="auto"/>
        <w:jc w:val="both"/>
        <w:rPr>
          <w:rFonts w:ascii="Book Antiqua" w:hAnsi="Book Antiqua"/>
          <w:b/>
          <w:lang w:eastAsia="zh-CN"/>
        </w:rPr>
      </w:pPr>
    </w:p>
    <w:p w14:paraId="48AF3DA9" w14:textId="27C97760" w:rsidR="000B4F6E" w:rsidRPr="00D76A98" w:rsidRDefault="000B4F6E" w:rsidP="001A6B6D">
      <w:pPr>
        <w:widowControl w:val="0"/>
        <w:adjustRightInd w:val="0"/>
        <w:snapToGrid w:val="0"/>
        <w:spacing w:line="360" w:lineRule="auto"/>
        <w:jc w:val="both"/>
        <w:rPr>
          <w:rFonts w:ascii="Book Antiqua" w:hAnsi="Book Antiqua" w:cs="Tahoma"/>
          <w:color w:val="000000"/>
          <w:kern w:val="2"/>
        </w:rPr>
      </w:pPr>
      <w:bookmarkStart w:id="155" w:name="OLE_LINK148"/>
      <w:bookmarkStart w:id="156" w:name="OLE_LINK149"/>
      <w:bookmarkStart w:id="157" w:name="OLE_LINK200"/>
      <w:bookmarkStart w:id="158" w:name="OLE_LINK288"/>
      <w:bookmarkStart w:id="159" w:name="OLE_LINK1864"/>
      <w:bookmarkStart w:id="160" w:name="OLE_LINK382"/>
      <w:bookmarkStart w:id="161" w:name="OLE_LINK306"/>
      <w:bookmarkStart w:id="162" w:name="OLE_LINK569"/>
      <w:bookmarkStart w:id="163" w:name="OLE_LINK682"/>
      <w:bookmarkStart w:id="164" w:name="OLE_LINK78"/>
      <w:bookmarkStart w:id="165" w:name="OLE_LINK79"/>
      <w:bookmarkStart w:id="166" w:name="OLE_LINK86"/>
      <w:bookmarkStart w:id="167" w:name="OLE_LINK99"/>
      <w:bookmarkStart w:id="168" w:name="OLE_LINK217"/>
      <w:bookmarkStart w:id="169" w:name="OLE_LINK245"/>
      <w:bookmarkStart w:id="170" w:name="OLE_LINK246"/>
      <w:bookmarkStart w:id="171" w:name="OLE_LINK274"/>
      <w:bookmarkStart w:id="172" w:name="OLE_LINK320"/>
      <w:bookmarkStart w:id="173" w:name="OLE_LINK333"/>
      <w:bookmarkStart w:id="174" w:name="OLE_LINK456"/>
      <w:bookmarkStart w:id="175" w:name="OLE_LINK494"/>
      <w:bookmarkStart w:id="176" w:name="OLE_LINK596"/>
      <w:bookmarkStart w:id="177" w:name="OLE_LINK686"/>
      <w:bookmarkStart w:id="178" w:name="OLE_LINK827"/>
      <w:bookmarkStart w:id="179" w:name="OLE_LINK915"/>
      <w:bookmarkStart w:id="180" w:name="OLE_LINK1067"/>
      <w:bookmarkStart w:id="181" w:name="OLE_LINK1151"/>
      <w:r w:rsidRPr="00D76A98">
        <w:rPr>
          <w:rFonts w:ascii="Book Antiqua" w:hAnsi="Book Antiqua" w:cs="Tahoma"/>
          <w:b/>
          <w:color w:val="000000"/>
          <w:kern w:val="2"/>
          <w:lang w:eastAsia="ja-JP"/>
        </w:rPr>
        <w:t>© The Author(s) 201</w:t>
      </w:r>
      <w:r w:rsidR="00E869EE">
        <w:rPr>
          <w:rFonts w:ascii="Book Antiqua" w:hAnsi="Book Antiqua" w:cs="Tahoma" w:hint="eastAsia"/>
          <w:b/>
          <w:color w:val="000000"/>
          <w:kern w:val="2"/>
          <w:lang w:eastAsia="zh-CN"/>
        </w:rPr>
        <w:t>8</w:t>
      </w:r>
      <w:r w:rsidRPr="00D76A98">
        <w:rPr>
          <w:rFonts w:ascii="Book Antiqua" w:hAnsi="Book Antiqua" w:cs="Tahoma"/>
          <w:b/>
          <w:color w:val="000000"/>
          <w:kern w:val="2"/>
          <w:lang w:eastAsia="ja-JP"/>
        </w:rPr>
        <w:t>.</w:t>
      </w:r>
      <w:r w:rsidRPr="00D76A98">
        <w:rPr>
          <w:rFonts w:ascii="Book Antiqua" w:hAnsi="Book Antiqua" w:cs="Tahoma"/>
          <w:color w:val="000000"/>
          <w:kern w:val="2"/>
          <w:lang w:eastAsia="ja-JP"/>
        </w:rPr>
        <w:t xml:space="preserve"> Published by </w:t>
      </w:r>
      <w:proofErr w:type="spellStart"/>
      <w:r w:rsidRPr="00D76A98">
        <w:rPr>
          <w:rFonts w:ascii="Book Antiqua" w:hAnsi="Book Antiqua" w:cs="Tahoma"/>
          <w:color w:val="000000"/>
          <w:kern w:val="2"/>
          <w:lang w:eastAsia="ja-JP"/>
        </w:rPr>
        <w:t>Baishideng</w:t>
      </w:r>
      <w:proofErr w:type="spellEnd"/>
      <w:r w:rsidRPr="00D76A98">
        <w:rPr>
          <w:rFonts w:ascii="Book Antiqua" w:hAnsi="Book Antiqua" w:cs="Tahoma"/>
          <w:color w:val="000000"/>
          <w:kern w:val="2"/>
          <w:lang w:eastAsia="ja-JP"/>
        </w:rPr>
        <w:t xml:space="preserve"> Publishing Group Inc. All rights reserved.</w:t>
      </w:r>
      <w:bookmarkEnd w:id="155"/>
      <w:bookmarkEnd w:id="156"/>
      <w:bookmarkEnd w:id="157"/>
      <w:bookmarkEnd w:id="158"/>
      <w:bookmarkEnd w:id="159"/>
      <w:bookmarkEnd w:id="160"/>
      <w:bookmarkEnd w:id="161"/>
      <w:bookmarkEnd w:id="162"/>
      <w:bookmarkEnd w:id="163"/>
    </w:p>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14:paraId="7E23D770" w14:textId="77777777" w:rsidR="000B4F6E" w:rsidRDefault="000B4F6E" w:rsidP="001A6B6D">
      <w:pPr>
        <w:spacing w:line="360" w:lineRule="auto"/>
        <w:jc w:val="both"/>
        <w:rPr>
          <w:rFonts w:ascii="Book Antiqua" w:hAnsi="Book Antiqua"/>
          <w:b/>
          <w:lang w:eastAsia="zh-CN"/>
        </w:rPr>
      </w:pPr>
    </w:p>
    <w:p w14:paraId="528E9C47" w14:textId="6116D3BF" w:rsidR="003A3CE3" w:rsidRDefault="003A3CE3" w:rsidP="001A6B6D">
      <w:pPr>
        <w:spacing w:line="360" w:lineRule="auto"/>
        <w:jc w:val="both"/>
        <w:rPr>
          <w:rFonts w:ascii="Book Antiqua" w:hAnsi="Book Antiqua"/>
          <w:b/>
        </w:rPr>
      </w:pPr>
      <w:r>
        <w:rPr>
          <w:rFonts w:ascii="Book Antiqua" w:hAnsi="Book Antiqua"/>
          <w:b/>
        </w:rPr>
        <w:t>Core tip:</w:t>
      </w:r>
      <w:r w:rsidR="000620E0">
        <w:rPr>
          <w:rFonts w:ascii="Book Antiqua" w:hAnsi="Book Antiqua"/>
          <w:b/>
        </w:rPr>
        <w:t xml:space="preserve"> </w:t>
      </w:r>
      <w:r w:rsidR="000620E0" w:rsidRPr="000620E0">
        <w:rPr>
          <w:rFonts w:ascii="Book Antiqua" w:hAnsi="Book Antiqua"/>
        </w:rPr>
        <w:t>He</w:t>
      </w:r>
      <w:r w:rsidR="000620E0">
        <w:rPr>
          <w:rFonts w:ascii="Book Antiqua" w:hAnsi="Book Antiqua"/>
        </w:rPr>
        <w:t xml:space="preserve">patocellular carcinoma remains a serious public health issue in Vietnam, and is closely associated with </w:t>
      </w:r>
      <w:r w:rsidR="00295D69">
        <w:rPr>
          <w:rFonts w:ascii="Book Antiqua" w:hAnsi="Book Antiqua"/>
        </w:rPr>
        <w:t xml:space="preserve">chronic hepatitis B </w:t>
      </w:r>
      <w:r w:rsidR="002125C8">
        <w:rPr>
          <w:rFonts w:ascii="Book Antiqua" w:hAnsi="Book Antiqua"/>
        </w:rPr>
        <w:t xml:space="preserve">and C virus </w:t>
      </w:r>
      <w:r w:rsidR="000B4F6E">
        <w:rPr>
          <w:rFonts w:ascii="Book Antiqua" w:hAnsi="Book Antiqua" w:hint="eastAsia"/>
          <w:lang w:eastAsia="zh-CN"/>
        </w:rPr>
        <w:t xml:space="preserve">(HBV and HCV) </w:t>
      </w:r>
      <w:r w:rsidR="00295D69">
        <w:rPr>
          <w:rFonts w:ascii="Book Antiqua" w:hAnsi="Book Antiqua"/>
        </w:rPr>
        <w:t xml:space="preserve">infections. </w:t>
      </w:r>
      <w:r w:rsidR="005E5931">
        <w:rPr>
          <w:rFonts w:ascii="Book Antiqua" w:hAnsi="Book Antiqua"/>
        </w:rPr>
        <w:t xml:space="preserve">In one of the largest tertiary referral hospitals </w:t>
      </w:r>
      <w:r w:rsidR="005B7CF4">
        <w:rPr>
          <w:rFonts w:ascii="Book Antiqua" w:hAnsi="Book Antiqua"/>
        </w:rPr>
        <w:t>in southern and central Vietnam, the clinical volume has been increasing from 2010 to 2016, with</w:t>
      </w:r>
      <w:r w:rsidR="00194E24">
        <w:rPr>
          <w:rFonts w:ascii="Book Antiqua" w:hAnsi="Book Antiqua"/>
        </w:rPr>
        <w:t xml:space="preserve"> most patients having chronic HBV or HCV infections, and </w:t>
      </w:r>
      <w:r w:rsidR="00594652">
        <w:rPr>
          <w:rFonts w:ascii="Book Antiqua" w:hAnsi="Book Antiqua"/>
        </w:rPr>
        <w:t xml:space="preserve">most patients </w:t>
      </w:r>
      <w:r w:rsidR="00194E24">
        <w:rPr>
          <w:rFonts w:ascii="Book Antiqua" w:hAnsi="Book Antiqua"/>
        </w:rPr>
        <w:t xml:space="preserve">initially </w:t>
      </w:r>
      <w:r w:rsidR="007D13BC">
        <w:rPr>
          <w:rFonts w:ascii="Book Antiqua" w:hAnsi="Book Antiqua"/>
        </w:rPr>
        <w:t xml:space="preserve">at </w:t>
      </w:r>
      <w:r w:rsidR="00194E24">
        <w:rPr>
          <w:rFonts w:ascii="Book Antiqua" w:hAnsi="Book Antiqua"/>
        </w:rPr>
        <w:t>an advanced stage, precluding curative treatment.</w:t>
      </w:r>
      <w:r w:rsidR="006D28D9">
        <w:rPr>
          <w:rFonts w:ascii="Book Antiqua" w:hAnsi="Book Antiqua"/>
        </w:rPr>
        <w:t xml:space="preserve"> </w:t>
      </w:r>
      <w:r w:rsidR="00FD3438">
        <w:rPr>
          <w:rFonts w:ascii="Book Antiqua" w:hAnsi="Book Antiqua"/>
        </w:rPr>
        <w:t xml:space="preserve">Public health, policy, and institutional efforts are needed to </w:t>
      </w:r>
      <w:r w:rsidR="000510DA">
        <w:rPr>
          <w:rFonts w:ascii="Book Antiqua" w:hAnsi="Book Antiqua"/>
        </w:rPr>
        <w:t xml:space="preserve">reduce the burden that this disease places on </w:t>
      </w:r>
      <w:r w:rsidR="00AB692B">
        <w:rPr>
          <w:rFonts w:ascii="Book Antiqua" w:hAnsi="Book Antiqua"/>
        </w:rPr>
        <w:t>the Vietnamese people</w:t>
      </w:r>
      <w:r w:rsidR="00FC5533">
        <w:rPr>
          <w:rFonts w:ascii="Book Antiqua" w:hAnsi="Book Antiqua"/>
        </w:rPr>
        <w:t xml:space="preserve"> in Vietnam</w:t>
      </w:r>
      <w:r w:rsidR="00AB692B">
        <w:rPr>
          <w:rFonts w:ascii="Book Antiqua" w:hAnsi="Book Antiqua"/>
        </w:rPr>
        <w:t>.</w:t>
      </w:r>
    </w:p>
    <w:p w14:paraId="29833547" w14:textId="77777777" w:rsidR="000B4F6E" w:rsidRDefault="000B4F6E" w:rsidP="001A6B6D">
      <w:pPr>
        <w:spacing w:line="360" w:lineRule="auto"/>
        <w:jc w:val="both"/>
        <w:rPr>
          <w:rFonts w:ascii="Book Antiqua" w:hAnsi="Book Antiqua" w:cs="Arial"/>
          <w:b/>
        </w:rPr>
      </w:pPr>
    </w:p>
    <w:p w14:paraId="085F70B5" w14:textId="791409FA" w:rsidR="000B4F6E" w:rsidRPr="000B4F6E" w:rsidRDefault="000B4F6E" w:rsidP="001A6B6D">
      <w:pPr>
        <w:pStyle w:val="ListParagraph"/>
        <w:adjustRightInd w:val="0"/>
        <w:snapToGrid w:val="0"/>
        <w:spacing w:line="360" w:lineRule="auto"/>
        <w:ind w:left="0"/>
        <w:jc w:val="both"/>
        <w:rPr>
          <w:rFonts w:ascii="Book Antiqua" w:hAnsi="Book Antiqua"/>
          <w:color w:val="000000"/>
          <w:sz w:val="24"/>
          <w:szCs w:val="24"/>
        </w:rPr>
      </w:pPr>
      <w:bookmarkStart w:id="182" w:name="OLE_LINK1294"/>
      <w:bookmarkStart w:id="183" w:name="OLE_LINK1295"/>
      <w:r w:rsidRPr="000B4F6E">
        <w:rPr>
          <w:rFonts w:ascii="Book Antiqua" w:hAnsi="Book Antiqua" w:cs="Arial"/>
          <w:sz w:val="24"/>
          <w:szCs w:val="24"/>
        </w:rPr>
        <w:t>Nguyen-</w:t>
      </w:r>
      <w:proofErr w:type="spellStart"/>
      <w:r w:rsidRPr="000B4F6E">
        <w:rPr>
          <w:rFonts w:ascii="Book Antiqua" w:hAnsi="Book Antiqua" w:cs="Arial"/>
          <w:sz w:val="24"/>
          <w:szCs w:val="24"/>
        </w:rPr>
        <w:t>Dinh</w:t>
      </w:r>
      <w:proofErr w:type="spellEnd"/>
      <w:r w:rsidRPr="000B4F6E">
        <w:rPr>
          <w:rFonts w:ascii="Book Antiqua" w:hAnsi="Book Antiqua" w:cs="Arial" w:hint="eastAsia"/>
          <w:sz w:val="24"/>
          <w:szCs w:val="24"/>
          <w:lang w:eastAsia="zh-CN"/>
        </w:rPr>
        <w:t xml:space="preserve"> SH</w:t>
      </w:r>
      <w:r w:rsidRPr="000B4F6E">
        <w:rPr>
          <w:rFonts w:ascii="Book Antiqua" w:hAnsi="Book Antiqua" w:cs="Arial"/>
          <w:sz w:val="24"/>
          <w:szCs w:val="24"/>
        </w:rPr>
        <w:t>, Do</w:t>
      </w:r>
      <w:r w:rsidRPr="000B4F6E">
        <w:rPr>
          <w:rFonts w:ascii="Book Antiqua" w:hAnsi="Book Antiqua" w:cs="Arial" w:hint="eastAsia"/>
          <w:sz w:val="24"/>
          <w:szCs w:val="24"/>
          <w:lang w:eastAsia="zh-CN"/>
        </w:rPr>
        <w:t xml:space="preserve"> A</w:t>
      </w:r>
      <w:r w:rsidRPr="000B4F6E">
        <w:rPr>
          <w:rFonts w:ascii="Book Antiqua" w:hAnsi="Book Antiqua" w:cs="Arial"/>
          <w:sz w:val="24"/>
          <w:szCs w:val="24"/>
        </w:rPr>
        <w:t>, Pham</w:t>
      </w:r>
      <w:r w:rsidRPr="000B4F6E">
        <w:rPr>
          <w:rFonts w:ascii="Book Antiqua" w:hAnsi="Book Antiqua" w:cs="Arial" w:hint="eastAsia"/>
          <w:sz w:val="24"/>
          <w:szCs w:val="24"/>
          <w:lang w:eastAsia="zh-CN"/>
        </w:rPr>
        <w:t xml:space="preserve"> TND</w:t>
      </w:r>
      <w:r w:rsidRPr="000B4F6E">
        <w:rPr>
          <w:rFonts w:ascii="Book Antiqua" w:hAnsi="Book Antiqua" w:cs="Arial"/>
          <w:sz w:val="24"/>
          <w:szCs w:val="24"/>
        </w:rPr>
        <w:t>, Dao</w:t>
      </w:r>
      <w:r w:rsidRPr="000B4F6E">
        <w:rPr>
          <w:rFonts w:ascii="Book Antiqua" w:hAnsi="Book Antiqua" w:cs="Arial" w:hint="eastAsia"/>
          <w:sz w:val="24"/>
          <w:szCs w:val="24"/>
          <w:lang w:eastAsia="zh-CN"/>
        </w:rPr>
        <w:t xml:space="preserve"> DY</w:t>
      </w:r>
      <w:r w:rsidRPr="000B4F6E">
        <w:rPr>
          <w:rFonts w:ascii="Book Antiqua" w:hAnsi="Book Antiqua" w:cs="Arial"/>
          <w:sz w:val="24"/>
          <w:szCs w:val="24"/>
        </w:rPr>
        <w:t xml:space="preserve">, </w:t>
      </w:r>
      <w:proofErr w:type="spellStart"/>
      <w:r w:rsidRPr="000B4F6E">
        <w:rPr>
          <w:rFonts w:ascii="Book Antiqua" w:hAnsi="Book Antiqua" w:cs="Arial"/>
          <w:sz w:val="24"/>
          <w:szCs w:val="24"/>
        </w:rPr>
        <w:t>Nguy</w:t>
      </w:r>
      <w:proofErr w:type="spellEnd"/>
      <w:r w:rsidRPr="000B4F6E">
        <w:rPr>
          <w:rFonts w:ascii="Book Antiqua" w:hAnsi="Book Antiqua" w:cs="Arial" w:hint="eastAsia"/>
          <w:sz w:val="24"/>
          <w:szCs w:val="24"/>
          <w:lang w:eastAsia="zh-CN"/>
        </w:rPr>
        <w:t xml:space="preserve"> TN</w:t>
      </w:r>
      <w:r w:rsidRPr="000B4F6E">
        <w:rPr>
          <w:rFonts w:ascii="Book Antiqua" w:hAnsi="Book Antiqua" w:cs="Arial"/>
          <w:sz w:val="24"/>
          <w:szCs w:val="24"/>
        </w:rPr>
        <w:t>, Chen</w:t>
      </w:r>
      <w:r w:rsidRPr="000B4F6E">
        <w:rPr>
          <w:rFonts w:ascii="Book Antiqua" w:hAnsi="Book Antiqua" w:cs="Arial" w:hint="eastAsia"/>
          <w:sz w:val="24"/>
          <w:szCs w:val="24"/>
          <w:lang w:eastAsia="zh-CN"/>
        </w:rPr>
        <w:t xml:space="preserve"> MS </w:t>
      </w:r>
      <w:r w:rsidRPr="000B4F6E">
        <w:rPr>
          <w:rFonts w:ascii="Book Antiqua" w:hAnsi="Book Antiqua" w:cs="Arial"/>
          <w:sz w:val="24"/>
          <w:szCs w:val="24"/>
        </w:rPr>
        <w:t>Jr</w:t>
      </w:r>
      <w:r w:rsidRPr="000B4F6E">
        <w:rPr>
          <w:rFonts w:ascii="Book Antiqua" w:hAnsi="Book Antiqua" w:cs="Arial" w:hint="eastAsia"/>
          <w:sz w:val="24"/>
          <w:szCs w:val="24"/>
          <w:lang w:eastAsia="zh-CN"/>
        </w:rPr>
        <w:t xml:space="preserve">. </w:t>
      </w:r>
      <w:r w:rsidRPr="000B4F6E">
        <w:rPr>
          <w:rFonts w:ascii="Book Antiqua" w:hAnsi="Book Antiqua" w:cs="Arial" w:hint="eastAsia"/>
          <w:iCs/>
          <w:sz w:val="24"/>
          <w:szCs w:val="24"/>
          <w:lang w:eastAsia="zh-CN"/>
        </w:rPr>
        <w:t>H</w:t>
      </w:r>
      <w:r w:rsidRPr="000B4F6E">
        <w:rPr>
          <w:rFonts w:ascii="Book Antiqua" w:hAnsi="Book Antiqua" w:cs="Arial"/>
          <w:iCs/>
          <w:sz w:val="24"/>
          <w:szCs w:val="24"/>
        </w:rPr>
        <w:t>igh burden of hepatocellular carcinoma and viral hepatitis in Southern and Central Vietnam: Experience of a large tertiary referral center, 2010 to 2016</w:t>
      </w:r>
      <w:r w:rsidRPr="000B4F6E">
        <w:rPr>
          <w:rFonts w:ascii="Book Antiqua" w:hAnsi="Book Antiqua" w:cs="Arial" w:hint="eastAsia"/>
          <w:iCs/>
          <w:sz w:val="24"/>
          <w:szCs w:val="24"/>
          <w:lang w:eastAsia="zh-CN"/>
        </w:rPr>
        <w:t xml:space="preserve">. </w:t>
      </w:r>
      <w:bookmarkStart w:id="184" w:name="OLE_LINK490"/>
      <w:bookmarkStart w:id="185" w:name="OLE_LINK491"/>
      <w:bookmarkStart w:id="186" w:name="OLE_LINK553"/>
      <w:bookmarkStart w:id="187" w:name="OLE_LINK687"/>
      <w:bookmarkStart w:id="188" w:name="OLE_LINK860"/>
      <w:bookmarkStart w:id="189" w:name="OLE_LINK1073"/>
      <w:r w:rsidRPr="000B4F6E">
        <w:rPr>
          <w:rFonts w:ascii="Book Antiqua" w:hAnsi="Book Antiqua" w:cs="Arial"/>
          <w:i/>
          <w:iCs/>
          <w:color w:val="000000"/>
          <w:sz w:val="24"/>
          <w:szCs w:val="24"/>
        </w:rPr>
        <w:t xml:space="preserve">World J </w:t>
      </w:r>
      <w:proofErr w:type="spellStart"/>
      <w:r w:rsidRPr="000B4F6E">
        <w:rPr>
          <w:rFonts w:ascii="Book Antiqua" w:hAnsi="Book Antiqua" w:cs="Arial"/>
          <w:i/>
          <w:iCs/>
          <w:color w:val="000000"/>
          <w:sz w:val="24"/>
          <w:szCs w:val="24"/>
        </w:rPr>
        <w:t>Hepatol</w:t>
      </w:r>
      <w:proofErr w:type="spellEnd"/>
      <w:r w:rsidRPr="000B4F6E">
        <w:rPr>
          <w:rFonts w:ascii="Book Antiqua" w:hAnsi="Book Antiqua" w:cs="Arial"/>
          <w:i/>
          <w:iCs/>
          <w:color w:val="000000"/>
          <w:sz w:val="24"/>
          <w:szCs w:val="24"/>
        </w:rPr>
        <w:t xml:space="preserve"> </w:t>
      </w:r>
      <w:r w:rsidRPr="000B4F6E">
        <w:rPr>
          <w:rFonts w:ascii="Book Antiqua" w:hAnsi="Book Antiqua"/>
          <w:sz w:val="24"/>
          <w:szCs w:val="24"/>
        </w:rPr>
        <w:t>201</w:t>
      </w:r>
      <w:r w:rsidR="00E869EE">
        <w:rPr>
          <w:rFonts w:ascii="Book Antiqua" w:hAnsi="Book Antiqua" w:hint="eastAsia"/>
          <w:sz w:val="24"/>
          <w:szCs w:val="24"/>
          <w:lang w:eastAsia="zh-CN"/>
        </w:rPr>
        <w:t>8</w:t>
      </w:r>
      <w:r w:rsidRPr="000B4F6E">
        <w:rPr>
          <w:rFonts w:ascii="Book Antiqua" w:hAnsi="Book Antiqua"/>
          <w:sz w:val="24"/>
          <w:szCs w:val="24"/>
        </w:rPr>
        <w:t>; In press</w:t>
      </w:r>
    </w:p>
    <w:bookmarkEnd w:id="182"/>
    <w:bookmarkEnd w:id="183"/>
    <w:bookmarkEnd w:id="184"/>
    <w:bookmarkEnd w:id="185"/>
    <w:bookmarkEnd w:id="186"/>
    <w:bookmarkEnd w:id="187"/>
    <w:bookmarkEnd w:id="188"/>
    <w:bookmarkEnd w:id="189"/>
    <w:p w14:paraId="285BAC12" w14:textId="5FE4F02D" w:rsidR="000B4F6E" w:rsidRPr="00DB5295" w:rsidRDefault="000B4F6E" w:rsidP="001A6B6D">
      <w:pPr>
        <w:spacing w:line="360" w:lineRule="auto"/>
        <w:jc w:val="both"/>
        <w:rPr>
          <w:rFonts w:ascii="Book Antiqua" w:hAnsi="Book Antiqua" w:cs="Arial"/>
          <w:b/>
          <w:lang w:eastAsia="zh-CN"/>
        </w:rPr>
      </w:pPr>
    </w:p>
    <w:p w14:paraId="299FB2B8" w14:textId="7735101A" w:rsidR="000B4F6E" w:rsidRDefault="000B4F6E" w:rsidP="001A6B6D">
      <w:pPr>
        <w:spacing w:line="360" w:lineRule="auto"/>
        <w:jc w:val="both"/>
        <w:rPr>
          <w:rFonts w:ascii="Book Antiqua" w:hAnsi="Book Antiqua" w:cs="Arial"/>
          <w:b/>
          <w:lang w:eastAsia="zh-CN"/>
        </w:rPr>
      </w:pPr>
    </w:p>
    <w:p w14:paraId="6F40336F" w14:textId="77777777" w:rsidR="007261E2" w:rsidRDefault="007261E2" w:rsidP="001A6B6D">
      <w:pPr>
        <w:spacing w:line="360" w:lineRule="auto"/>
        <w:jc w:val="both"/>
        <w:rPr>
          <w:rFonts w:ascii="Book Antiqua" w:hAnsi="Book Antiqua" w:cs="Arial"/>
          <w:b/>
        </w:rPr>
      </w:pPr>
    </w:p>
    <w:p w14:paraId="0D021A8B" w14:textId="77777777" w:rsidR="00685417" w:rsidRDefault="00685417" w:rsidP="001A6B6D">
      <w:pPr>
        <w:spacing w:line="360" w:lineRule="auto"/>
        <w:jc w:val="both"/>
        <w:rPr>
          <w:rFonts w:ascii="Book Antiqua" w:hAnsi="Book Antiqua" w:cs="Arial"/>
          <w:b/>
        </w:rPr>
      </w:pPr>
      <w:r>
        <w:rPr>
          <w:rFonts w:ascii="Book Antiqua" w:hAnsi="Book Antiqua" w:cs="Arial"/>
          <w:b/>
        </w:rPr>
        <w:br w:type="page"/>
      </w:r>
    </w:p>
    <w:p w14:paraId="24C10BA8" w14:textId="77777777" w:rsidR="003A3CE3" w:rsidRDefault="000A5447" w:rsidP="001A6B6D">
      <w:pPr>
        <w:spacing w:line="360" w:lineRule="auto"/>
        <w:jc w:val="both"/>
        <w:rPr>
          <w:rFonts w:ascii="Book Antiqua" w:hAnsi="Book Antiqua" w:cs="Arial"/>
          <w:b/>
        </w:rPr>
      </w:pPr>
      <w:r w:rsidRPr="000A5447">
        <w:rPr>
          <w:rFonts w:ascii="Book Antiqua" w:hAnsi="Book Antiqua" w:cs="Arial"/>
          <w:b/>
        </w:rPr>
        <w:lastRenderedPageBreak/>
        <w:t>INTRODUCTION</w:t>
      </w:r>
    </w:p>
    <w:p w14:paraId="30964493" w14:textId="01A3E895" w:rsidR="003E42B6" w:rsidRDefault="000A5447" w:rsidP="001A6B6D">
      <w:pPr>
        <w:spacing w:line="360" w:lineRule="auto"/>
        <w:jc w:val="both"/>
        <w:rPr>
          <w:rFonts w:ascii="Book Antiqua" w:hAnsi="Book Antiqua"/>
          <w:lang w:eastAsia="zh-CN"/>
        </w:rPr>
      </w:pPr>
      <w:r w:rsidRPr="000A5447">
        <w:rPr>
          <w:rFonts w:ascii="Book Antiqua" w:hAnsi="Book Antiqua"/>
        </w:rPr>
        <w:t xml:space="preserve">Hepatocellular carcinoma (HCC) results in significant morbidity and mortality, and </w:t>
      </w:r>
      <w:r w:rsidR="00F6411B">
        <w:rPr>
          <w:rFonts w:ascii="Book Antiqua" w:hAnsi="Book Antiqua"/>
        </w:rPr>
        <w:t>has now become the world’s second deadliest cancer (after lung cancer</w:t>
      </w:r>
      <w:r w:rsidR="007261E2">
        <w:rPr>
          <w:rFonts w:ascii="Book Antiqua" w:hAnsi="Book Antiqua"/>
        </w:rPr>
        <w:t>)</w:t>
      </w:r>
      <w:r w:rsidR="0075440D">
        <w:rPr>
          <w:rFonts w:ascii="Book Antiqua" w:hAnsi="Book Antiqua"/>
        </w:rPr>
        <w:fldChar w:fldCharType="begin">
          <w:fldData xml:space="preserve">PEVuZE5vdGU+PENpdGU+PEF1dGhvcj5GZXJsYXk8L0F1dGhvcj48WWVhcj4yMDE1PC9ZZWFyPjxS
ZWNOdW0+MjY8L1JlY051bT48RGlzcGxheVRleHQ+PHN0eWxlIGZhY2U9InN1cGVyc2NyaXB0Ij5b
MV08L3N0eWxlPjwvRGlzcGxheVRleHQ+PHJlY29yZD48cmVjLW51bWJlcj4yNjwvcmVjLW51bWJl
cj48Zm9yZWlnbi1rZXlzPjxrZXkgYXBwPSJFTiIgZGItaWQ9ImF0YXM1Znh6bjJ4YXo0ZTl0ZTZw
d3hyYXg5Mnp4c3ZlczB6ZiIgdGltZXN0YW1wPSIxNTA4ODA1MDAwIj4yNj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L3RpdGxlcz48cGVyaW9kaWNhbD48ZnVsbC10aXRsZT5JbnQgSiBDYW5jZXI8L2Z1
bGwtdGl0bGU+PC9wZXJpb2RpY2FsPjxwYWdlcz5FMzU5LTg2PC9wYWdlcz48dm9sdW1lPjEzNjwv
dm9sdW1lPjxudW1iZXI+NTwvbnVtYmVyPjxrZXl3b3Jkcz48a2V5d29yZD5BZG9sZXNjZW50PC9r
ZXl3b3JkPjxrZXl3b3JkPkFkdWx0PC9rZXl3b3JkPjxrZXl3b3JkPkFnZWQ8L2tleXdvcmQ+PGtl
eXdvcmQ+Q2hpbGQ8L2tleXdvcmQ+PGtleXdvcmQ+Q2hpbGQsIFByZXNjaG9vbDwva2V5d29yZD48
a2V5d29yZD5GZW1hbGU8L2tleXdvcmQ+PGtleXdvcmQ+Rm9sbG93LVVwIFN0dWRpZXM8L2tleXdv
cmQ+PGtleXdvcmQ+Kkdsb2JhbCBIZWFsdGg8L2tleXdvcmQ+PGtleXdvcmQ+SHVtYW5zPC9rZXl3
b3JkPjxrZXl3b3JkPkluY2lkZW5jZTwva2V5d29yZD48a2V5d29yZD5JbmZhbnQ8L2tleXdvcmQ+
PGtleXdvcmQ+SW5mYW50LCBOZXdib3JuPC9rZXl3b3JkPjxrZXl3b3JkPk1hbGU8L2tleXdvcmQ+
PGtleXdvcmQ+TWlkZGxlIEFnZWQ8L2tleXdvcmQ+PGtleXdvcmQ+TW9ydGFsaXR5Lyp0cmVuZHM8
L2tleXdvcmQ+PGtleXdvcmQ+TmVvcGxhc21zLyplcGlkZW1pb2xvZ3kvKm1vcnRhbGl0eTwva2V5
d29yZD48a2V5d29yZD5Qcm9nbm9zaXM8L2tleXdvcmQ+PGtleXdvcmQ+UmVnaXN0cmllczwva2V5
d29yZD48a2V5d29yZD5SaXNrIEZhY3RvcnM8L2tleXdvcmQ+PGtleXdvcmQ+U3Vydml2YWwgUmF0
ZTwva2V5d29yZD48a2V5d29yZD5Zb3VuZyBBZHVsdDwva2V5d29yZD48a2V5d29yZD5HbG9ib2Nh
bjwva2V5d29yZD48a2V5d29yZD5jYW5jZXI8L2tleXdvcmQ+PGtleXdvcmQ+Z2xvYmFsIGVzdGlt
YXRlczwva2V5d29yZD48a2V5d29yZD5tb3J0YWxpdHk8L2tleXdvcmQ+PC9rZXl3b3Jkcz48ZGF0
ZXM+PHllYXI+MjAxNTwveWVhcj48cHViLWRhdGVzPjxkYXRlPk1hciAwMTwvZGF0ZT48L3B1Yi1k
YXRlcz48L2RhdGVzPjxpc2JuPjEwOTctMDIxNSAoRWxlY3Ryb25pYykmI3hEOzAwMjAtNzEzNiAo
TGlua2luZyk8L2lzYm4+PGFjY2Vzc2lvbi1udW0+MjUyMjA4NDI8L2FjY2Vzc2lvbi1udW0+PHVy
bHM+PHJlbGF0ZWQtdXJscz48dXJsPmh0dHBzOi8vd3d3Lm5jYmkubmxtLm5paC5nb3YvcHVibWVk
LzI1MjIwODQyPC91cmw+PHVybD5odHRwOi8vb25saW5lbGlicmFyeS53aWxleS5jb20vc3RvcmUv
MTAuMTAwMi9pamMuMjkyMTAvYXNzZXQvaWpjMjkyMTAucGRmP3Y9MSZhbXA7dD1qOTR2eDllZSZh
bXA7cz02ZDFhMzMwYmMxYWE4ZWZlMDBhMjlkMDhmMjU0OTk2MjQwNzQ2NTM5PC91cmw+PC9yZWxh
dGVkLXVybHM+PC91cmxzPjxlbGVjdHJvbmljLXJlc291cmNlLW51bT4xMC4xMDAyL2lqYy4yOTIx
MDwvZWxlY3Ryb25pYy1yZXNvdXJjZS1udW0+PC9yZWNvcmQ+PC9DaXRlPjwvRW5kTm90ZT4A
</w:fldData>
        </w:fldChar>
      </w:r>
      <w:r w:rsidR="00DD2AC8">
        <w:rPr>
          <w:rFonts w:ascii="Book Antiqua" w:hAnsi="Book Antiqua"/>
        </w:rPr>
        <w:instrText xml:space="preserve"> ADDIN EN.CITE </w:instrText>
      </w:r>
      <w:r w:rsidR="00DD2AC8">
        <w:rPr>
          <w:rFonts w:ascii="Book Antiqua" w:hAnsi="Book Antiqua"/>
        </w:rPr>
        <w:fldChar w:fldCharType="begin">
          <w:fldData xml:space="preserve">PEVuZE5vdGU+PENpdGU+PEF1dGhvcj5GZXJsYXk8L0F1dGhvcj48WWVhcj4yMDE1PC9ZZWFyPjxS
ZWNOdW0+MjY8L1JlY051bT48RGlzcGxheVRleHQ+PHN0eWxlIGZhY2U9InN1cGVyc2NyaXB0Ij5b
MV08L3N0eWxlPjwvRGlzcGxheVRleHQ+PHJlY29yZD48cmVjLW51bWJlcj4yNjwvcmVjLW51bWJl
cj48Zm9yZWlnbi1rZXlzPjxrZXkgYXBwPSJFTiIgZGItaWQ9ImF0YXM1Znh6bjJ4YXo0ZTl0ZTZw
d3hyYXg5Mnp4c3ZlczB6ZiIgdGltZXN0YW1wPSIxNTA4ODA1MDAwIj4yNjwva2V5PjwvZm9yZWln
bi1rZXlzPjxyZWYtdHlwZSBuYW1lPSJKb3VybmFsIEFydGljbGUiPjE3PC9yZWYtdHlwZT48Y29u
dHJpYnV0b3JzPjxhdXRob3JzPjxhdXRob3I+RmVybGF5LCBKLjwvYXV0aG9yPjxhdXRob3I+U29l
cmpvbWF0YXJhbSwgSS48L2F1dGhvcj48YXV0aG9yPkRpa3NoaXQsIFIuPC9hdXRob3I+PGF1dGhv
cj5Fc2VyLCBTLjwvYXV0aG9yPjxhdXRob3I+TWF0aGVycywgQy48L2F1dGhvcj48YXV0aG9yPlJl
YmVsbywgTS48L2F1dGhvcj48YXV0aG9yPlBhcmtpbiwgRC4gTS48L2F1dGhvcj48YXV0aG9yPkZv
cm1hbiwgRC48L2F1dGhvcj48YXV0aG9yPkJyYXksIEYuPC9hdXRob3I+PC9hdXRob3JzPjwvY29u
dHJpYnV0b3JzPjxhdXRoLWFkZHJlc3M+U2VjdGlvbiBvZiBDYW5jZXIgU3VydmVpbGxhbmNlLCBJ
bnRlcm5hdGlvbmFsIEFnZW5jeSBmb3IgUmVzZWFyY2ggb24gQ2FuY2VyLCBMeW9uLCBGcmFuY2Uu
PC9hdXRoLWFkZHJlc3M+PHRpdGxlcz48dGl0bGU+Q2FuY2VyIGluY2lkZW5jZSBhbmQgbW9ydGFs
aXR5IHdvcmxkd2lkZTogc291cmNlcywgbWV0aG9kcyBhbmQgbWFqb3IgcGF0dGVybnMgaW4gR0xP
Qk9DQU4gMjAxMjwvdGl0bGU+PHNlY29uZGFyeS10aXRsZT5JbnQgSiBDYW5jZXI8L3NlY29uZGFy
eS10aXRsZT48L3RpdGxlcz48cGVyaW9kaWNhbD48ZnVsbC10aXRsZT5JbnQgSiBDYW5jZXI8L2Z1
bGwtdGl0bGU+PC9wZXJpb2RpY2FsPjxwYWdlcz5FMzU5LTg2PC9wYWdlcz48dm9sdW1lPjEzNjwv
dm9sdW1lPjxudW1iZXI+NTwvbnVtYmVyPjxrZXl3b3Jkcz48a2V5d29yZD5BZG9sZXNjZW50PC9r
ZXl3b3JkPjxrZXl3b3JkPkFkdWx0PC9rZXl3b3JkPjxrZXl3b3JkPkFnZWQ8L2tleXdvcmQ+PGtl
eXdvcmQ+Q2hpbGQ8L2tleXdvcmQ+PGtleXdvcmQ+Q2hpbGQsIFByZXNjaG9vbDwva2V5d29yZD48
a2V5d29yZD5GZW1hbGU8L2tleXdvcmQ+PGtleXdvcmQ+Rm9sbG93LVVwIFN0dWRpZXM8L2tleXdv
cmQ+PGtleXdvcmQ+Kkdsb2JhbCBIZWFsdGg8L2tleXdvcmQ+PGtleXdvcmQ+SHVtYW5zPC9rZXl3
b3JkPjxrZXl3b3JkPkluY2lkZW5jZTwva2V5d29yZD48a2V5d29yZD5JbmZhbnQ8L2tleXdvcmQ+
PGtleXdvcmQ+SW5mYW50LCBOZXdib3JuPC9rZXl3b3JkPjxrZXl3b3JkPk1hbGU8L2tleXdvcmQ+
PGtleXdvcmQ+TWlkZGxlIEFnZWQ8L2tleXdvcmQ+PGtleXdvcmQ+TW9ydGFsaXR5Lyp0cmVuZHM8
L2tleXdvcmQ+PGtleXdvcmQ+TmVvcGxhc21zLyplcGlkZW1pb2xvZ3kvKm1vcnRhbGl0eTwva2V5
d29yZD48a2V5d29yZD5Qcm9nbm9zaXM8L2tleXdvcmQ+PGtleXdvcmQ+UmVnaXN0cmllczwva2V5
d29yZD48a2V5d29yZD5SaXNrIEZhY3RvcnM8L2tleXdvcmQ+PGtleXdvcmQ+U3Vydml2YWwgUmF0
ZTwva2V5d29yZD48a2V5d29yZD5Zb3VuZyBBZHVsdDwva2V5d29yZD48a2V5d29yZD5HbG9ib2Nh
bjwva2V5d29yZD48a2V5d29yZD5jYW5jZXI8L2tleXdvcmQ+PGtleXdvcmQ+Z2xvYmFsIGVzdGlt
YXRlczwva2V5d29yZD48a2V5d29yZD5tb3J0YWxpdHk8L2tleXdvcmQ+PC9rZXl3b3Jkcz48ZGF0
ZXM+PHllYXI+MjAxNTwveWVhcj48cHViLWRhdGVzPjxkYXRlPk1hciAwMTwvZGF0ZT48L3B1Yi1k
YXRlcz48L2RhdGVzPjxpc2JuPjEwOTctMDIxNSAoRWxlY3Ryb25pYykmI3hEOzAwMjAtNzEzNiAo
TGlua2luZyk8L2lzYm4+PGFjY2Vzc2lvbi1udW0+MjUyMjA4NDI8L2FjY2Vzc2lvbi1udW0+PHVy
bHM+PHJlbGF0ZWQtdXJscz48dXJsPmh0dHBzOi8vd3d3Lm5jYmkubmxtLm5paC5nb3YvcHVibWVk
LzI1MjIwODQyPC91cmw+PHVybD5odHRwOi8vb25saW5lbGlicmFyeS53aWxleS5jb20vc3RvcmUv
MTAuMTAwMi9pamMuMjkyMTAvYXNzZXQvaWpjMjkyMTAucGRmP3Y9MSZhbXA7dD1qOTR2eDllZSZh
bXA7cz02ZDFhMzMwYmMxYWE4ZWZlMDBhMjlkMDhmMjU0OTk2MjQwNzQ2NTM5PC91cmw+PC9yZWxh
dGVkLXVybHM+PC91cmxzPjxlbGVjdHJvbmljLXJlc291cmNlLW51bT4xMC4xMDAyL2lqYy4yOTIx
MDwvZWxlY3Ryb25pYy1yZXNvdXJjZS1udW0+PC9yZWNvcmQ+PC9DaXRlPjwvRW5kTm90ZT4A
</w:fldData>
        </w:fldChar>
      </w:r>
      <w:r w:rsidR="00DD2AC8">
        <w:rPr>
          <w:rFonts w:ascii="Book Antiqua" w:hAnsi="Book Antiqua"/>
        </w:rPr>
        <w:instrText xml:space="preserve"> ADDIN EN.CITE.DATA </w:instrText>
      </w:r>
      <w:r w:rsidR="00DD2AC8">
        <w:rPr>
          <w:rFonts w:ascii="Book Antiqua" w:hAnsi="Book Antiqua"/>
        </w:rPr>
      </w:r>
      <w:r w:rsidR="00DD2AC8">
        <w:rPr>
          <w:rFonts w:ascii="Book Antiqua" w:hAnsi="Book Antiqua"/>
        </w:rPr>
        <w:fldChar w:fldCharType="end"/>
      </w:r>
      <w:r w:rsidR="0075440D">
        <w:rPr>
          <w:rFonts w:ascii="Book Antiqua" w:hAnsi="Book Antiqua"/>
        </w:rPr>
      </w:r>
      <w:r w:rsidR="0075440D">
        <w:rPr>
          <w:rFonts w:ascii="Book Antiqua" w:hAnsi="Book Antiqua"/>
        </w:rPr>
        <w:fldChar w:fldCharType="separate"/>
      </w:r>
      <w:r w:rsidR="00DD2AC8" w:rsidRPr="00DD2AC8">
        <w:rPr>
          <w:rFonts w:ascii="Book Antiqua" w:hAnsi="Book Antiqua"/>
          <w:noProof/>
          <w:vertAlign w:val="superscript"/>
        </w:rPr>
        <w:t>[1]</w:t>
      </w:r>
      <w:r w:rsidR="0075440D">
        <w:rPr>
          <w:rFonts w:ascii="Book Antiqua" w:hAnsi="Book Antiqua"/>
        </w:rPr>
        <w:fldChar w:fldCharType="end"/>
      </w:r>
      <w:r w:rsidR="00F6411B">
        <w:rPr>
          <w:rFonts w:ascii="Book Antiqua" w:hAnsi="Book Antiqua"/>
        </w:rPr>
        <w:t xml:space="preserve"> </w:t>
      </w:r>
      <w:r w:rsidR="00162F7A">
        <w:rPr>
          <w:rFonts w:ascii="Book Antiqua" w:hAnsi="Book Antiqua"/>
        </w:rPr>
        <w:t>and one of the most common especially in the developing</w:t>
      </w:r>
      <w:r w:rsidRPr="000A5447">
        <w:rPr>
          <w:rFonts w:ascii="Book Antiqua" w:hAnsi="Book Antiqua"/>
        </w:rPr>
        <w:t xml:space="preserve"> world</w:t>
      </w:r>
      <w:r w:rsidR="0024463C">
        <w:rPr>
          <w:rFonts w:ascii="Book Antiqua" w:hAnsi="Book Antiqua"/>
        </w:rPr>
        <w:fldChar w:fldCharType="begin">
          <w:fldData xml:space="preserve">PEVuZE5vdGU+PENpdGU+PEF1dGhvcj5FbC1TZXJhZzwvQXV0aG9yPjxZZWFyPjIwMTI8L1llYXI+
PFJlY051bT4zNjwvUmVjTnVtPjxEaXNwbGF5VGV4dD48c3R5bGUgZmFjZT0ic3VwZXJzY3JpcHQi
PlsyXTwvc3R5bGU+PC9EaXNwbGF5VGV4dD48cmVjb3JkPjxyZWMtbnVtYmVyPjM2PC9yZWMtbnVt
YmVyPjxmb3JlaWduLWtleXM+PGtleSBhcHA9IkVOIiBkYi1pZD0iYXRhczVmeHpuMnhhejRlOXRl
NnB3eHJheDkyenhzdmVzMHpmIiB0aW1lc3RhbXA9IjE1MDg4MDU5ODUiPjM2PC9rZXk+PC9mb3Jl
aWduLWtleXM+PHJlZi10eXBlIG5hbWU9IkpvdXJuYWwgQXJ0aWNsZSI+MTc8L3JlZi10eXBlPjxj
b250cmlidXRvcnM+PGF1dGhvcnM+PGF1dGhvcj5FbC1TZXJhZywgSC4gQi48L2F1dGhvcj48L2F1
dGhvcnM+PC9jb250cmlidXRvcnM+PGF1dGgtYWRkcmVzcz5TZWN0aW9uIG9mIEdhc3Ryb2VudGVy
b2xvZ3kgYW5kIEhlcGF0b2xvZ3ksIERlcGFydG1lbnQgb2YgTWVkaWNpbmUsIE1pY2hhZWwgRS4g
RGVCYWtleSBWZXRlcmFucyBBZmZhaXJzIE1lZGljYWwgQ2VudGVyIGFuZCBCYXlsb3IgQ29sbGVn
ZSBvZiBNZWRpY2luZSwgSG91c3RvbiwgVGV4YXMsIFVTQS4gaGFzaGVtZUBiY20uZWR1PC9hdXRo
LWFkZHJlc3M+PHRpdGxlcz48dGl0bGU+RXBpZGVtaW9sb2d5IG9mIHZpcmFsIGhlcGF0aXRpcyBh
bmQgaGVwYXRvY2VsbHVsYXIgY2FyY2lub21hPC90aXRsZT48c2Vjb25kYXJ5LXRpdGxlPkdhc3Ry
b2VudGVyb2xvZ3k8L3NlY29uZGFyeS10aXRsZT48L3RpdGxlcz48cGVyaW9kaWNhbD48ZnVsbC10
aXRsZT5HYXN0cm9lbnRlcm9sb2d5PC9mdWxsLXRpdGxlPjwvcGVyaW9kaWNhbD48cGFnZXM+MTI2
NC0xMjczIGUxPC9wYWdlcz48dm9sdW1lPjE0Mjwvdm9sdW1lPjxudW1iZXI+NjwvbnVtYmVyPjxr
ZXl3b3Jkcz48a2V5d29yZD5BZmxhdG94aW4gQjEvcG9pc29uaW5nPC9rZXl3b3JkPjxrZXl3b3Jk
PkJpb21hcmtlcnMvYmxvb2Q8L2tleXdvcmQ+PGtleXdvcmQ+Q2FyY2lub21hLCBIZXBhdG9jZWxs
dWxhci8qZXBpZGVtaW9sb2d5Lyp2aXJvbG9neTwva2V5d29yZD48a2V5d29yZD5Db2luZmVjdGlv
bi9lcGlkZW1pb2xvZ3k8L2tleXdvcmQ+PGtleXdvcmQ+Q29zdCBvZiBJbGxuZXNzPC9rZXl3b3Jk
PjxrZXl3b3JkPkROQSwgVmlyYWwvaXNvbGF0aW9uICZhbXA7IHB1cmlmaWNhdGlvbjwva2V5d29y
ZD48a2V5d29yZD5FcGlkZW1pb2xvZ2ljIFN0dWRpZXM8L2tleXdvcmQ+PGtleXdvcmQ+R2Vub3R5
cGU8L2tleXdvcmQ+PGtleXdvcmQ+R2xvYmFsIEhlYWx0aDwva2V5d29yZD48a2V5d29yZD5IZXBh
dGl0aXMgQiBTdXJmYWNlIEFudGlnZW5zL2Jsb29kPC9rZXl3b3JkPjxrZXl3b3JkPkhlcGF0aXRp
cyBCIGUgQW50aWdlbnMvYmxvb2Q8L2tleXdvcmQ+PGtleXdvcmQ+SGVwYXRpdGlzIEIgdmlydXMv
Z2VuZXRpY3MvKmlzb2xhdGlvbiAmYW1wOyBwdXJpZmljYXRpb24vcGh5c2lvbG9neTwva2V5d29y
ZD48a2V5d29yZD5IZXBhdGl0aXMgQiwgQ2hyb25pYy9jb21wbGljYXRpb25zLyplcGlkZW1pb2xv
Z3kvdHJhbnNtaXNzaW9uPC9rZXl3b3JkPjxrZXl3b3JkPkhlcGF0aXRpcyBDLCBDaHJvbmljL2Nv
bXBsaWNhdGlvbnMvKmVwaWRlbWlvbG9neTwva2V5d29yZD48a2V5d29yZD5IdW1hbnM8L2tleXdv
cmQ+PGtleXdvcmQ+SW5jaWRlbmNlPC9rZXl3b3JkPjxrZXl3b3JkPkxpdmVyIENpcnJob3Npcy9j
b21wbGljYXRpb25zL2VwaWRlbWlvbG9neS92aXJvbG9neTwva2V5d29yZD48a2V5d29yZD5MaXZl
ciBOZW9wbGFzbXMvKmVwaWRlbWlvbG9neS8qdmlyb2xvZ3k8L2tleXdvcmQ+PGtleXdvcmQ+TWV0
YS1BbmFseXNpcyBhcyBUb3BpYzwva2V5d29yZD48a2V5d29yZD5QcmV2YWxlbmNlPC9rZXl3b3Jk
PjxrZXl3b3JkPlJpc2sgQXNzZXNzbWVudDwva2V5d29yZD48a2V5d29yZD5SaXNrIEZhY3RvcnM8
L2tleXdvcmQ+PGtleXdvcmQ+VW5pdGVkIFN0YXRlcy9lcGlkZW1pb2xvZ3k8L2tleXdvcmQ+PGtl
eXdvcmQ+VmlydXMgUmVwbGljYXRpb248L2tleXdvcmQ+PC9rZXl3b3Jkcz48ZGF0ZXM+PHllYXI+
MjAxMjwveWVhcj48cHViLWRhdGVzPjxkYXRlPk1heTwvZGF0ZT48L3B1Yi1kYXRlcz48L2RhdGVz
Pjxpc2JuPjE1MjgtMDAxMiAoRWxlY3Ryb25pYykmI3hEOzAwMTYtNTA4NSAoTGlua2luZyk8L2lz
Ym4+PGFjY2Vzc2lvbi1udW0+MjI1Mzc0MzI8L2FjY2Vzc2lvbi1udW0+PHVybHM+PHJlbGF0ZWQt
dXJscz48dXJsPmh0dHBzOi8vd3d3Lm5jYmkubmxtLm5paC5nb3YvcHVibWVkLzIyNTM3NDMyPC91
cmw+PHVybD5odHRwczovL3d3dy5uY2JpLm5sbS5uaWguZ292L3BtYy9hcnRpY2xlcy9QTUMzMzM4
OTQ5L3BkZi9uaWhtczM2ODM2Mi5wZGY8L3VybD48L3JlbGF0ZWQtdXJscz48L3VybHM+PGN1c3Rv
bTI+UE1DMzMzODk0OTwvY3VzdG9tMj48ZWxlY3Ryb25pYy1yZXNvdXJjZS1udW0+MTAuMTA1My9q
Lmdhc3Ryby4yMDExLjEyLjA2MTwvZWxlY3Ryb25pYy1yZXNvdXJjZS1udW0+PC9yZWNvcmQ+PC9D
aXRlPjwvRW5kTm90ZT5=
</w:fldData>
        </w:fldChar>
      </w:r>
      <w:r w:rsidR="00DD2AC8">
        <w:rPr>
          <w:rFonts w:ascii="Book Antiqua" w:hAnsi="Book Antiqua"/>
        </w:rPr>
        <w:instrText xml:space="preserve"> ADDIN EN.CITE </w:instrText>
      </w:r>
      <w:r w:rsidR="00DD2AC8">
        <w:rPr>
          <w:rFonts w:ascii="Book Antiqua" w:hAnsi="Book Antiqua"/>
        </w:rPr>
        <w:fldChar w:fldCharType="begin">
          <w:fldData xml:space="preserve">PEVuZE5vdGU+PENpdGU+PEF1dGhvcj5FbC1TZXJhZzwvQXV0aG9yPjxZZWFyPjIwMTI8L1llYXI+
PFJlY051bT4zNjwvUmVjTnVtPjxEaXNwbGF5VGV4dD48c3R5bGUgZmFjZT0ic3VwZXJzY3JpcHQi
PlsyXTwvc3R5bGU+PC9EaXNwbGF5VGV4dD48cmVjb3JkPjxyZWMtbnVtYmVyPjM2PC9yZWMtbnVt
YmVyPjxmb3JlaWduLWtleXM+PGtleSBhcHA9IkVOIiBkYi1pZD0iYXRhczVmeHpuMnhhejRlOXRl
NnB3eHJheDkyenhzdmVzMHpmIiB0aW1lc3RhbXA9IjE1MDg4MDU5ODUiPjM2PC9rZXk+PC9mb3Jl
aWduLWtleXM+PHJlZi10eXBlIG5hbWU9IkpvdXJuYWwgQXJ0aWNsZSI+MTc8L3JlZi10eXBlPjxj
b250cmlidXRvcnM+PGF1dGhvcnM+PGF1dGhvcj5FbC1TZXJhZywgSC4gQi48L2F1dGhvcj48L2F1
dGhvcnM+PC9jb250cmlidXRvcnM+PGF1dGgtYWRkcmVzcz5TZWN0aW9uIG9mIEdhc3Ryb2VudGVy
b2xvZ3kgYW5kIEhlcGF0b2xvZ3ksIERlcGFydG1lbnQgb2YgTWVkaWNpbmUsIE1pY2hhZWwgRS4g
RGVCYWtleSBWZXRlcmFucyBBZmZhaXJzIE1lZGljYWwgQ2VudGVyIGFuZCBCYXlsb3IgQ29sbGVn
ZSBvZiBNZWRpY2luZSwgSG91c3RvbiwgVGV4YXMsIFVTQS4gaGFzaGVtZUBiY20uZWR1PC9hdXRo
LWFkZHJlc3M+PHRpdGxlcz48dGl0bGU+RXBpZGVtaW9sb2d5IG9mIHZpcmFsIGhlcGF0aXRpcyBh
bmQgaGVwYXRvY2VsbHVsYXIgY2FyY2lub21hPC90aXRsZT48c2Vjb25kYXJ5LXRpdGxlPkdhc3Ry
b2VudGVyb2xvZ3k8L3NlY29uZGFyeS10aXRsZT48L3RpdGxlcz48cGVyaW9kaWNhbD48ZnVsbC10
aXRsZT5HYXN0cm9lbnRlcm9sb2d5PC9mdWxsLXRpdGxlPjwvcGVyaW9kaWNhbD48cGFnZXM+MTI2
NC0xMjczIGUxPC9wYWdlcz48dm9sdW1lPjE0Mjwvdm9sdW1lPjxudW1iZXI+NjwvbnVtYmVyPjxr
ZXl3b3Jkcz48a2V5d29yZD5BZmxhdG94aW4gQjEvcG9pc29uaW5nPC9rZXl3b3JkPjxrZXl3b3Jk
PkJpb21hcmtlcnMvYmxvb2Q8L2tleXdvcmQ+PGtleXdvcmQ+Q2FyY2lub21hLCBIZXBhdG9jZWxs
dWxhci8qZXBpZGVtaW9sb2d5Lyp2aXJvbG9neTwva2V5d29yZD48a2V5d29yZD5Db2luZmVjdGlv
bi9lcGlkZW1pb2xvZ3k8L2tleXdvcmQ+PGtleXdvcmQ+Q29zdCBvZiBJbGxuZXNzPC9rZXl3b3Jk
PjxrZXl3b3JkPkROQSwgVmlyYWwvaXNvbGF0aW9uICZhbXA7IHB1cmlmaWNhdGlvbjwva2V5d29y
ZD48a2V5d29yZD5FcGlkZW1pb2xvZ2ljIFN0dWRpZXM8L2tleXdvcmQ+PGtleXdvcmQ+R2Vub3R5
cGU8L2tleXdvcmQ+PGtleXdvcmQ+R2xvYmFsIEhlYWx0aDwva2V5d29yZD48a2V5d29yZD5IZXBh
dGl0aXMgQiBTdXJmYWNlIEFudGlnZW5zL2Jsb29kPC9rZXl3b3JkPjxrZXl3b3JkPkhlcGF0aXRp
cyBCIGUgQW50aWdlbnMvYmxvb2Q8L2tleXdvcmQ+PGtleXdvcmQ+SGVwYXRpdGlzIEIgdmlydXMv
Z2VuZXRpY3MvKmlzb2xhdGlvbiAmYW1wOyBwdXJpZmljYXRpb24vcGh5c2lvbG9neTwva2V5d29y
ZD48a2V5d29yZD5IZXBhdGl0aXMgQiwgQ2hyb25pYy9jb21wbGljYXRpb25zLyplcGlkZW1pb2xv
Z3kvdHJhbnNtaXNzaW9uPC9rZXl3b3JkPjxrZXl3b3JkPkhlcGF0aXRpcyBDLCBDaHJvbmljL2Nv
bXBsaWNhdGlvbnMvKmVwaWRlbWlvbG9neTwva2V5d29yZD48a2V5d29yZD5IdW1hbnM8L2tleXdv
cmQ+PGtleXdvcmQ+SW5jaWRlbmNlPC9rZXl3b3JkPjxrZXl3b3JkPkxpdmVyIENpcnJob3Npcy9j
b21wbGljYXRpb25zL2VwaWRlbWlvbG9neS92aXJvbG9neTwva2V5d29yZD48a2V5d29yZD5MaXZl
ciBOZW9wbGFzbXMvKmVwaWRlbWlvbG9neS8qdmlyb2xvZ3k8L2tleXdvcmQ+PGtleXdvcmQ+TWV0
YS1BbmFseXNpcyBhcyBUb3BpYzwva2V5d29yZD48a2V5d29yZD5QcmV2YWxlbmNlPC9rZXl3b3Jk
PjxrZXl3b3JkPlJpc2sgQXNzZXNzbWVudDwva2V5d29yZD48a2V5d29yZD5SaXNrIEZhY3RvcnM8
L2tleXdvcmQ+PGtleXdvcmQ+VW5pdGVkIFN0YXRlcy9lcGlkZW1pb2xvZ3k8L2tleXdvcmQ+PGtl
eXdvcmQ+VmlydXMgUmVwbGljYXRpb248L2tleXdvcmQ+PC9rZXl3b3Jkcz48ZGF0ZXM+PHllYXI+
MjAxMjwveWVhcj48cHViLWRhdGVzPjxkYXRlPk1heTwvZGF0ZT48L3B1Yi1kYXRlcz48L2RhdGVz
Pjxpc2JuPjE1MjgtMDAxMiAoRWxlY3Ryb25pYykmI3hEOzAwMTYtNTA4NSAoTGlua2luZyk8L2lz
Ym4+PGFjY2Vzc2lvbi1udW0+MjI1Mzc0MzI8L2FjY2Vzc2lvbi1udW0+PHVybHM+PHJlbGF0ZWQt
dXJscz48dXJsPmh0dHBzOi8vd3d3Lm5jYmkubmxtLm5paC5nb3YvcHVibWVkLzIyNTM3NDMyPC91
cmw+PHVybD5odHRwczovL3d3dy5uY2JpLm5sbS5uaWguZ292L3BtYy9hcnRpY2xlcy9QTUMzMzM4
OTQ5L3BkZi9uaWhtczM2ODM2Mi5wZGY8L3VybD48L3JlbGF0ZWQtdXJscz48L3VybHM+PGN1c3Rv
bTI+UE1DMzMzODk0OTwvY3VzdG9tMj48ZWxlY3Ryb25pYy1yZXNvdXJjZS1udW0+MTAuMTA1My9q
Lmdhc3Ryby4yMDExLjEyLjA2MTwvZWxlY3Ryb25pYy1yZXNvdXJjZS1udW0+PC9yZWNvcmQ+PC9D
aXRlPjwvRW5kTm90ZT5=
</w:fldData>
        </w:fldChar>
      </w:r>
      <w:r w:rsidR="00DD2AC8">
        <w:rPr>
          <w:rFonts w:ascii="Book Antiqua" w:hAnsi="Book Antiqua"/>
        </w:rPr>
        <w:instrText xml:space="preserve"> ADDIN EN.CITE.DATA </w:instrText>
      </w:r>
      <w:r w:rsidR="00DD2AC8">
        <w:rPr>
          <w:rFonts w:ascii="Book Antiqua" w:hAnsi="Book Antiqua"/>
        </w:rPr>
      </w:r>
      <w:r w:rsidR="00DD2AC8">
        <w:rPr>
          <w:rFonts w:ascii="Book Antiqua" w:hAnsi="Book Antiqua"/>
        </w:rPr>
        <w:fldChar w:fldCharType="end"/>
      </w:r>
      <w:r w:rsidR="0024463C">
        <w:rPr>
          <w:rFonts w:ascii="Book Antiqua" w:hAnsi="Book Antiqua"/>
        </w:rPr>
      </w:r>
      <w:r w:rsidR="0024463C">
        <w:rPr>
          <w:rFonts w:ascii="Book Antiqua" w:hAnsi="Book Antiqua"/>
        </w:rPr>
        <w:fldChar w:fldCharType="separate"/>
      </w:r>
      <w:r w:rsidR="00DD2AC8" w:rsidRPr="00DD2AC8">
        <w:rPr>
          <w:rFonts w:ascii="Book Antiqua" w:hAnsi="Book Antiqua"/>
          <w:noProof/>
          <w:vertAlign w:val="superscript"/>
        </w:rPr>
        <w:t>[2]</w:t>
      </w:r>
      <w:r w:rsidR="0024463C">
        <w:rPr>
          <w:rFonts w:ascii="Book Antiqua" w:hAnsi="Book Antiqua"/>
        </w:rPr>
        <w:fldChar w:fldCharType="end"/>
      </w:r>
      <w:r w:rsidR="00162F7A">
        <w:rPr>
          <w:rFonts w:ascii="Book Antiqua" w:hAnsi="Book Antiqua"/>
        </w:rPr>
        <w:t>.</w:t>
      </w:r>
      <w:r w:rsidR="00D95F65">
        <w:rPr>
          <w:rFonts w:ascii="Book Antiqua" w:hAnsi="Book Antiqua"/>
        </w:rPr>
        <w:t xml:space="preserve"> </w:t>
      </w:r>
      <w:r w:rsidR="00162F7A">
        <w:rPr>
          <w:rFonts w:ascii="Book Antiqua" w:hAnsi="Book Antiqua"/>
        </w:rPr>
        <w:t>HCC</w:t>
      </w:r>
      <w:r w:rsidRPr="000A5447">
        <w:rPr>
          <w:rFonts w:ascii="Book Antiqua" w:hAnsi="Book Antiqua"/>
        </w:rPr>
        <w:t xml:space="preserve"> is </w:t>
      </w:r>
      <w:r w:rsidR="00162F7A">
        <w:rPr>
          <w:rFonts w:ascii="Book Antiqua" w:hAnsi="Book Antiqua"/>
        </w:rPr>
        <w:t xml:space="preserve">etiologically </w:t>
      </w:r>
      <w:r w:rsidRPr="000A5447">
        <w:rPr>
          <w:rFonts w:ascii="Book Antiqua" w:hAnsi="Book Antiqua"/>
        </w:rPr>
        <w:t>linked to viral hepatitis, particularly chronic hepatitis B virus (HBV) and hepatitis C virus (HCV) infections. HBV and HCV account for approximately 80</w:t>
      </w:r>
      <w:r w:rsidR="002F32E4">
        <w:rPr>
          <w:rFonts w:ascii="Book Antiqua" w:hAnsi="Book Antiqua" w:hint="eastAsia"/>
          <w:lang w:eastAsia="zh-CN"/>
        </w:rPr>
        <w:t>%</w:t>
      </w:r>
      <w:r w:rsidRPr="000A5447">
        <w:rPr>
          <w:rFonts w:ascii="Book Antiqua" w:hAnsi="Book Antiqua"/>
        </w:rPr>
        <w:t xml:space="preserve"> to 90% of </w:t>
      </w:r>
      <w:r w:rsidR="005D43AF">
        <w:rPr>
          <w:rFonts w:ascii="Book Antiqua" w:hAnsi="Book Antiqua"/>
        </w:rPr>
        <w:t xml:space="preserve">HCC </w:t>
      </w:r>
      <w:r w:rsidRPr="000A5447">
        <w:rPr>
          <w:rFonts w:ascii="Book Antiqua" w:hAnsi="Book Antiqua"/>
        </w:rPr>
        <w:t>cases worldw</w:t>
      </w:r>
      <w:r w:rsidR="009D7C64" w:rsidRPr="000A5447">
        <w:rPr>
          <w:rFonts w:ascii="Book Antiqua" w:hAnsi="Book Antiqua"/>
        </w:rPr>
        <w:t>ide, with both infections demonst</w:t>
      </w:r>
      <w:r w:rsidR="0024463C">
        <w:rPr>
          <w:rFonts w:ascii="Book Antiqua" w:hAnsi="Book Antiqua"/>
        </w:rPr>
        <w:t>rating wide regional variability</w:t>
      </w:r>
      <w:r w:rsidR="00F8174E">
        <w:rPr>
          <w:rFonts w:ascii="Book Antiqua" w:hAnsi="Book Antiqua"/>
        </w:rPr>
        <w:t xml:space="preserve"> but is known to be </w:t>
      </w:r>
      <w:r w:rsidR="00BC2CA5">
        <w:rPr>
          <w:rFonts w:ascii="Book Antiqua" w:hAnsi="Book Antiqua"/>
        </w:rPr>
        <w:t>highly</w:t>
      </w:r>
      <w:r w:rsidR="00F8174E">
        <w:rPr>
          <w:rFonts w:ascii="Book Antiqua" w:hAnsi="Book Antiqua"/>
        </w:rPr>
        <w:t xml:space="preserve"> endemic in Vietnam</w:t>
      </w:r>
      <w:r w:rsidR="0024463C">
        <w:rPr>
          <w:rFonts w:ascii="Book Antiqua" w:hAnsi="Book Antiqua"/>
        </w:rPr>
        <w:fldChar w:fldCharType="begin">
          <w:fldData xml:space="preserve">PEVuZE5vdGU+PENpdGU+PEF1dGhvcj5LdXBlcjwvQXV0aG9yPjxZZWFyPjIwMDA8L1llYXI+PFJl
Y051bT4yODwvUmVjTnVtPjxEaXNwbGF5VGV4dD48c3R5bGUgZmFjZT0ic3VwZXJzY3JpcHQiPlsz
LTVdPC9zdHlsZT48L0Rpc3BsYXlUZXh0PjxyZWNvcmQ+PHJlYy1udW1iZXI+Mjg8L3JlYy1udW1i
ZXI+PGZvcmVpZ24ta2V5cz48a2V5IGFwcD0iRU4iIGRiLWlkPSJhdGFzNWZ4em4yeGF6NGU5dGU2
cHd4cmF4OTJ6eHN2ZXMwemYiIHRpbWVzdGFtcD0iMTUwODgwNTM0NCI+Mjg8L2tleT48L2ZvcmVp
Z24ta2V5cz48cmVmLXR5cGUgbmFtZT0iSm91cm5hbCBBcnRpY2xlIj4xNzwvcmVmLXR5cGU+PGNv
bnRyaWJ1dG9ycz48YXV0aG9ycz48YXV0aG9yPkt1cGVyLCBILjwvYXV0aG9yPjxhdXRob3I+QWRh
bWksIEguIE8uPC9hdXRob3I+PGF1dGhvcj5UcmljaG9wb3Vsb3MsIEQuPC9hdXRob3I+PC9hdXRo
b3JzPjwvY29udHJpYnV0b3JzPjxhdXRoLWFkZHJlc3M+RGVwYXJ0bWVudCBvZiBFcGlkZW1pb2xv
Z3ksIEhhcnZhcmQgU2Nob29sIG9mIFB1YmxpYyBIZWFsdGgsIEJvc3RvbiwgTUEsIFVTQS48L2F1
dGgtYWRkcmVzcz48dGl0bGVzPjx0aXRsZT5JbmZlY3Rpb25zIGFzIGEgbWFqb3IgcHJldmVudGFi
bGUgY2F1c2Ugb2YgaHVtYW4gY2FuY2VyPC90aXRsZT48c2Vjb25kYXJ5LXRpdGxlPkogSW50ZXJu
IE1lZDwvc2Vjb25kYXJ5LXRpdGxlPjwvdGl0bGVzPjxwZXJpb2RpY2FsPjxmdWxsLXRpdGxlPkog
SW50ZXJuIE1lZDwvZnVsbC10aXRsZT48L3BlcmlvZGljYWw+PHBhZ2VzPjE3MS04MzwvcGFnZXM+
PHZvbHVtZT4yNDg8L3ZvbHVtZT48bnVtYmVyPjM8L251bWJlcj48a2V5d29yZHM+PGtleXdvcmQ+
QW5pbWFsczwva2V5d29yZD48a2V5d29yZD5DbG9ub3JjaGlhc2lzL2NvbXBsaWNhdGlvbnM8L2tl
eXdvcmQ+PGtleXdvcmQ+SGVsaWNvYmFjdGVyIEluZmVjdGlvbnMvY29tcGxpY2F0aW9uczwva2V5
d29yZD48a2V5d29yZD5IZWxpY29iYWN0ZXIgcHlsb3JpPC9rZXl3b3JkPjxrZXl3b3JkPkh1bWFu
czwva2V5d29yZD48a2V5d29yZD5OZW9wbGFzbXMvKmV0aW9sb2d5L3ByZXZlbnRpb24gJmFtcDsg
Y29udHJvbDwva2V5d29yZD48a2V5d29yZD5QcmltYXJ5IFByZXZlbnRpb248L2tleXdvcmQ+PGtl
eXdvcmQ+U2NoaXN0b3NvbWlhc2lzL2NvbXBsaWNhdGlvbnM8L2tleXdvcmQ+PGtleXdvcmQ+Vmly
dXMgRGlzZWFzZXMvKmNvbXBsaWNhdGlvbnM8L2tleXdvcmQ+PC9rZXl3b3Jkcz48ZGF0ZXM+PHll
YXI+MjAwMDwveWVhcj48cHViLWRhdGVzPjxkYXRlPlNlcDwvZGF0ZT48L3B1Yi1kYXRlcz48L2Rh
dGVzPjxpc2JuPjA5NTQtNjgyMCAoUHJpbnQpJiN4RDswOTU0LTY4MjAgKExpbmtpbmcpPC9pc2Ju
PjxhY2Nlc3Npb24tbnVtPjEwOTcxNzg0PC9hY2Nlc3Npb24tbnVtPjx1cmxzPjxyZWxhdGVkLXVy
bHM+PHVybD5odHRwczovL3d3dy5uY2JpLm5sbS5uaWguZ292L3B1Ym1lZC8xMDk3MTc4NDwvdXJs
Pjx1cmw+aHR0cDovL29ubGluZWxpYnJhcnkud2lsZXkuY29tL3N0b3JlLzEwLjEwNDYvai4xMzY1
LTI3OTYuMjAwMC4wMDc0Mi54L2Fzc2V0L2ouMTM2NS0yNzk2LjIwMDAuMDA3NDIueC5wZGY/dj0x
JmFtcDt0PWo5NHZ4ajhsJmFtcDtzPTMwYmUyMGRiM2M0OTVlYjdhMDM4NDUxMDRlMTZmNGU4OWE0
NGQxZDg8L3VybD48L3JlbGF0ZWQtdXJscz48L3VybHM+PC9yZWNvcmQ+PC9DaXRlPjxDaXRlPjxB
dXRob3I+Tm9yZGVuc3RlZHQ8L0F1dGhvcj48WWVhcj4yMDEwPC9ZZWFyPjxSZWNOdW0+Mzk8L1Jl
Y051bT48cmVjb3JkPjxyZWMtbnVtYmVyPjM5PC9yZWMtbnVtYmVyPjxmb3JlaWduLWtleXM+PGtl
eSBhcHA9IkVOIiBkYi1pZD0iYXRhczVmeHpuMnhhejRlOXRlNnB3eHJheDkyenhzdmVzMHpmIiB0
aW1lc3RhbXA9IjE1MDg4MDczNTYiPjM5PC9rZXk+PC9mb3JlaWduLWtleXM+PHJlZi10eXBlIG5h
bWU9IkpvdXJuYWwgQXJ0aWNsZSI+MTc8L3JlZi10eXBlPjxjb250cmlidXRvcnM+PGF1dGhvcnM+
PGF1dGhvcj5Ob3JkZW5zdGVkdCwgSC48L2F1dGhvcj48YXV0aG9yPldoaXRlLCBELiBMLjwvYXV0
aG9yPjxhdXRob3I+RWwtU2VyYWcsIEguIEIuPC9hdXRob3I+PC9hdXRob3JzPjwvY29udHJpYnV0
b3JzPjxhdXRoLWFkZHJlc3M+S2Fyb2xpbnNrYSBJbnN0aXR1dGUsIFN0b2NraG9sbSwgU3dlZGVu
LjwvYXV0aC1hZGRyZXNzPjx0aXRsZXM+PHRpdGxlPlRoZSBjaGFuZ2luZyBwYXR0ZXJuIG9mIGVw
aWRlbWlvbG9neSBpbiBoZXBhdG9jZWxsdWxhciBjYXJjaW5vbWE8L3RpdGxlPjxzZWNvbmRhcnkt
dGl0bGU+RGlnIExpdmVyIERpczwvc2Vjb25kYXJ5LXRpdGxlPjwvdGl0bGVzPjxwZXJpb2RpY2Fs
PjxmdWxsLXRpdGxlPkRpZyBMaXZlciBEaXM8L2Z1bGwtdGl0bGU+PC9wZXJpb2RpY2FsPjxwYWdl
cz5TMjA2LTE0PC9wYWdlcz48dm9sdW1lPjQyIFN1cHBsIDM8L3ZvbHVtZT48a2V5d29yZHM+PGtl
eXdvcmQ+QWZyaWNhIFNvdXRoIG9mIHRoZSBTYWhhcmEvZXBpZGVtaW9sb2d5PC9rZXl3b3JkPjxr
ZXl3b3JkPkFzaWEsIFNvdXRoZWFzdGVybi9lcGlkZW1pb2xvZ3k8L2tleXdvcmQ+PGtleXdvcmQ+
Q2FyY2lub21hLCBIZXBhdG9jZWxsdWxhci8qbW9ydGFsaXR5L3Zpcm9sb2d5PC9rZXl3b3JkPjxr
ZXl3b3JkPipFbmRlbWljIERpc2Vhc2VzPC9rZXl3b3JkPjxrZXl3b3JkPkdsb2JhbCBIZWFsdGg8
L2tleXdvcmQ+PGtleXdvcmQ+SGVwYXRpdGlzIEIvY29tcGxpY2F0aW9ucy9lcGlkZW1pb2xvZ3k8
L2tleXdvcmQ+PGtleXdvcmQ+SGVwYXRpdGlzIEMvY29tcGxpY2F0aW9ucy9lcGlkZW1pb2xvZ3k8
L2tleXdvcmQ+PGtleXdvcmQ+SHVtYW5zPC9rZXl3b3JkPjxrZXl3b3JkPkluY2lkZW5jZTwva2V5
d29yZD48a2V5d29yZD5MaXZlciBDaXJyaG9zaXMvZXBpZGVtaW9sb2d5L3Zpcm9sb2d5PC9rZXl3
b3JkPjxrZXl3b3JkPkxpdmVyIE5lb3BsYXNtcy8qbW9ydGFsaXR5L3Zpcm9sb2d5PC9rZXl3b3Jk
Pjwva2V5d29yZHM+PGRhdGVzPjx5ZWFyPjIwMTA8L3llYXI+PHB1Yi1kYXRlcz48ZGF0ZT5KdWw8
L2RhdGU+PC9wdWItZGF0ZXM+PC9kYXRlcz48aXNibj4xODc4LTM1NjIgKEVsZWN0cm9uaWMpJiN4
RDsxNTkwLTg2NTggKExpbmtpbmcpPC9pc2JuPjxhY2Nlc3Npb24tbnVtPjIwNTQ3MzA1PC9hY2Nl
c3Npb24tbnVtPjx1cmxzPjxyZWxhdGVkLXVybHM+PHVybD5odHRwczovL3d3dy5uY2JpLm5sbS5u
aWguZ292L3B1Ym1lZC8yMDU0NzMwNTwvdXJsPjx1cmw+aHR0cHM6Ly93d3cubmNiaS5ubG0ubmlo
Lmdvdi9wbWMvYXJ0aWNsZXMvUE1DMzM5Mjc1NS9wZGYvbmlobXMzODkyMzUucGRmPC91cmw+PC9y
ZWxhdGVkLXVybHM+PC91cmxzPjxjdXN0b20yPlBNQzMzOTI3NTU8L2N1c3RvbTI+PGVsZWN0cm9u
aWMtcmVzb3VyY2UtbnVtPjEwLjEwMTYvUzE1OTAtODY1OCgxMCk2MDUwNy01PC9lbGVjdHJvbmlj
LXJlc291cmNlLW51bT48L3JlY29yZD48L0NpdGU+PENpdGU+PEF1dGhvcj5aaHU8L0F1dGhvcj48
WWVhcj4yMDE2PC9ZZWFyPjxSZWNOdW0+MjM8L1JlY051bT48cmVjb3JkPjxyZWMtbnVtYmVyPjIz
PC9yZWMtbnVtYmVyPjxmb3JlaWduLWtleXM+PGtleSBhcHA9IkVOIiBkYi1pZD0iYXRhczVmeHpu
MnhhejRlOXRlNnB3eHJheDkyenhzdmVzMHpmIiB0aW1lc3RhbXA9IjE1MDg4MDQ5NDUiPjIzPC9r
ZXk+PC9mb3JlaWduLWtleXM+PHJlZi10eXBlIG5hbWU9IkpvdXJuYWwgQXJ0aWNsZSI+MTc8L3Jl
Zi10eXBlPjxjb250cmlidXRvcnM+PGF1dGhvcnM+PGF1dGhvcj5aaHUsIFIuIFguPC9hdXRob3I+
PGF1dGhvcj5TZXRvLCBXLiBLLjwvYXV0aG9yPjxhdXRob3I+TGFpLCBDLiBMLjwvYXV0aG9yPjxh
dXRob3I+WXVlbiwgTS4gRi48L2F1dGhvcj48L2F1dGhvcnM+PC9jb250cmlidXRvcnM+PGF1dGgt
YWRkcmVzcz5EZXBhcnRtZW50IG9mIE1lZGljaW5lLCBUaGUgVW5pdmVyc2l0eSBvZiBIb25nIEtv
bmctU2hlbnpoZW4gSG9zcGl0YWwsIFNoZW56aGVuLCBDaGluYS4mI3hEO0RlcGFydG1lbnQgb2Yg
TWVkaWNpbmUsIFF1ZWVuIE1hcnkgSG9zcGl0YWwsIFRoZSBVbml2ZXJzaXR5IG9mIEhvbmcgS29u
ZywgSG9uZyBLb25nLCBDaGluYS48L2F1dGgtYWRkcmVzcz48dGl0bGVzPjx0aXRsZT5FcGlkZW1p
b2xvZ3kgb2YgSGVwYXRvY2VsbHVsYXIgQ2FyY2lub21hIGluIHRoZSBBc2lhLVBhY2lmaWMgUmVn
aW9uPC90aXRsZT48c2Vjb25kYXJ5LXRpdGxlPkd1dCBMaXZlcjwvc2Vjb25kYXJ5LXRpdGxlPjwv
dGl0bGVzPjxwZXJpb2RpY2FsPjxmdWxsLXRpdGxlPkd1dCBMaXZlcjwvZnVsbC10aXRsZT48L3Bl
cmlvZGljYWw+PHBhZ2VzPjMzMi05PC9wYWdlcz48dm9sdW1lPjEwPC92b2x1bWU+PG51bWJlcj4z
PC9udW1iZXI+PGtleXdvcmRzPjxrZXl3b3JkPkFmbGF0b3hpbnMvYWR2ZXJzZSBlZmZlY3RzPC9r
ZXl3b3JkPjxrZXl3b3JkPkFnZSBEaXN0cmlidXRpb248L2tleXdvcmQ+PGtleXdvcmQ+QWxjb2hv
bCBEcmlua2luZy9hZHZlcnNlIGVmZmVjdHMvZXBpZGVtaW9sb2d5PC9rZXl3b3JkPjxrZXl3b3Jk
PkFzaWEvZXBpZGVtaW9sb2d5PC9rZXl3b3JkPjxrZXl3b3JkPkNhcmNpbm9tYSwgSGVwYXRvY2Vs
bHVsYXIvKmVwaWRlbWlvbG9neTwva2V5d29yZD48a2V5d29yZD5EaWFiZXRlcyBNZWxsaXR1cywg
VHlwZSAyL2NvbXBsaWNhdGlvbnMvZXBpZGVtaW9sb2d5PC9rZXl3b3JkPjxrZXl3b3JkPkZlbWFs
ZTwva2V5d29yZD48a2V5d29yZD5Gb29kIENvbnRhbWluYXRpb24vc3RhdGlzdGljcyAmYW1wOyBu
dW1lcmljYWwgZGF0YTwva2V5d29yZD48a2V5d29yZD5IZXBhdGl0aXMgQiwgQ2hyb25pYy9lcGlk
ZW1pb2xvZ3k8L2tleXdvcmQ+PGtleXdvcmQ+SGVwYXRpdGlzIEMsIENocm9uaWMvZXBpZGVtaW9s
b2d5PC9rZXl3b3JkPjxrZXl3b3JkPkh1bWFuczwva2V5d29yZD48a2V5d29yZD5JbmNpZGVuY2U8
L2tleXdvcmQ+PGtleXdvcmQ+TGl2ZXIgTmVvcGxhc21zLyplcGlkZW1pb2xvZ3k8L2tleXdvcmQ+
PGtleXdvcmQ+TWFsZTwva2V5d29yZD48a2V5d29yZD5PY2VhbmlhL2VwaWRlbWlvbG9neTwva2V5
d29yZD48a2V5d29yZD5QcmV2YWxlbmNlPC9rZXl3b3JkPjxrZXl3b3JkPlJpc2sgRmFjdG9yczwv
a2V5d29yZD48a2V5d29yZD5DYXJjaW5vbWEsIGhlcGF0b2NlbGx1bGFyPC9rZXl3b3JkPjxrZXl3
b3JkPkxpdmVyIG5lb3BsYXNtczwva2V5d29yZD48a2V5d29yZD5Nb3J0YWxpdHk8L2tleXdvcmQ+
PC9rZXl3b3Jkcz48ZGF0ZXM+PHllYXI+MjAxNjwveWVhcj48cHViLWRhdGVzPjxkYXRlPk1heSAy
MzwvZGF0ZT48L3B1Yi1kYXRlcz48L2RhdGVzPjxpc2JuPjIwMDUtMTIxMiAoRWxlY3Ryb25pYykm
I3hEOzE5NzYtMjI4MyAoTGlua2luZyk8L2lzYm4+PGFjY2Vzc2lvbi1udW0+MjcxMTQ0MzM8L2Fj
Y2Vzc2lvbi1udW0+PHVybHM+PHJlbGF0ZWQtdXJscz48dXJsPmh0dHBzOi8vd3d3Lm5jYmkubmxt
Lm5paC5nb3YvcHVibWVkLzI3MTE0NDMzPC91cmw+PHVybD5odHRwczovL3d3dy5uY2JpLm5sbS5u
aWguZ292L3BtYy9hcnRpY2xlcy9QTUM0ODQ5Njg0L3BkZi9nbmwtMTAtMzMyLnBkZjwvdXJsPjwv
cmVsYXRlZC11cmxzPjwvdXJscz48Y3VzdG9tMj5QTUM0ODQ5Njg0PC9jdXN0b20yPjxlbGVjdHJv
bmljLXJlc291cmNlLW51bT4xMC41MDA5L2dubDE1MjU3PC9lbGVjdHJvbmljLXJlc291cmNlLW51
bT48L3JlY29yZD48L0NpdGU+PC9FbmROb3RlPgB=
</w:fldData>
        </w:fldChar>
      </w:r>
      <w:r w:rsidR="00DD2AC8">
        <w:rPr>
          <w:rFonts w:ascii="Book Antiqua" w:hAnsi="Book Antiqua"/>
        </w:rPr>
        <w:instrText xml:space="preserve"> ADDIN EN.CITE </w:instrText>
      </w:r>
      <w:r w:rsidR="00DD2AC8">
        <w:rPr>
          <w:rFonts w:ascii="Book Antiqua" w:hAnsi="Book Antiqua"/>
        </w:rPr>
        <w:fldChar w:fldCharType="begin">
          <w:fldData xml:space="preserve">PEVuZE5vdGU+PENpdGU+PEF1dGhvcj5LdXBlcjwvQXV0aG9yPjxZZWFyPjIwMDA8L1llYXI+PFJl
Y051bT4yODwvUmVjTnVtPjxEaXNwbGF5VGV4dD48c3R5bGUgZmFjZT0ic3VwZXJzY3JpcHQiPlsz
LTVdPC9zdHlsZT48L0Rpc3BsYXlUZXh0PjxyZWNvcmQ+PHJlYy1udW1iZXI+Mjg8L3JlYy1udW1i
ZXI+PGZvcmVpZ24ta2V5cz48a2V5IGFwcD0iRU4iIGRiLWlkPSJhdGFzNWZ4em4yeGF6NGU5dGU2
cHd4cmF4OTJ6eHN2ZXMwemYiIHRpbWVzdGFtcD0iMTUwODgwNTM0NCI+Mjg8L2tleT48L2ZvcmVp
Z24ta2V5cz48cmVmLXR5cGUgbmFtZT0iSm91cm5hbCBBcnRpY2xlIj4xNzwvcmVmLXR5cGU+PGNv
bnRyaWJ1dG9ycz48YXV0aG9ycz48YXV0aG9yPkt1cGVyLCBILjwvYXV0aG9yPjxhdXRob3I+QWRh
bWksIEguIE8uPC9hdXRob3I+PGF1dGhvcj5UcmljaG9wb3Vsb3MsIEQuPC9hdXRob3I+PC9hdXRo
b3JzPjwvY29udHJpYnV0b3JzPjxhdXRoLWFkZHJlc3M+RGVwYXJ0bWVudCBvZiBFcGlkZW1pb2xv
Z3ksIEhhcnZhcmQgU2Nob29sIG9mIFB1YmxpYyBIZWFsdGgsIEJvc3RvbiwgTUEsIFVTQS48L2F1
dGgtYWRkcmVzcz48dGl0bGVzPjx0aXRsZT5JbmZlY3Rpb25zIGFzIGEgbWFqb3IgcHJldmVudGFi
bGUgY2F1c2Ugb2YgaHVtYW4gY2FuY2VyPC90aXRsZT48c2Vjb25kYXJ5LXRpdGxlPkogSW50ZXJu
IE1lZDwvc2Vjb25kYXJ5LXRpdGxlPjwvdGl0bGVzPjxwZXJpb2RpY2FsPjxmdWxsLXRpdGxlPkog
SW50ZXJuIE1lZDwvZnVsbC10aXRsZT48L3BlcmlvZGljYWw+PHBhZ2VzPjE3MS04MzwvcGFnZXM+
PHZvbHVtZT4yNDg8L3ZvbHVtZT48bnVtYmVyPjM8L251bWJlcj48a2V5d29yZHM+PGtleXdvcmQ+
QW5pbWFsczwva2V5d29yZD48a2V5d29yZD5DbG9ub3JjaGlhc2lzL2NvbXBsaWNhdGlvbnM8L2tl
eXdvcmQ+PGtleXdvcmQ+SGVsaWNvYmFjdGVyIEluZmVjdGlvbnMvY29tcGxpY2F0aW9uczwva2V5
d29yZD48a2V5d29yZD5IZWxpY29iYWN0ZXIgcHlsb3JpPC9rZXl3b3JkPjxrZXl3b3JkPkh1bWFu
czwva2V5d29yZD48a2V5d29yZD5OZW9wbGFzbXMvKmV0aW9sb2d5L3ByZXZlbnRpb24gJmFtcDsg
Y29udHJvbDwva2V5d29yZD48a2V5d29yZD5QcmltYXJ5IFByZXZlbnRpb248L2tleXdvcmQ+PGtl
eXdvcmQ+U2NoaXN0b3NvbWlhc2lzL2NvbXBsaWNhdGlvbnM8L2tleXdvcmQ+PGtleXdvcmQ+Vmly
dXMgRGlzZWFzZXMvKmNvbXBsaWNhdGlvbnM8L2tleXdvcmQ+PC9rZXl3b3Jkcz48ZGF0ZXM+PHll
YXI+MjAwMDwveWVhcj48cHViLWRhdGVzPjxkYXRlPlNlcDwvZGF0ZT48L3B1Yi1kYXRlcz48L2Rh
dGVzPjxpc2JuPjA5NTQtNjgyMCAoUHJpbnQpJiN4RDswOTU0LTY4MjAgKExpbmtpbmcpPC9pc2Ju
PjxhY2Nlc3Npb24tbnVtPjEwOTcxNzg0PC9hY2Nlc3Npb24tbnVtPjx1cmxzPjxyZWxhdGVkLXVy
bHM+PHVybD5odHRwczovL3d3dy5uY2JpLm5sbS5uaWguZ292L3B1Ym1lZC8xMDk3MTc4NDwvdXJs
Pjx1cmw+aHR0cDovL29ubGluZWxpYnJhcnkud2lsZXkuY29tL3N0b3JlLzEwLjEwNDYvai4xMzY1
LTI3OTYuMjAwMC4wMDc0Mi54L2Fzc2V0L2ouMTM2NS0yNzk2LjIwMDAuMDA3NDIueC5wZGY/dj0x
JmFtcDt0PWo5NHZ4ajhsJmFtcDtzPTMwYmUyMGRiM2M0OTVlYjdhMDM4NDUxMDRlMTZmNGU4OWE0
NGQxZDg8L3VybD48L3JlbGF0ZWQtdXJscz48L3VybHM+PC9yZWNvcmQ+PC9DaXRlPjxDaXRlPjxB
dXRob3I+Tm9yZGVuc3RlZHQ8L0F1dGhvcj48WWVhcj4yMDEwPC9ZZWFyPjxSZWNOdW0+Mzk8L1Jl
Y051bT48cmVjb3JkPjxyZWMtbnVtYmVyPjM5PC9yZWMtbnVtYmVyPjxmb3JlaWduLWtleXM+PGtl
eSBhcHA9IkVOIiBkYi1pZD0iYXRhczVmeHpuMnhhejRlOXRlNnB3eHJheDkyenhzdmVzMHpmIiB0
aW1lc3RhbXA9IjE1MDg4MDczNTYiPjM5PC9rZXk+PC9mb3JlaWduLWtleXM+PHJlZi10eXBlIG5h
bWU9IkpvdXJuYWwgQXJ0aWNsZSI+MTc8L3JlZi10eXBlPjxjb250cmlidXRvcnM+PGF1dGhvcnM+
PGF1dGhvcj5Ob3JkZW5zdGVkdCwgSC48L2F1dGhvcj48YXV0aG9yPldoaXRlLCBELiBMLjwvYXV0
aG9yPjxhdXRob3I+RWwtU2VyYWcsIEguIEIuPC9hdXRob3I+PC9hdXRob3JzPjwvY29udHJpYnV0
b3JzPjxhdXRoLWFkZHJlc3M+S2Fyb2xpbnNrYSBJbnN0aXR1dGUsIFN0b2NraG9sbSwgU3dlZGVu
LjwvYXV0aC1hZGRyZXNzPjx0aXRsZXM+PHRpdGxlPlRoZSBjaGFuZ2luZyBwYXR0ZXJuIG9mIGVw
aWRlbWlvbG9neSBpbiBoZXBhdG9jZWxsdWxhciBjYXJjaW5vbWE8L3RpdGxlPjxzZWNvbmRhcnkt
dGl0bGU+RGlnIExpdmVyIERpczwvc2Vjb25kYXJ5LXRpdGxlPjwvdGl0bGVzPjxwZXJpb2RpY2Fs
PjxmdWxsLXRpdGxlPkRpZyBMaXZlciBEaXM8L2Z1bGwtdGl0bGU+PC9wZXJpb2RpY2FsPjxwYWdl
cz5TMjA2LTE0PC9wYWdlcz48dm9sdW1lPjQyIFN1cHBsIDM8L3ZvbHVtZT48a2V5d29yZHM+PGtl
eXdvcmQ+QWZyaWNhIFNvdXRoIG9mIHRoZSBTYWhhcmEvZXBpZGVtaW9sb2d5PC9rZXl3b3JkPjxr
ZXl3b3JkPkFzaWEsIFNvdXRoZWFzdGVybi9lcGlkZW1pb2xvZ3k8L2tleXdvcmQ+PGtleXdvcmQ+
Q2FyY2lub21hLCBIZXBhdG9jZWxsdWxhci8qbW9ydGFsaXR5L3Zpcm9sb2d5PC9rZXl3b3JkPjxr
ZXl3b3JkPipFbmRlbWljIERpc2Vhc2VzPC9rZXl3b3JkPjxrZXl3b3JkPkdsb2JhbCBIZWFsdGg8
L2tleXdvcmQ+PGtleXdvcmQ+SGVwYXRpdGlzIEIvY29tcGxpY2F0aW9ucy9lcGlkZW1pb2xvZ3k8
L2tleXdvcmQ+PGtleXdvcmQ+SGVwYXRpdGlzIEMvY29tcGxpY2F0aW9ucy9lcGlkZW1pb2xvZ3k8
L2tleXdvcmQ+PGtleXdvcmQ+SHVtYW5zPC9rZXl3b3JkPjxrZXl3b3JkPkluY2lkZW5jZTwva2V5
d29yZD48a2V5d29yZD5MaXZlciBDaXJyaG9zaXMvZXBpZGVtaW9sb2d5L3Zpcm9sb2d5PC9rZXl3
b3JkPjxrZXl3b3JkPkxpdmVyIE5lb3BsYXNtcy8qbW9ydGFsaXR5L3Zpcm9sb2d5PC9rZXl3b3Jk
Pjwva2V5d29yZHM+PGRhdGVzPjx5ZWFyPjIwMTA8L3llYXI+PHB1Yi1kYXRlcz48ZGF0ZT5KdWw8
L2RhdGU+PC9wdWItZGF0ZXM+PC9kYXRlcz48aXNibj4xODc4LTM1NjIgKEVsZWN0cm9uaWMpJiN4
RDsxNTkwLTg2NTggKExpbmtpbmcpPC9pc2JuPjxhY2Nlc3Npb24tbnVtPjIwNTQ3MzA1PC9hY2Nl
c3Npb24tbnVtPjx1cmxzPjxyZWxhdGVkLXVybHM+PHVybD5odHRwczovL3d3dy5uY2JpLm5sbS5u
aWguZ292L3B1Ym1lZC8yMDU0NzMwNTwvdXJsPjx1cmw+aHR0cHM6Ly93d3cubmNiaS5ubG0ubmlo
Lmdvdi9wbWMvYXJ0aWNsZXMvUE1DMzM5Mjc1NS9wZGYvbmlobXMzODkyMzUucGRmPC91cmw+PC9y
ZWxhdGVkLXVybHM+PC91cmxzPjxjdXN0b20yPlBNQzMzOTI3NTU8L2N1c3RvbTI+PGVsZWN0cm9u
aWMtcmVzb3VyY2UtbnVtPjEwLjEwMTYvUzE1OTAtODY1OCgxMCk2MDUwNy01PC9lbGVjdHJvbmlj
LXJlc291cmNlLW51bT48L3JlY29yZD48L0NpdGU+PENpdGU+PEF1dGhvcj5aaHU8L0F1dGhvcj48
WWVhcj4yMDE2PC9ZZWFyPjxSZWNOdW0+MjM8L1JlY051bT48cmVjb3JkPjxyZWMtbnVtYmVyPjIz
PC9yZWMtbnVtYmVyPjxmb3JlaWduLWtleXM+PGtleSBhcHA9IkVOIiBkYi1pZD0iYXRhczVmeHpu
MnhhejRlOXRlNnB3eHJheDkyenhzdmVzMHpmIiB0aW1lc3RhbXA9IjE1MDg4MDQ5NDUiPjIzPC9r
ZXk+PC9mb3JlaWduLWtleXM+PHJlZi10eXBlIG5hbWU9IkpvdXJuYWwgQXJ0aWNsZSI+MTc8L3Jl
Zi10eXBlPjxjb250cmlidXRvcnM+PGF1dGhvcnM+PGF1dGhvcj5aaHUsIFIuIFguPC9hdXRob3I+
PGF1dGhvcj5TZXRvLCBXLiBLLjwvYXV0aG9yPjxhdXRob3I+TGFpLCBDLiBMLjwvYXV0aG9yPjxh
dXRob3I+WXVlbiwgTS4gRi48L2F1dGhvcj48L2F1dGhvcnM+PC9jb250cmlidXRvcnM+PGF1dGgt
YWRkcmVzcz5EZXBhcnRtZW50IG9mIE1lZGljaW5lLCBUaGUgVW5pdmVyc2l0eSBvZiBIb25nIEtv
bmctU2hlbnpoZW4gSG9zcGl0YWwsIFNoZW56aGVuLCBDaGluYS4mI3hEO0RlcGFydG1lbnQgb2Yg
TWVkaWNpbmUsIFF1ZWVuIE1hcnkgSG9zcGl0YWwsIFRoZSBVbml2ZXJzaXR5IG9mIEhvbmcgS29u
ZywgSG9uZyBLb25nLCBDaGluYS48L2F1dGgtYWRkcmVzcz48dGl0bGVzPjx0aXRsZT5FcGlkZW1p
b2xvZ3kgb2YgSGVwYXRvY2VsbHVsYXIgQ2FyY2lub21hIGluIHRoZSBBc2lhLVBhY2lmaWMgUmVn
aW9uPC90aXRsZT48c2Vjb25kYXJ5LXRpdGxlPkd1dCBMaXZlcjwvc2Vjb25kYXJ5LXRpdGxlPjwv
dGl0bGVzPjxwZXJpb2RpY2FsPjxmdWxsLXRpdGxlPkd1dCBMaXZlcjwvZnVsbC10aXRsZT48L3Bl
cmlvZGljYWw+PHBhZ2VzPjMzMi05PC9wYWdlcz48dm9sdW1lPjEwPC92b2x1bWU+PG51bWJlcj4z
PC9udW1iZXI+PGtleXdvcmRzPjxrZXl3b3JkPkFmbGF0b3hpbnMvYWR2ZXJzZSBlZmZlY3RzPC9r
ZXl3b3JkPjxrZXl3b3JkPkFnZSBEaXN0cmlidXRpb248L2tleXdvcmQ+PGtleXdvcmQ+QWxjb2hv
bCBEcmlua2luZy9hZHZlcnNlIGVmZmVjdHMvZXBpZGVtaW9sb2d5PC9rZXl3b3JkPjxrZXl3b3Jk
PkFzaWEvZXBpZGVtaW9sb2d5PC9rZXl3b3JkPjxrZXl3b3JkPkNhcmNpbm9tYSwgSGVwYXRvY2Vs
bHVsYXIvKmVwaWRlbWlvbG9neTwva2V5d29yZD48a2V5d29yZD5EaWFiZXRlcyBNZWxsaXR1cywg
VHlwZSAyL2NvbXBsaWNhdGlvbnMvZXBpZGVtaW9sb2d5PC9rZXl3b3JkPjxrZXl3b3JkPkZlbWFs
ZTwva2V5d29yZD48a2V5d29yZD5Gb29kIENvbnRhbWluYXRpb24vc3RhdGlzdGljcyAmYW1wOyBu
dW1lcmljYWwgZGF0YTwva2V5d29yZD48a2V5d29yZD5IZXBhdGl0aXMgQiwgQ2hyb25pYy9lcGlk
ZW1pb2xvZ3k8L2tleXdvcmQ+PGtleXdvcmQ+SGVwYXRpdGlzIEMsIENocm9uaWMvZXBpZGVtaW9s
b2d5PC9rZXl3b3JkPjxrZXl3b3JkPkh1bWFuczwva2V5d29yZD48a2V5d29yZD5JbmNpZGVuY2U8
L2tleXdvcmQ+PGtleXdvcmQ+TGl2ZXIgTmVvcGxhc21zLyplcGlkZW1pb2xvZ3k8L2tleXdvcmQ+
PGtleXdvcmQ+TWFsZTwva2V5d29yZD48a2V5d29yZD5PY2VhbmlhL2VwaWRlbWlvbG9neTwva2V5
d29yZD48a2V5d29yZD5QcmV2YWxlbmNlPC9rZXl3b3JkPjxrZXl3b3JkPlJpc2sgRmFjdG9yczwv
a2V5d29yZD48a2V5d29yZD5DYXJjaW5vbWEsIGhlcGF0b2NlbGx1bGFyPC9rZXl3b3JkPjxrZXl3
b3JkPkxpdmVyIG5lb3BsYXNtczwva2V5d29yZD48a2V5d29yZD5Nb3J0YWxpdHk8L2tleXdvcmQ+
PC9rZXl3b3Jkcz48ZGF0ZXM+PHllYXI+MjAxNjwveWVhcj48cHViLWRhdGVzPjxkYXRlPk1heSAy
MzwvZGF0ZT48L3B1Yi1kYXRlcz48L2RhdGVzPjxpc2JuPjIwMDUtMTIxMiAoRWxlY3Ryb25pYykm
I3hEOzE5NzYtMjI4MyAoTGlua2luZyk8L2lzYm4+PGFjY2Vzc2lvbi1udW0+MjcxMTQ0MzM8L2Fj
Y2Vzc2lvbi1udW0+PHVybHM+PHJlbGF0ZWQtdXJscz48dXJsPmh0dHBzOi8vd3d3Lm5jYmkubmxt
Lm5paC5nb3YvcHVibWVkLzI3MTE0NDMzPC91cmw+PHVybD5odHRwczovL3d3dy5uY2JpLm5sbS5u
aWguZ292L3BtYy9hcnRpY2xlcy9QTUM0ODQ5Njg0L3BkZi9nbmwtMTAtMzMyLnBkZjwvdXJsPjwv
cmVsYXRlZC11cmxzPjwvdXJscz48Y3VzdG9tMj5QTUM0ODQ5Njg0PC9jdXN0b20yPjxlbGVjdHJv
bmljLXJlc291cmNlLW51bT4xMC41MDA5L2dubDE1MjU3PC9lbGVjdHJvbmljLXJlc291cmNlLW51
bT48L3JlY29yZD48L0NpdGU+PC9FbmROb3RlPgB=
</w:fldData>
        </w:fldChar>
      </w:r>
      <w:r w:rsidR="00DD2AC8">
        <w:rPr>
          <w:rFonts w:ascii="Book Antiqua" w:hAnsi="Book Antiqua"/>
        </w:rPr>
        <w:instrText xml:space="preserve"> ADDIN EN.CITE.DATA </w:instrText>
      </w:r>
      <w:r w:rsidR="00DD2AC8">
        <w:rPr>
          <w:rFonts w:ascii="Book Antiqua" w:hAnsi="Book Antiqua"/>
        </w:rPr>
      </w:r>
      <w:r w:rsidR="00DD2AC8">
        <w:rPr>
          <w:rFonts w:ascii="Book Antiqua" w:hAnsi="Book Antiqua"/>
        </w:rPr>
        <w:fldChar w:fldCharType="end"/>
      </w:r>
      <w:r w:rsidR="0024463C">
        <w:rPr>
          <w:rFonts w:ascii="Book Antiqua" w:hAnsi="Book Antiqua"/>
        </w:rPr>
      </w:r>
      <w:r w:rsidR="0024463C">
        <w:rPr>
          <w:rFonts w:ascii="Book Antiqua" w:hAnsi="Book Antiqua"/>
        </w:rPr>
        <w:fldChar w:fldCharType="separate"/>
      </w:r>
      <w:r w:rsidR="00DD2AC8" w:rsidRPr="00DD2AC8">
        <w:rPr>
          <w:rFonts w:ascii="Book Antiqua" w:hAnsi="Book Antiqua"/>
          <w:noProof/>
          <w:vertAlign w:val="superscript"/>
        </w:rPr>
        <w:t>[3-5]</w:t>
      </w:r>
      <w:r w:rsidR="0024463C">
        <w:rPr>
          <w:rFonts w:ascii="Book Antiqua" w:hAnsi="Book Antiqua"/>
        </w:rPr>
        <w:fldChar w:fldCharType="end"/>
      </w:r>
      <w:r w:rsidR="00D95F65">
        <w:rPr>
          <w:rFonts w:ascii="Book Antiqua" w:hAnsi="Book Antiqua"/>
        </w:rPr>
        <w:t xml:space="preserve"> </w:t>
      </w:r>
      <w:r w:rsidR="009D7C64" w:rsidRPr="000A5447">
        <w:rPr>
          <w:rFonts w:ascii="Book Antiqua" w:hAnsi="Book Antiqua"/>
        </w:rPr>
        <w:t>Although a variety of modalities exist to treat HCC including surgical resection, locoregional ablative therapies, systemic chemotherapy, and liver transplantation, most individuals present later in their disease course and thus are limited in their ability to receive curative treatment</w:t>
      </w:r>
      <w:r w:rsidR="0024463C">
        <w:rPr>
          <w:rFonts w:ascii="Book Antiqua" w:hAnsi="Book Antiqua"/>
        </w:rPr>
        <w:fldChar w:fldCharType="begin">
          <w:fldData xml:space="preserve">PEVuZE5vdGU+PENpdGU+PEF1dGhvcj5FbC1TZXJhZzwvQXV0aG9yPjxZZWFyPjIwMTE8L1llYXI+
PFJlY051bT4yOTwvUmVjTnVtPjxEaXNwbGF5VGV4dD48c3R5bGUgZmFjZT0ic3VwZXJzY3JpcHQi
Pls2LCA3XTwvc3R5bGU+PC9EaXNwbGF5VGV4dD48cmVjb3JkPjxyZWMtbnVtYmVyPjI5PC9yZWMt
bnVtYmVyPjxmb3JlaWduLWtleXM+PGtleSBhcHA9IkVOIiBkYi1pZD0iYXRhczVmeHpuMnhhejRl
OXRlNnB3eHJheDkyenhzdmVzMHpmIiB0aW1lc3RhbXA9IjE1MDg4MDUzNzciPjI5PC9rZXk+PC9m
b3JlaWduLWtleXM+PHJlZi10eXBlIG5hbWU9IkpvdXJuYWwgQXJ0aWNsZSI+MTc8L3JlZi10eXBl
Pjxjb250cmlidXRvcnM+PGF1dGhvcnM+PGF1dGhvcj5FbC1TZXJhZywgSC4gQi48L2F1dGhvcj48
L2F1dGhvcnM+PC9jb250cmlidXRvcnM+PGF1dGgtYWRkcmVzcz5TZWN0aW9uIG9mIEdhc3Ryb2Vu
dGVyb2xvZ3kgYW5kIEhlcGF0b2xvZ3ksIE1pY2hhZWwgRSBEZUJha2V5IFZldGVyYW5zIEFmZmFp
cnMgTWVkaWNhbCBDZW50ZXIsIEJheWxvciBDb2xsZWdlIG9mIE1lZGljaW5lLCBIb3VzdG9uLCBU
WCA3NzAzMCwgVVNBLiBoYXNoZW1lQGJjbS5lZHU8L2F1dGgtYWRkcmVzcz48dGl0bGVzPjx0aXRs
ZT5IZXBhdG9jZWxsdWxhciBjYXJjaW5vbWE8L3RpdGxlPjxzZWNvbmRhcnktdGl0bGU+TiBFbmds
IEogTWVkPC9zZWNvbmRhcnktdGl0bGU+PC90aXRsZXM+PHBlcmlvZGljYWw+PGZ1bGwtdGl0bGU+
TiBFbmdsIEogTWVkPC9mdWxsLXRpdGxlPjwvcGVyaW9kaWNhbD48cGFnZXM+MTExOC0yNzwvcGFn
ZXM+PHZvbHVtZT4zNjU8L3ZvbHVtZT48bnVtYmVyPjEyPC9udW1iZXI+PGtleXdvcmRzPjxrZXl3
b3JkPkNhcmNpbm9tYSwgSGVwYXRvY2VsbHVsYXIvZGlhZ25vc2lzLyp0aGVyYXB5PC9rZXl3b3Jk
PjxrZXl3b3JkPkVtYm9saXphdGlvbiwgVGhlcmFwZXV0aWM8L2tleXdvcmQ+PGtleXdvcmQ+RmVt
YWxlPC9rZXl3b3JkPjxrZXl3b3JkPkhlcGF0aXRpcyBCIFZhY2NpbmVzPC9rZXl3b3JkPjxrZXl3
b3JkPkh1bWFuczwva2V5d29yZD48a2V5d29yZD5MaXZlci9zdXJnZXJ5PC9rZXl3b3JkPjxrZXl3
b3JkPkxpdmVyIE5lb3BsYXNtcy9kaWFnbm9zaXMvKnRoZXJhcHk8L2tleXdvcmQ+PGtleXdvcmQ+
TWFsZTwva2V5d29yZD48a2V5d29yZD5SaXNrIEZhY3RvcnM8L2tleXdvcmQ+PC9rZXl3b3Jkcz48
ZGF0ZXM+PHllYXI+MjAxMTwveWVhcj48cHViLWRhdGVzPjxkYXRlPlNlcCAyMjwvZGF0ZT48L3B1
Yi1kYXRlcz48L2RhdGVzPjxpc2JuPjE1MzMtNDQwNiAoRWxlY3Ryb25pYykmI3hEOzAwMjgtNDc5
MyAoTGlua2luZyk8L2lzYm4+PGFjY2Vzc2lvbi1udW0+MjE5OTIxMjQ8L2FjY2Vzc2lvbi1udW0+
PHVybHM+PHJlbGF0ZWQtdXJscz48dXJsPmh0dHBzOi8vd3d3Lm5jYmkubmxtLm5paC5nb3YvcHVi
bWVkLzIxOTkyMTI0PC91cmw+PHVybD5odHRwOi8vd3d3Lm5lam0ub3JnL2RvaS9wZGYvMTAuMTA1
Ni9ORUpNcmExMDAxNjgzPC91cmw+PC9yZWxhdGVkLXVybHM+PC91cmxzPjxlbGVjdHJvbmljLXJl
c291cmNlLW51bT4xMC4xMDU2L05FSk1yYTEwMDE2ODM8L2VsZWN0cm9uaWMtcmVzb3VyY2UtbnVt
PjwvcmVjb3JkPjwvQ2l0ZT48Q2l0ZT48WWVhcj4xOTk4PC9ZZWFyPjxSZWNOdW0+NDA8L1JlY051
bT48cmVjb3JkPjxyZWMtbnVtYmVyPjQwPC9yZWMtbnVtYmVyPjxmb3JlaWduLWtleXM+PGtleSBh
cHA9IkVOIiBkYi1pZD0iYXRhczVmeHpuMnhhejRlOXRlNnB3eHJheDkyenhzdmVzMHpmIiB0aW1l
c3RhbXA9IjE1MDg4MTE2NDAiPjQwPC9rZXk+PC9mb3JlaWduLWtleXM+PHJlZi10eXBlIG5hbWU9
IkpvdXJuYWwgQXJ0aWNsZSI+MTc8L3JlZi10eXBlPjxjb250cmlidXRvcnM+PC9jb250cmlidXRv
cnM+PHRpdGxlcz48dGl0bGU+QSBuZXcgcHJvZ25vc3RpYyBzeXN0ZW0gZm9yIGhlcGF0b2NlbGx1
bGFyIGNhcmNpbm9tYTogYSByZXRyb3NwZWN0aXZlIHN0dWR5IG9mIDQzNSBwYXRpZW50czogdGhl
IENhbmNlciBvZiB0aGUgTGl2ZXIgSXRhbGlhbiBQcm9ncmFtIChDTElQKSBpbnZlc3RpZ2F0b3Jz
PC90aXRsZT48c2Vjb25kYXJ5LXRpdGxlPkhlcGF0b2xvZ3k8L3NlY29uZGFyeS10aXRsZT48L3Rp
dGxlcz48cGVyaW9kaWNhbD48ZnVsbC10aXRsZT5IZXBhdG9sb2d5PC9mdWxsLXRpdGxlPjwvcGVy
aW9kaWNhbD48cGFnZXM+NzUxLTU8L3BhZ2VzPjx2b2x1bWU+Mjg8L3ZvbHVtZT48bnVtYmVyPjM8
L251bWJlcj48a2V5d29yZHM+PGtleXdvcmQ+QWR1bHQ8L2tleXdvcmQ+PGtleXdvcmQ+QWdlZDwv
a2V5d29yZD48a2V5d29yZD5BZ2VkLCA4MCBhbmQgb3Zlcjwva2V5d29yZD48a2V5d29yZD5DYXJj
aW5vbWEsIEhlcGF0b2NlbGx1bGFyLyptb3J0YWxpdHkvcGF0aG9sb2d5PC9rZXl3b3JkPjxrZXl3
b3JkPkZlbWFsZTwva2V5d29yZD48a2V5d29yZD5IdW1hbnM8L2tleXdvcmQ+PGtleXdvcmQ+TGl2
ZXIgTmVvcGxhc21zLyptb3J0YWxpdHkvcGF0aG9sb2d5PC9rZXl3b3JkPjxrZXl3b3JkPk1hbGU8
L2tleXdvcmQ+PGtleXdvcmQ+TWlkZGxlIEFnZWQ8L2tleXdvcmQ+PGtleXdvcmQ+UHJvZ25vc2lz
PC9rZXl3b3JkPjxrZXl3b3JkPlJldHJvc3BlY3RpdmUgU3R1ZGllczwva2V5d29yZD48a2V5d29y
ZD5hbHBoYS1GZXRvcHJvdGVpbnMvYW5hbHlzaXM8L2tleXdvcmQ+PC9rZXl3b3Jkcz48ZGF0ZXM+
PHllYXI+MTk5ODwveWVhcj48cHViLWRhdGVzPjxkYXRlPlNlcDwvZGF0ZT48L3B1Yi1kYXRlcz48
L2RhdGVzPjxpc2JuPjAyNzAtOTEzOSAoUHJpbnQpJiN4RDswMjcwLTkxMzkgKExpbmtpbmcpPC9p
c2JuPjxhY2Nlc3Npb24tbnVtPjk3MzE1Njg8L2FjY2Vzc2lvbi1udW0+PHVybHM+PHJlbGF0ZWQt
dXJscz48dXJsPmh0dHBzOi8vd3d3Lm5jYmkubmxtLm5paC5nb3YvcHVibWVkLzk3MzE1Njg8L3Vy
bD48L3JlbGF0ZWQtdXJscz48L3VybHM+PGVsZWN0cm9uaWMtcmVzb3VyY2UtbnVtPjEwLjEwMDIv
aGVwLjUxMDI4MDMyMjwvZWxlY3Ryb25pYy1yZXNvdXJjZS1udW0+PC9yZWNvcmQ+PC9DaXRlPjwv
RW5kTm90ZT4A
</w:fldData>
        </w:fldChar>
      </w:r>
      <w:r w:rsidR="00DD2AC8">
        <w:rPr>
          <w:rFonts w:ascii="Book Antiqua" w:hAnsi="Book Antiqua"/>
        </w:rPr>
        <w:instrText xml:space="preserve"> ADDIN EN.CITE </w:instrText>
      </w:r>
      <w:r w:rsidR="00DD2AC8">
        <w:rPr>
          <w:rFonts w:ascii="Book Antiqua" w:hAnsi="Book Antiqua"/>
        </w:rPr>
        <w:fldChar w:fldCharType="begin">
          <w:fldData xml:space="preserve">PEVuZE5vdGU+PENpdGU+PEF1dGhvcj5FbC1TZXJhZzwvQXV0aG9yPjxZZWFyPjIwMTE8L1llYXI+
PFJlY051bT4yOTwvUmVjTnVtPjxEaXNwbGF5VGV4dD48c3R5bGUgZmFjZT0ic3VwZXJzY3JpcHQi
Pls2LCA3XTwvc3R5bGU+PC9EaXNwbGF5VGV4dD48cmVjb3JkPjxyZWMtbnVtYmVyPjI5PC9yZWMt
bnVtYmVyPjxmb3JlaWduLWtleXM+PGtleSBhcHA9IkVOIiBkYi1pZD0iYXRhczVmeHpuMnhhejRl
OXRlNnB3eHJheDkyenhzdmVzMHpmIiB0aW1lc3RhbXA9IjE1MDg4MDUzNzciPjI5PC9rZXk+PC9m
b3JlaWduLWtleXM+PHJlZi10eXBlIG5hbWU9IkpvdXJuYWwgQXJ0aWNsZSI+MTc8L3JlZi10eXBl
Pjxjb250cmlidXRvcnM+PGF1dGhvcnM+PGF1dGhvcj5FbC1TZXJhZywgSC4gQi48L2F1dGhvcj48
L2F1dGhvcnM+PC9jb250cmlidXRvcnM+PGF1dGgtYWRkcmVzcz5TZWN0aW9uIG9mIEdhc3Ryb2Vu
dGVyb2xvZ3kgYW5kIEhlcGF0b2xvZ3ksIE1pY2hhZWwgRSBEZUJha2V5IFZldGVyYW5zIEFmZmFp
cnMgTWVkaWNhbCBDZW50ZXIsIEJheWxvciBDb2xsZWdlIG9mIE1lZGljaW5lLCBIb3VzdG9uLCBU
WCA3NzAzMCwgVVNBLiBoYXNoZW1lQGJjbS5lZHU8L2F1dGgtYWRkcmVzcz48dGl0bGVzPjx0aXRs
ZT5IZXBhdG9jZWxsdWxhciBjYXJjaW5vbWE8L3RpdGxlPjxzZWNvbmRhcnktdGl0bGU+TiBFbmds
IEogTWVkPC9zZWNvbmRhcnktdGl0bGU+PC90aXRsZXM+PHBlcmlvZGljYWw+PGZ1bGwtdGl0bGU+
TiBFbmdsIEogTWVkPC9mdWxsLXRpdGxlPjwvcGVyaW9kaWNhbD48cGFnZXM+MTExOC0yNzwvcGFn
ZXM+PHZvbHVtZT4zNjU8L3ZvbHVtZT48bnVtYmVyPjEyPC9udW1iZXI+PGtleXdvcmRzPjxrZXl3
b3JkPkNhcmNpbm9tYSwgSGVwYXRvY2VsbHVsYXIvZGlhZ25vc2lzLyp0aGVyYXB5PC9rZXl3b3Jk
PjxrZXl3b3JkPkVtYm9saXphdGlvbiwgVGhlcmFwZXV0aWM8L2tleXdvcmQ+PGtleXdvcmQ+RmVt
YWxlPC9rZXl3b3JkPjxrZXl3b3JkPkhlcGF0aXRpcyBCIFZhY2NpbmVzPC9rZXl3b3JkPjxrZXl3
b3JkPkh1bWFuczwva2V5d29yZD48a2V5d29yZD5MaXZlci9zdXJnZXJ5PC9rZXl3b3JkPjxrZXl3
b3JkPkxpdmVyIE5lb3BsYXNtcy9kaWFnbm9zaXMvKnRoZXJhcHk8L2tleXdvcmQ+PGtleXdvcmQ+
TWFsZTwva2V5d29yZD48a2V5d29yZD5SaXNrIEZhY3RvcnM8L2tleXdvcmQ+PC9rZXl3b3Jkcz48
ZGF0ZXM+PHllYXI+MjAxMTwveWVhcj48cHViLWRhdGVzPjxkYXRlPlNlcCAyMjwvZGF0ZT48L3B1
Yi1kYXRlcz48L2RhdGVzPjxpc2JuPjE1MzMtNDQwNiAoRWxlY3Ryb25pYykmI3hEOzAwMjgtNDc5
MyAoTGlua2luZyk8L2lzYm4+PGFjY2Vzc2lvbi1udW0+MjE5OTIxMjQ8L2FjY2Vzc2lvbi1udW0+
PHVybHM+PHJlbGF0ZWQtdXJscz48dXJsPmh0dHBzOi8vd3d3Lm5jYmkubmxtLm5paC5nb3YvcHVi
bWVkLzIxOTkyMTI0PC91cmw+PHVybD5odHRwOi8vd3d3Lm5lam0ub3JnL2RvaS9wZGYvMTAuMTA1
Ni9ORUpNcmExMDAxNjgzPC91cmw+PC9yZWxhdGVkLXVybHM+PC91cmxzPjxlbGVjdHJvbmljLXJl
c291cmNlLW51bT4xMC4xMDU2L05FSk1yYTEwMDE2ODM8L2VsZWN0cm9uaWMtcmVzb3VyY2UtbnVt
PjwvcmVjb3JkPjwvQ2l0ZT48Q2l0ZT48WWVhcj4xOTk4PC9ZZWFyPjxSZWNOdW0+NDA8L1JlY051
bT48cmVjb3JkPjxyZWMtbnVtYmVyPjQwPC9yZWMtbnVtYmVyPjxmb3JlaWduLWtleXM+PGtleSBh
cHA9IkVOIiBkYi1pZD0iYXRhczVmeHpuMnhhejRlOXRlNnB3eHJheDkyenhzdmVzMHpmIiB0aW1l
c3RhbXA9IjE1MDg4MTE2NDAiPjQwPC9rZXk+PC9mb3JlaWduLWtleXM+PHJlZi10eXBlIG5hbWU9
IkpvdXJuYWwgQXJ0aWNsZSI+MTc8L3JlZi10eXBlPjxjb250cmlidXRvcnM+PC9jb250cmlidXRv
cnM+PHRpdGxlcz48dGl0bGU+QSBuZXcgcHJvZ25vc3RpYyBzeXN0ZW0gZm9yIGhlcGF0b2NlbGx1
bGFyIGNhcmNpbm9tYTogYSByZXRyb3NwZWN0aXZlIHN0dWR5IG9mIDQzNSBwYXRpZW50czogdGhl
IENhbmNlciBvZiB0aGUgTGl2ZXIgSXRhbGlhbiBQcm9ncmFtIChDTElQKSBpbnZlc3RpZ2F0b3Jz
PC90aXRsZT48c2Vjb25kYXJ5LXRpdGxlPkhlcGF0b2xvZ3k8L3NlY29uZGFyeS10aXRsZT48L3Rp
dGxlcz48cGVyaW9kaWNhbD48ZnVsbC10aXRsZT5IZXBhdG9sb2d5PC9mdWxsLXRpdGxlPjwvcGVy
aW9kaWNhbD48cGFnZXM+NzUxLTU8L3BhZ2VzPjx2b2x1bWU+Mjg8L3ZvbHVtZT48bnVtYmVyPjM8
L251bWJlcj48a2V5d29yZHM+PGtleXdvcmQ+QWR1bHQ8L2tleXdvcmQ+PGtleXdvcmQ+QWdlZDwv
a2V5d29yZD48a2V5d29yZD5BZ2VkLCA4MCBhbmQgb3Zlcjwva2V5d29yZD48a2V5d29yZD5DYXJj
aW5vbWEsIEhlcGF0b2NlbGx1bGFyLyptb3J0YWxpdHkvcGF0aG9sb2d5PC9rZXl3b3JkPjxrZXl3
b3JkPkZlbWFsZTwva2V5d29yZD48a2V5d29yZD5IdW1hbnM8L2tleXdvcmQ+PGtleXdvcmQ+TGl2
ZXIgTmVvcGxhc21zLyptb3J0YWxpdHkvcGF0aG9sb2d5PC9rZXl3b3JkPjxrZXl3b3JkPk1hbGU8
L2tleXdvcmQ+PGtleXdvcmQ+TWlkZGxlIEFnZWQ8L2tleXdvcmQ+PGtleXdvcmQ+UHJvZ25vc2lz
PC9rZXl3b3JkPjxrZXl3b3JkPlJldHJvc3BlY3RpdmUgU3R1ZGllczwva2V5d29yZD48a2V5d29y
ZD5hbHBoYS1GZXRvcHJvdGVpbnMvYW5hbHlzaXM8L2tleXdvcmQ+PC9rZXl3b3Jkcz48ZGF0ZXM+
PHllYXI+MTk5ODwveWVhcj48cHViLWRhdGVzPjxkYXRlPlNlcDwvZGF0ZT48L3B1Yi1kYXRlcz48
L2RhdGVzPjxpc2JuPjAyNzAtOTEzOSAoUHJpbnQpJiN4RDswMjcwLTkxMzkgKExpbmtpbmcpPC9p
c2JuPjxhY2Nlc3Npb24tbnVtPjk3MzE1Njg8L2FjY2Vzc2lvbi1udW0+PHVybHM+PHJlbGF0ZWQt
dXJscz48dXJsPmh0dHBzOi8vd3d3Lm5jYmkubmxtLm5paC5nb3YvcHVibWVkLzk3MzE1Njg8L3Vy
bD48L3JlbGF0ZWQtdXJscz48L3VybHM+PGVsZWN0cm9uaWMtcmVzb3VyY2UtbnVtPjEwLjEwMDIv
aGVwLjUxMDI4MDMyMjwvZWxlY3Ryb25pYy1yZXNvdXJjZS1udW0+PC9yZWNvcmQ+PC9DaXRlPjwv
RW5kTm90ZT4A
</w:fldData>
        </w:fldChar>
      </w:r>
      <w:r w:rsidR="00DD2AC8">
        <w:rPr>
          <w:rFonts w:ascii="Book Antiqua" w:hAnsi="Book Antiqua"/>
        </w:rPr>
        <w:instrText xml:space="preserve"> ADDIN EN.CITE.DATA </w:instrText>
      </w:r>
      <w:r w:rsidR="00DD2AC8">
        <w:rPr>
          <w:rFonts w:ascii="Book Antiqua" w:hAnsi="Book Antiqua"/>
        </w:rPr>
      </w:r>
      <w:r w:rsidR="00DD2AC8">
        <w:rPr>
          <w:rFonts w:ascii="Book Antiqua" w:hAnsi="Book Antiqua"/>
        </w:rPr>
        <w:fldChar w:fldCharType="end"/>
      </w:r>
      <w:r w:rsidR="0024463C">
        <w:rPr>
          <w:rFonts w:ascii="Book Antiqua" w:hAnsi="Book Antiqua"/>
        </w:rPr>
      </w:r>
      <w:r w:rsidR="0024463C">
        <w:rPr>
          <w:rFonts w:ascii="Book Antiqua" w:hAnsi="Book Antiqua"/>
        </w:rPr>
        <w:fldChar w:fldCharType="separate"/>
      </w:r>
      <w:r w:rsidR="002F32E4">
        <w:rPr>
          <w:rFonts w:ascii="Book Antiqua" w:hAnsi="Book Antiqua"/>
          <w:noProof/>
          <w:vertAlign w:val="superscript"/>
        </w:rPr>
        <w:t>[6,</w:t>
      </w:r>
      <w:r w:rsidR="00DD2AC8" w:rsidRPr="00DD2AC8">
        <w:rPr>
          <w:rFonts w:ascii="Book Antiqua" w:hAnsi="Book Antiqua"/>
          <w:noProof/>
          <w:vertAlign w:val="superscript"/>
        </w:rPr>
        <w:t>7]</w:t>
      </w:r>
      <w:r w:rsidR="0024463C">
        <w:rPr>
          <w:rFonts w:ascii="Book Antiqua" w:hAnsi="Book Antiqua"/>
        </w:rPr>
        <w:fldChar w:fldCharType="end"/>
      </w:r>
      <w:r w:rsidR="0024463C">
        <w:rPr>
          <w:rFonts w:ascii="Book Antiqua" w:hAnsi="Book Antiqua"/>
        </w:rPr>
        <w:t>.</w:t>
      </w:r>
      <w:r w:rsidR="003E42B6">
        <w:rPr>
          <w:rFonts w:ascii="Book Antiqua" w:hAnsi="Book Antiqua"/>
        </w:rPr>
        <w:t xml:space="preserve"> </w:t>
      </w:r>
      <w:r w:rsidR="004A6F5D">
        <w:rPr>
          <w:rFonts w:ascii="Book Antiqua" w:hAnsi="Book Antiqua"/>
        </w:rPr>
        <w:t xml:space="preserve">HCC </w:t>
      </w:r>
      <w:r w:rsidR="00732CEE">
        <w:rPr>
          <w:rFonts w:ascii="Book Antiqua" w:hAnsi="Book Antiqua"/>
        </w:rPr>
        <w:t xml:space="preserve">is </w:t>
      </w:r>
      <w:r w:rsidR="009D7C64" w:rsidRPr="000A5447">
        <w:rPr>
          <w:rFonts w:ascii="Book Antiqua" w:hAnsi="Book Antiqua"/>
        </w:rPr>
        <w:t xml:space="preserve">a serious public health issue in Vietnam, with varied reported </w:t>
      </w:r>
      <w:r w:rsidR="00327433">
        <w:rPr>
          <w:rFonts w:ascii="Book Antiqua" w:hAnsi="Book Antiqua"/>
        </w:rPr>
        <w:t xml:space="preserve">age adjusted incidence rates but </w:t>
      </w:r>
      <w:r w:rsidR="009D7C64" w:rsidRPr="000A5447">
        <w:rPr>
          <w:rFonts w:ascii="Book Antiqua" w:hAnsi="Book Antiqua"/>
        </w:rPr>
        <w:t xml:space="preserve">generally </w:t>
      </w:r>
      <w:r w:rsidR="00327433">
        <w:rPr>
          <w:rFonts w:ascii="Book Antiqua" w:hAnsi="Book Antiqua"/>
        </w:rPr>
        <w:t xml:space="preserve">thought to be greater than </w:t>
      </w:r>
      <w:r w:rsidR="002F32E4">
        <w:rPr>
          <w:rFonts w:ascii="Book Antiqua" w:hAnsi="Book Antiqua"/>
        </w:rPr>
        <w:t>20 per 100</w:t>
      </w:r>
      <w:r w:rsidR="009D7C64" w:rsidRPr="000A5447">
        <w:rPr>
          <w:rFonts w:ascii="Book Antiqua" w:hAnsi="Book Antiqua"/>
        </w:rPr>
        <w:t>000 people, compared to that experienced in industrialized countries w</w:t>
      </w:r>
      <w:r w:rsidR="00D60687">
        <w:rPr>
          <w:rFonts w:ascii="Book Antiqua" w:hAnsi="Book Antiqua"/>
        </w:rPr>
        <w:t>hich are estimated to be less</w:t>
      </w:r>
      <w:r w:rsidR="002F32E4">
        <w:rPr>
          <w:rFonts w:ascii="Book Antiqua" w:hAnsi="Book Antiqua"/>
        </w:rPr>
        <w:t xml:space="preserve"> than 5 per 100</w:t>
      </w:r>
      <w:r w:rsidR="009D7C64" w:rsidRPr="000A5447">
        <w:rPr>
          <w:rFonts w:ascii="Book Antiqua" w:hAnsi="Book Antiqua"/>
        </w:rPr>
        <w:t>000 people</w:t>
      </w:r>
      <w:r w:rsidR="00E54690">
        <w:rPr>
          <w:rFonts w:ascii="Book Antiqua" w:hAnsi="Book Antiqua"/>
        </w:rPr>
        <w:fldChar w:fldCharType="begin">
          <w:fldData xml:space="preserve">PEVuZE5vdGU+PENpdGU+PEF1dGhvcj5FbC1TZXJhZzwvQXV0aG9yPjxZZWFyPjIwMTE8L1llYXI+
PFJlY051bT4yOTwvUmVjTnVtPjxEaXNwbGF5VGV4dD48c3R5bGUgZmFjZT0ic3VwZXJzY3JpcHQi
Pls2LCA4XTwvc3R5bGU+PC9EaXNwbGF5VGV4dD48cmVjb3JkPjxyZWMtbnVtYmVyPjI5PC9yZWMt
bnVtYmVyPjxmb3JlaWduLWtleXM+PGtleSBhcHA9IkVOIiBkYi1pZD0iYXRhczVmeHpuMnhhejRl
OXRlNnB3eHJheDkyenhzdmVzMHpmIiB0aW1lc3RhbXA9IjE1MDg4MDUzNzciPjI5PC9rZXk+PC9m
b3JlaWduLWtleXM+PHJlZi10eXBlIG5hbWU9IkpvdXJuYWwgQXJ0aWNsZSI+MTc8L3JlZi10eXBl
Pjxjb250cmlidXRvcnM+PGF1dGhvcnM+PGF1dGhvcj5FbC1TZXJhZywgSC4gQi48L2F1dGhvcj48
L2F1dGhvcnM+PC9jb250cmlidXRvcnM+PGF1dGgtYWRkcmVzcz5TZWN0aW9uIG9mIEdhc3Ryb2Vu
dGVyb2xvZ3kgYW5kIEhlcGF0b2xvZ3ksIE1pY2hhZWwgRSBEZUJha2V5IFZldGVyYW5zIEFmZmFp
cnMgTWVkaWNhbCBDZW50ZXIsIEJheWxvciBDb2xsZWdlIG9mIE1lZGljaW5lLCBIb3VzdG9uLCBU
WCA3NzAzMCwgVVNBLiBoYXNoZW1lQGJjbS5lZHU8L2F1dGgtYWRkcmVzcz48dGl0bGVzPjx0aXRs
ZT5IZXBhdG9jZWxsdWxhciBjYXJjaW5vbWE8L3RpdGxlPjxzZWNvbmRhcnktdGl0bGU+TiBFbmds
IEogTWVkPC9zZWNvbmRhcnktdGl0bGU+PC90aXRsZXM+PHBlcmlvZGljYWw+PGZ1bGwtdGl0bGU+
TiBFbmdsIEogTWVkPC9mdWxsLXRpdGxlPjwvcGVyaW9kaWNhbD48cGFnZXM+MTExOC0yNzwvcGFn
ZXM+PHZvbHVtZT4zNjU8L3ZvbHVtZT48bnVtYmVyPjEyPC9udW1iZXI+PGtleXdvcmRzPjxrZXl3
b3JkPkNhcmNpbm9tYSwgSGVwYXRvY2VsbHVsYXIvZGlhZ25vc2lzLyp0aGVyYXB5PC9rZXl3b3Jk
PjxrZXl3b3JkPkVtYm9saXphdGlvbiwgVGhlcmFwZXV0aWM8L2tleXdvcmQ+PGtleXdvcmQ+RmVt
YWxlPC9rZXl3b3JkPjxrZXl3b3JkPkhlcGF0aXRpcyBCIFZhY2NpbmVzPC9rZXl3b3JkPjxrZXl3
b3JkPkh1bWFuczwva2V5d29yZD48a2V5d29yZD5MaXZlci9zdXJnZXJ5PC9rZXl3b3JkPjxrZXl3
b3JkPkxpdmVyIE5lb3BsYXNtcy9kaWFnbm9zaXMvKnRoZXJhcHk8L2tleXdvcmQ+PGtleXdvcmQ+
TWFsZTwva2V5d29yZD48a2V5d29yZD5SaXNrIEZhY3RvcnM8L2tleXdvcmQ+PC9rZXl3b3Jkcz48
ZGF0ZXM+PHllYXI+MjAxMTwveWVhcj48cHViLWRhdGVzPjxkYXRlPlNlcCAyMjwvZGF0ZT48L3B1
Yi1kYXRlcz48L2RhdGVzPjxpc2JuPjE1MzMtNDQwNiAoRWxlY3Ryb25pYykmI3hEOzAwMjgtNDc5
MyAoTGlua2luZyk8L2lzYm4+PGFjY2Vzc2lvbi1udW0+MjE5OTIxMjQ8L2FjY2Vzc2lvbi1udW0+
PHVybHM+PHJlbGF0ZWQtdXJscz48dXJsPmh0dHBzOi8vd3d3Lm5jYmkubmxtLm5paC5nb3YvcHVi
bWVkLzIxOTkyMTI0PC91cmw+PHVybD5odHRwOi8vd3d3Lm5lam0ub3JnL2RvaS9wZGYvMTAuMTA1
Ni9ORUpNcmExMDAxNjgzPC91cmw+PC9yZWxhdGVkLXVybHM+PC91cmxzPjxlbGVjdHJvbmljLXJl
c291cmNlLW51bT4xMC4xMDU2L05FSk1yYTEwMDE2ODM8L2VsZWN0cm9uaWMtcmVzb3VyY2UtbnVt
PjwvcmVjb3JkPjwvQ2l0ZT48Q2l0ZT48QXV0aG9yPlNlcmVubzwvQXV0aG9yPjxZZWFyPjIwMTI8
L1llYXI+PFJlY051bT4yPC9SZWNOdW0+PHJlY29yZD48cmVjLW51bWJlcj4yPC9yZWMtbnVtYmVy
Pjxmb3JlaWduLWtleXM+PGtleSBhcHA9IkVOIiBkYi1pZD0iYXRhczVmeHpuMnhhejRlOXRlNnB3
eHJheDkyenhzdmVzMHpmIiB0aW1lc3RhbXA9IjE1MDUxODIyMzAiPjI8L2tleT48L2ZvcmVpZ24t
a2V5cz48cmVmLXR5cGUgbmFtZT0iSm91cm5hbCBBcnRpY2xlIj4xNzwvcmVmLXR5cGU+PGNvbnRy
aWJ1dG9ycz48YXV0aG9ycz48YXV0aG9yPlNlcmVubywgTC48L2F1dGhvcj48YXV0aG9yPk1lc3F1
aXRhLCBGLjwvYXV0aG9yPjxhdXRob3I+S2F0bywgTS48L2F1dGhvcj48YXV0aG9yPkphY2thLCBE
LjwvYXV0aG9yPjxhdXRob3I+Tmd1eWVuLCBULiBULjwvYXV0aG9yPjxhdXRob3I+Tmd1eWVuLCBU
LiBOLjwvYXV0aG9yPjwvYXV0aG9ycz48L2NvbnRyaWJ1dG9ycz48YXV0aC1hZGRyZXNzPjFXb3Js
ZCBIZWFsdGggT3JnYW5pemF0aW9uIFZpZXRuYW0gQ291bnRyeSBPZmZpY2UsIEhhbm9pLCBWaWV0
bmFtLjwvYXV0aC1hZGRyZXNzPjx0aXRsZXM+PHRpdGxlPkVwaWRlbWlvbG9neSwgcmVzcG9uc2Vz
LCBhbmQgd2F5IGZvcndhcmQ6IHRoZSBzaWxlbnQgZXBpZGVtaWMgb2YgdmlyYWwgaGVwYXRpdGlz
IGFuZCBISVYgY29pbmZlY3Rpb24gaW4gVmlldG5hbTwvdGl0bGU+PHNlY29uZGFyeS10aXRsZT5K
IEludCBBc3NvYyBQaHlzaWNpYW5zIEFJRFMgQ2FyZSAoQ2hpYyk8L3NlY29uZGFyeS10aXRsZT48
L3RpdGxlcz48cGVyaW9kaWNhbD48ZnVsbC10aXRsZT5KIEludCBBc3NvYyBQaHlzaWNpYW5zIEFJ
RFMgQ2FyZSAoQ2hpYyk8L2Z1bGwtdGl0bGU+PC9wZXJpb2RpY2FsPjxwYWdlcz4zMTEtMjA8L3Bh
Z2VzPjx2b2x1bWU+MTE8L3ZvbHVtZT48bnVtYmVyPjU8L251bWJlcj48a2V5d29yZHM+PGtleXdv
cmQ+QW50aWJvZGllcywgVmlyYWwvKmJsb29kPC9rZXl3b3JkPjxrZXl3b3JkPkNvaW5mZWN0aW9u
LyplcGlkZW1pb2xvZ3k8L2tleXdvcmQ+PGtleXdvcmQ+RmVtYWxlPC9rZXl3b3JkPjxrZXl3b3Jk
PkhJViBJbmZlY3Rpb25zLyplcGlkZW1pb2xvZ3k8L2tleXdvcmQ+PGtleXdvcmQ+SGVwYWNpdmly
dXMvKmltbXVub2xvZ3k8L2tleXdvcmQ+PGtleXdvcmQ+SGVwYXRpdGlzIEIvZGlhZ25vc2lzL2Ry
dWcgdGhlcmFweS8qZXBpZGVtaW9sb2d5L3ByZXZlbnRpb24gJmFtcDsgY29udHJvbDwva2V5d29y
ZD48a2V5d29yZD5IZXBhdGl0aXMgQiBTdXJmYWNlIEFudGlnZW5zL2Jsb29kPC9rZXl3b3JkPjxr
ZXl3b3JkPkhlcGF0aXRpcyBDL2RpYWdub3Npcy9kcnVnIHRoZXJhcHkvKmVwaWRlbWlvbG9neS9w
cmV2ZW50aW9uICZhbXA7IGNvbnRyb2w8L2tleXdvcmQ+PGtleXdvcmQ+SG9tb3NleHVhbGl0eSwg
TWFsZTwva2V5d29yZD48a2V5d29yZD5IdW1hbnM8L2tleXdvcmQ+PGtleXdvcmQ+TWFsZTwva2V5
d29yZD48a2V5d29yZD5QcmV2YWxlbmNlPC9rZXl3b3JkPjxrZXl3b3JkPlNleCBXb3JrZXJzPC9r
ZXl3b3JkPjxrZXl3b3JkPlN1YnN0YW5jZSBBYnVzZSwgSW50cmF2ZW5vdXMvYmxvb2Qvdmlyb2xv
Z3k8L2tleXdvcmQ+PGtleXdvcmQ+VmlldG5hbS9lcGlkZW1pb2xvZ3k8L2tleXdvcmQ+PC9rZXl3
b3Jkcz48ZGF0ZXM+PHllYXI+MjAxMjwveWVhcj48cHViLWRhdGVzPjxkYXRlPlNlcC1PY3Q8L2Rh
dGU+PC9wdWItZGF0ZXM+PC9kYXRlcz48aXNibj4xNTQ1LTEwOTcgKFByaW50KSYjeEQ7MTU0NS0x
MDk3IChMaW5raW5nKTwvaXNibj48YWNjZXNzaW9uLW51bT4yMjgyODk4MzwvYWNjZXNzaW9uLW51
bT48dXJscz48cmVsYXRlZC11cmxzPjx1cmw+aHR0cHM6Ly93d3cubmNiaS5ubG0ubmloLmdvdi9w
dWJtZWQvMjI4Mjg5ODM8L3VybD48dXJsPmh0dHA6Ly9qb3VybmFscy5zYWdlcHViLmNvbS9kb2kv
cGRmLzEwLjExNzcvMTU0NTEwOTcxMjQ1MzkzOTwvdXJsPjwvcmVsYXRlZC11cmxzPjwvdXJscz48
ZWxlY3Ryb25pYy1yZXNvdXJjZS1udW0+MTAuMTE3Ny8xNTQ1MTA5NzEyNDUzOTM5PC9lbGVjdHJv
bmljLXJlc291cmNlLW51bT48L3JlY29yZD48L0NpdGU+PC9FbmROb3RlPgB=
</w:fldData>
        </w:fldChar>
      </w:r>
      <w:r w:rsidR="00DD2AC8">
        <w:rPr>
          <w:rFonts w:ascii="Book Antiqua" w:hAnsi="Book Antiqua"/>
        </w:rPr>
        <w:instrText xml:space="preserve"> ADDIN EN.CITE </w:instrText>
      </w:r>
      <w:r w:rsidR="00DD2AC8">
        <w:rPr>
          <w:rFonts w:ascii="Book Antiqua" w:hAnsi="Book Antiqua"/>
        </w:rPr>
        <w:fldChar w:fldCharType="begin">
          <w:fldData xml:space="preserve">PEVuZE5vdGU+PENpdGU+PEF1dGhvcj5FbC1TZXJhZzwvQXV0aG9yPjxZZWFyPjIwMTE8L1llYXI+
PFJlY051bT4yOTwvUmVjTnVtPjxEaXNwbGF5VGV4dD48c3R5bGUgZmFjZT0ic3VwZXJzY3JpcHQi
Pls2LCA4XTwvc3R5bGU+PC9EaXNwbGF5VGV4dD48cmVjb3JkPjxyZWMtbnVtYmVyPjI5PC9yZWMt
bnVtYmVyPjxmb3JlaWduLWtleXM+PGtleSBhcHA9IkVOIiBkYi1pZD0iYXRhczVmeHpuMnhhejRl
OXRlNnB3eHJheDkyenhzdmVzMHpmIiB0aW1lc3RhbXA9IjE1MDg4MDUzNzciPjI5PC9rZXk+PC9m
b3JlaWduLWtleXM+PHJlZi10eXBlIG5hbWU9IkpvdXJuYWwgQXJ0aWNsZSI+MTc8L3JlZi10eXBl
Pjxjb250cmlidXRvcnM+PGF1dGhvcnM+PGF1dGhvcj5FbC1TZXJhZywgSC4gQi48L2F1dGhvcj48
L2F1dGhvcnM+PC9jb250cmlidXRvcnM+PGF1dGgtYWRkcmVzcz5TZWN0aW9uIG9mIEdhc3Ryb2Vu
dGVyb2xvZ3kgYW5kIEhlcGF0b2xvZ3ksIE1pY2hhZWwgRSBEZUJha2V5IFZldGVyYW5zIEFmZmFp
cnMgTWVkaWNhbCBDZW50ZXIsIEJheWxvciBDb2xsZWdlIG9mIE1lZGljaW5lLCBIb3VzdG9uLCBU
WCA3NzAzMCwgVVNBLiBoYXNoZW1lQGJjbS5lZHU8L2F1dGgtYWRkcmVzcz48dGl0bGVzPjx0aXRs
ZT5IZXBhdG9jZWxsdWxhciBjYXJjaW5vbWE8L3RpdGxlPjxzZWNvbmRhcnktdGl0bGU+TiBFbmds
IEogTWVkPC9zZWNvbmRhcnktdGl0bGU+PC90aXRsZXM+PHBlcmlvZGljYWw+PGZ1bGwtdGl0bGU+
TiBFbmdsIEogTWVkPC9mdWxsLXRpdGxlPjwvcGVyaW9kaWNhbD48cGFnZXM+MTExOC0yNzwvcGFn
ZXM+PHZvbHVtZT4zNjU8L3ZvbHVtZT48bnVtYmVyPjEyPC9udW1iZXI+PGtleXdvcmRzPjxrZXl3
b3JkPkNhcmNpbm9tYSwgSGVwYXRvY2VsbHVsYXIvZGlhZ25vc2lzLyp0aGVyYXB5PC9rZXl3b3Jk
PjxrZXl3b3JkPkVtYm9saXphdGlvbiwgVGhlcmFwZXV0aWM8L2tleXdvcmQ+PGtleXdvcmQ+RmVt
YWxlPC9rZXl3b3JkPjxrZXl3b3JkPkhlcGF0aXRpcyBCIFZhY2NpbmVzPC9rZXl3b3JkPjxrZXl3
b3JkPkh1bWFuczwva2V5d29yZD48a2V5d29yZD5MaXZlci9zdXJnZXJ5PC9rZXl3b3JkPjxrZXl3
b3JkPkxpdmVyIE5lb3BsYXNtcy9kaWFnbm9zaXMvKnRoZXJhcHk8L2tleXdvcmQ+PGtleXdvcmQ+
TWFsZTwva2V5d29yZD48a2V5d29yZD5SaXNrIEZhY3RvcnM8L2tleXdvcmQ+PC9rZXl3b3Jkcz48
ZGF0ZXM+PHllYXI+MjAxMTwveWVhcj48cHViLWRhdGVzPjxkYXRlPlNlcCAyMjwvZGF0ZT48L3B1
Yi1kYXRlcz48L2RhdGVzPjxpc2JuPjE1MzMtNDQwNiAoRWxlY3Ryb25pYykmI3hEOzAwMjgtNDc5
MyAoTGlua2luZyk8L2lzYm4+PGFjY2Vzc2lvbi1udW0+MjE5OTIxMjQ8L2FjY2Vzc2lvbi1udW0+
PHVybHM+PHJlbGF0ZWQtdXJscz48dXJsPmh0dHBzOi8vd3d3Lm5jYmkubmxtLm5paC5nb3YvcHVi
bWVkLzIxOTkyMTI0PC91cmw+PHVybD5odHRwOi8vd3d3Lm5lam0ub3JnL2RvaS9wZGYvMTAuMTA1
Ni9ORUpNcmExMDAxNjgzPC91cmw+PC9yZWxhdGVkLXVybHM+PC91cmxzPjxlbGVjdHJvbmljLXJl
c291cmNlLW51bT4xMC4xMDU2L05FSk1yYTEwMDE2ODM8L2VsZWN0cm9uaWMtcmVzb3VyY2UtbnVt
PjwvcmVjb3JkPjwvQ2l0ZT48Q2l0ZT48QXV0aG9yPlNlcmVubzwvQXV0aG9yPjxZZWFyPjIwMTI8
L1llYXI+PFJlY051bT4yPC9SZWNOdW0+PHJlY29yZD48cmVjLW51bWJlcj4yPC9yZWMtbnVtYmVy
Pjxmb3JlaWduLWtleXM+PGtleSBhcHA9IkVOIiBkYi1pZD0iYXRhczVmeHpuMnhhejRlOXRlNnB3
eHJheDkyenhzdmVzMHpmIiB0aW1lc3RhbXA9IjE1MDUxODIyMzAiPjI8L2tleT48L2ZvcmVpZ24t
a2V5cz48cmVmLXR5cGUgbmFtZT0iSm91cm5hbCBBcnRpY2xlIj4xNzwvcmVmLXR5cGU+PGNvbnRy
aWJ1dG9ycz48YXV0aG9ycz48YXV0aG9yPlNlcmVubywgTC48L2F1dGhvcj48YXV0aG9yPk1lc3F1
aXRhLCBGLjwvYXV0aG9yPjxhdXRob3I+S2F0bywgTS48L2F1dGhvcj48YXV0aG9yPkphY2thLCBE
LjwvYXV0aG9yPjxhdXRob3I+Tmd1eWVuLCBULiBULjwvYXV0aG9yPjxhdXRob3I+Tmd1eWVuLCBU
LiBOLjwvYXV0aG9yPjwvYXV0aG9ycz48L2NvbnRyaWJ1dG9ycz48YXV0aC1hZGRyZXNzPjFXb3Js
ZCBIZWFsdGggT3JnYW5pemF0aW9uIFZpZXRuYW0gQ291bnRyeSBPZmZpY2UsIEhhbm9pLCBWaWV0
bmFtLjwvYXV0aC1hZGRyZXNzPjx0aXRsZXM+PHRpdGxlPkVwaWRlbWlvbG9neSwgcmVzcG9uc2Vz
LCBhbmQgd2F5IGZvcndhcmQ6IHRoZSBzaWxlbnQgZXBpZGVtaWMgb2YgdmlyYWwgaGVwYXRpdGlz
IGFuZCBISVYgY29pbmZlY3Rpb24gaW4gVmlldG5hbTwvdGl0bGU+PHNlY29uZGFyeS10aXRsZT5K
IEludCBBc3NvYyBQaHlzaWNpYW5zIEFJRFMgQ2FyZSAoQ2hpYyk8L3NlY29uZGFyeS10aXRsZT48
L3RpdGxlcz48cGVyaW9kaWNhbD48ZnVsbC10aXRsZT5KIEludCBBc3NvYyBQaHlzaWNpYW5zIEFJ
RFMgQ2FyZSAoQ2hpYyk8L2Z1bGwtdGl0bGU+PC9wZXJpb2RpY2FsPjxwYWdlcz4zMTEtMjA8L3Bh
Z2VzPjx2b2x1bWU+MTE8L3ZvbHVtZT48bnVtYmVyPjU8L251bWJlcj48a2V5d29yZHM+PGtleXdv
cmQ+QW50aWJvZGllcywgVmlyYWwvKmJsb29kPC9rZXl3b3JkPjxrZXl3b3JkPkNvaW5mZWN0aW9u
LyplcGlkZW1pb2xvZ3k8L2tleXdvcmQ+PGtleXdvcmQ+RmVtYWxlPC9rZXl3b3JkPjxrZXl3b3Jk
PkhJViBJbmZlY3Rpb25zLyplcGlkZW1pb2xvZ3k8L2tleXdvcmQ+PGtleXdvcmQ+SGVwYWNpdmly
dXMvKmltbXVub2xvZ3k8L2tleXdvcmQ+PGtleXdvcmQ+SGVwYXRpdGlzIEIvZGlhZ25vc2lzL2Ry
dWcgdGhlcmFweS8qZXBpZGVtaW9sb2d5L3ByZXZlbnRpb24gJmFtcDsgY29udHJvbDwva2V5d29y
ZD48a2V5d29yZD5IZXBhdGl0aXMgQiBTdXJmYWNlIEFudGlnZW5zL2Jsb29kPC9rZXl3b3JkPjxr
ZXl3b3JkPkhlcGF0aXRpcyBDL2RpYWdub3Npcy9kcnVnIHRoZXJhcHkvKmVwaWRlbWlvbG9neS9w
cmV2ZW50aW9uICZhbXA7IGNvbnRyb2w8L2tleXdvcmQ+PGtleXdvcmQ+SG9tb3NleHVhbGl0eSwg
TWFsZTwva2V5d29yZD48a2V5d29yZD5IdW1hbnM8L2tleXdvcmQ+PGtleXdvcmQ+TWFsZTwva2V5
d29yZD48a2V5d29yZD5QcmV2YWxlbmNlPC9rZXl3b3JkPjxrZXl3b3JkPlNleCBXb3JrZXJzPC9r
ZXl3b3JkPjxrZXl3b3JkPlN1YnN0YW5jZSBBYnVzZSwgSW50cmF2ZW5vdXMvYmxvb2Qvdmlyb2xv
Z3k8L2tleXdvcmQ+PGtleXdvcmQ+VmlldG5hbS9lcGlkZW1pb2xvZ3k8L2tleXdvcmQ+PC9rZXl3
b3Jkcz48ZGF0ZXM+PHllYXI+MjAxMjwveWVhcj48cHViLWRhdGVzPjxkYXRlPlNlcC1PY3Q8L2Rh
dGU+PC9wdWItZGF0ZXM+PC9kYXRlcz48aXNibj4xNTQ1LTEwOTcgKFByaW50KSYjeEQ7MTU0NS0x
MDk3IChMaW5raW5nKTwvaXNibj48YWNjZXNzaW9uLW51bT4yMjgyODk4MzwvYWNjZXNzaW9uLW51
bT48dXJscz48cmVsYXRlZC11cmxzPjx1cmw+aHR0cHM6Ly93d3cubmNiaS5ubG0ubmloLmdvdi9w
dWJtZWQvMjI4Mjg5ODM8L3VybD48dXJsPmh0dHA6Ly9qb3VybmFscy5zYWdlcHViLmNvbS9kb2kv
cGRmLzEwLjExNzcvMTU0NTEwOTcxMjQ1MzkzOTwvdXJsPjwvcmVsYXRlZC11cmxzPjwvdXJscz48
ZWxlY3Ryb25pYy1yZXNvdXJjZS1udW0+MTAuMTE3Ny8xNTQ1MTA5NzEyNDUzOTM5PC9lbGVjdHJv
bmljLXJlc291cmNlLW51bT48L3JlY29yZD48L0NpdGU+PC9FbmROb3RlPgB=
</w:fldData>
        </w:fldChar>
      </w:r>
      <w:r w:rsidR="00DD2AC8">
        <w:rPr>
          <w:rFonts w:ascii="Book Antiqua" w:hAnsi="Book Antiqua"/>
        </w:rPr>
        <w:instrText xml:space="preserve"> ADDIN EN.CITE.DATA </w:instrText>
      </w:r>
      <w:r w:rsidR="00DD2AC8">
        <w:rPr>
          <w:rFonts w:ascii="Book Antiqua" w:hAnsi="Book Antiqua"/>
        </w:rPr>
      </w:r>
      <w:r w:rsidR="00DD2AC8">
        <w:rPr>
          <w:rFonts w:ascii="Book Antiqua" w:hAnsi="Book Antiqua"/>
        </w:rPr>
        <w:fldChar w:fldCharType="end"/>
      </w:r>
      <w:r w:rsidR="00E54690">
        <w:rPr>
          <w:rFonts w:ascii="Book Antiqua" w:hAnsi="Book Antiqua"/>
        </w:rPr>
      </w:r>
      <w:r w:rsidR="00E54690">
        <w:rPr>
          <w:rFonts w:ascii="Book Antiqua" w:hAnsi="Book Antiqua"/>
        </w:rPr>
        <w:fldChar w:fldCharType="separate"/>
      </w:r>
      <w:r w:rsidR="002F32E4">
        <w:rPr>
          <w:rFonts w:ascii="Book Antiqua" w:hAnsi="Book Antiqua"/>
          <w:noProof/>
          <w:vertAlign w:val="superscript"/>
        </w:rPr>
        <w:t>[6,</w:t>
      </w:r>
      <w:r w:rsidR="00DD2AC8" w:rsidRPr="00DD2AC8">
        <w:rPr>
          <w:rFonts w:ascii="Book Antiqua" w:hAnsi="Book Antiqua"/>
          <w:noProof/>
          <w:vertAlign w:val="superscript"/>
        </w:rPr>
        <w:t>8]</w:t>
      </w:r>
      <w:r w:rsidR="00E54690">
        <w:rPr>
          <w:rFonts w:ascii="Book Antiqua" w:hAnsi="Book Antiqua"/>
        </w:rPr>
        <w:fldChar w:fldCharType="end"/>
      </w:r>
      <w:r w:rsidR="00162F7A">
        <w:rPr>
          <w:rFonts w:ascii="Book Antiqua" w:hAnsi="Book Antiqua"/>
        </w:rPr>
        <w:t>.</w:t>
      </w:r>
      <w:r w:rsidR="002A2B0A">
        <w:rPr>
          <w:rFonts w:ascii="Book Antiqua" w:hAnsi="Book Antiqua"/>
        </w:rPr>
        <w:t xml:space="preserve"> </w:t>
      </w:r>
    </w:p>
    <w:p w14:paraId="765A1D10" w14:textId="3AD105CA" w:rsidR="005E6B09" w:rsidRDefault="00932F4B" w:rsidP="001A6B6D">
      <w:pPr>
        <w:spacing w:line="360" w:lineRule="auto"/>
        <w:ind w:firstLineChars="100" w:firstLine="240"/>
        <w:jc w:val="both"/>
        <w:rPr>
          <w:rFonts w:ascii="Book Antiqua" w:hAnsi="Book Antiqua"/>
          <w:lang w:eastAsia="zh-CN"/>
        </w:rPr>
      </w:pPr>
      <w:r>
        <w:rPr>
          <w:rFonts w:ascii="Book Antiqua" w:hAnsi="Book Antiqua"/>
        </w:rPr>
        <w:t>Viral hepatitis is thought to account for many cases of HCC, and e</w:t>
      </w:r>
      <w:r w:rsidR="009D7C64" w:rsidRPr="000A5447">
        <w:rPr>
          <w:rFonts w:ascii="Book Antiqua" w:hAnsi="Book Antiqua"/>
        </w:rPr>
        <w:t>pidemiological studies report high HBV and HCV infection rates among Vietnamese people, but have been limited to regional data (provincial or city-wide data</w:t>
      </w:r>
      <w:r w:rsidR="00D6371A">
        <w:rPr>
          <w:rFonts w:ascii="Book Antiqua" w:hAnsi="Book Antiqua"/>
        </w:rPr>
        <w:t>)</w:t>
      </w:r>
      <w:r w:rsidR="00CC4627">
        <w:rPr>
          <w:rFonts w:ascii="Book Antiqua" w:hAnsi="Book Antiqua"/>
        </w:rPr>
        <w:t xml:space="preserve"> primarily reporting data obtained in northern regions</w:t>
      </w:r>
      <w:r w:rsidR="006F7F27" w:rsidRPr="00767110">
        <w:rPr>
          <w:rFonts w:ascii="Book Antiqua" w:hAnsi="Book Antiqua"/>
        </w:rPr>
        <w:fldChar w:fldCharType="begin">
          <w:fldData xml:space="preserve">PEVuZE5vdGU+PENpdGU+PEF1dGhvcj5Bbmg8L0F1dGhvcj48WWVhcj4xOTkzPC9ZZWFyPjxSZWNO
dW0+OTwvUmVjTnVtPjxEaXNwbGF5VGV4dD48c3R5bGUgZmFjZT0ic3VwZXJzY3JpcHQiPls5LTEz
XTwvc3R5bGU+PC9EaXNwbGF5VGV4dD48cmVjb3JkPjxyZWMtbnVtYmVyPjk8L3JlYy1udW1iZXI+
PGZvcmVpZ24ta2V5cz48a2V5IGFwcD0iRU4iIGRiLWlkPSJhdGFzNWZ4em4yeGF6NGU5dGU2cHd4
cmF4OTJ6eHN2ZXMwemYiIHRpbWVzdGFtcD0iMTUwNTE4MjI3NSI+OTwva2V5PjwvZm9yZWlnbi1r
ZXlzPjxyZWYtdHlwZSBuYW1lPSJKb3VybmFsIEFydGljbGUiPjE3PC9yZWYtdHlwZT48Y29udHJp
YnV0b3JzPjxhdXRob3JzPjxhdXRob3I+QW5oLCBQLiBULjwvYXV0aG9yPjxhdXRob3I+UGFya2lu
LCBELiBNLjwvYXV0aG9yPjxhdXRob3I+SGFuaCwgTi4gVC48L2F1dGhvcj48YXV0aG9yPkR1Yywg
Ti4gQi48L2F1dGhvcj48L2F1dGhvcnM+PC9jb250cmlidXRvcnM+PGF1dGgtYWRkcmVzcz5JbnN0
aXR1dGUgb2YgQ2FuY2VyLCBIb3NwaXRhbCBLLCBIYW5vaSwgVmlldG5hbS48L2F1dGgtYWRkcmVz
cz48dGl0bGVzPjx0aXRsZT5DYW5jZXIgaW4gdGhlIHBvcHVsYXRpb24gb2YgSGFub2ksIFZpZXRu
YW0sIDE5ODgtMTk5MDwvdGl0bGU+PHNlY29uZGFyeS10aXRsZT5CciBKIENhbmNlcjwvc2Vjb25k
YXJ5LXRpdGxlPjwvdGl0bGVzPjxwZXJpb2RpY2FsPjxmdWxsLXRpdGxlPkJyIEogQ2FuY2VyPC9m
dWxsLXRpdGxlPjwvcGVyaW9kaWNhbD48cGFnZXM+MTIzNi00MjwvcGFnZXM+PHZvbHVtZT42ODwv
dm9sdW1lPjxudW1iZXI+NjwvbnVtYmVyPjxrZXl3b3Jkcz48a2V5d29yZD5BZG9sZXNjZW50PC9r
ZXl3b3JkPjxrZXl3b3JkPkFkdWx0PC9rZXl3b3JkPjxrZXl3b3JkPkFnZSBEaXN0cmlidXRpb248
L2tleXdvcmQ+PGtleXdvcmQ+QWdlZDwva2V5d29yZD48a2V5d29yZD5CcmVhc3QgTmVvcGxhc21z
L2VwaWRlbWlvbG9neTwva2V5d29yZD48a2V5d29yZD5DaGlsZDwva2V5d29yZD48a2V5d29yZD5D
aGlsZCwgUHJlc2Nob29sPC9rZXl3b3JkPjxrZXl3b3JkPkNob3Jpb2NhcmNpbm9tYS9lcGlkZW1p
b2xvZ3k8L2tleXdvcmQ+PGtleXdvcmQ+RmVtYWxlPC9rZXl3b3JkPjxrZXl3b3JkPkh1bWFuczwv
a2V5d29yZD48a2V5d29yZD5JbmNpZGVuY2U8L2tleXdvcmQ+PGtleXdvcmQ+SW5mYW50PC9rZXl3
b3JkPjxrZXl3b3JkPkx1bmcgTmVvcGxhc21zL2VwaWRlbWlvbG9neTwva2V5d29yZD48a2V5d29y
ZD5NYWxlPC9rZXl3b3JkPjxrZXl3b3JkPk1pZGRsZSBBZ2VkPC9rZXl3b3JkPjxrZXl3b3JkPk5l
b3BsYXNtcy8qZXBpZGVtaW9sb2d5PC9rZXl3b3JkPjxrZXl3b3JkPlJlZ2lzdHJpZXM8L2tleXdv
cmQ+PGtleXdvcmQ+UmlzayBGYWN0b3JzPC9rZXl3b3JkPjxrZXl3b3JkPlNleCBEaXN0cmlidXRp
b248L2tleXdvcmQ+PGtleXdvcmQ+U3RvbWFjaCBOZW9wbGFzbXMvZXBpZGVtaW9sb2d5PC9rZXl3
b3JkPjxrZXl3b3JkPlV0ZXJpbmUgTmVvcGxhc21zL2VwaWRlbWlvbG9neTwva2V5d29yZD48a2V5
d29yZD5WaWV0bmFtL2VwaWRlbWlvbG9neTwva2V5d29yZD48L2tleXdvcmRzPjxkYXRlcz48eWVh
cj4xOTkzPC95ZWFyPjxwdWItZGF0ZXM+PGRhdGU+RGVjPC9kYXRlPjwvcHViLWRhdGVzPjwvZGF0
ZXM+PGlzYm4+MDAwNy0wOTIwIChQcmludCkmI3hEOzAwMDctMDkyMCAoTGlua2luZyk8L2lzYm4+
PGFjY2Vzc2lvbi1udW0+ODI2MDM3OTwvYWNjZXNzaW9uLW51bT48dXJscz48cmVsYXRlZC11cmxz
Pjx1cmw+aHR0cHM6Ly93d3cubmNiaS5ubG0ubmloLmdvdi9wdWJtZWQvODI2MDM3OTwvdXJsPjx1
cmw+aHR0cHM6Ly93d3cubmNiaS5ubG0ubmloLmdvdi9wbWMvYXJ0aWNsZXMvUE1DMTk2ODYzOC9w
ZGYvYnJqY2FuY2VyMDAyMDItMDE5Mi5wZGY8L3VybD48L3JlbGF0ZWQtdXJscz48L3VybHM+PGN1
c3RvbTI+UE1DMTk2ODYzODwvY3VzdG9tMj48L3JlY29yZD48L0NpdGU+PENpdGU+PEF1dGhvcj5E
bzwvQXV0aG9yPjxZZWFyPjIwMTU8L1llYXI+PFJlY051bT4xPC9SZWNOdW0+PHJlY29yZD48cmVj
LW51bWJlcj4xPC9yZWMtbnVtYmVyPjxmb3JlaWduLWtleXM+PGtleSBhcHA9IkVOIiBkYi1pZD0i
YXRhczVmeHpuMnhhejRlOXRlNnB3eHJheDkyenhzdmVzMHpmIiB0aW1lc3RhbXA9IjE1MDUxODIy
MjUiPjE8L2tleT48L2ZvcmVpZ24ta2V5cz48cmVmLXR5cGUgbmFtZT0iSm91cm5hbCBBcnRpY2xl
Ij4xNzwvcmVmLXR5cGU+PGNvbnRyaWJ1dG9ycz48YXV0aG9ycz48YXV0aG9yPkRvLCBTLiBILjwv
YXV0aG9yPjxhdXRob3I+WWFtYWRhLCBILjwvYXV0aG9yPjxhdXRob3I+RnVqaW1vdG8sIE0uPC9h
dXRob3I+PGF1dGhvcj5PaGlzYSwgTS48L2F1dGhvcj48YXV0aG9yPk1hdHN1bywgSi48L2F1dGhv
cj48YXV0aG9yPkFraXRhLCBULjwvYXV0aG9yPjxhdXRob3I+S2F0YXlhbWEsIEsuPC9hdXRob3I+
PGF1dGhvcj5WYW4gTmd1eWVuLCBOLjwvYXV0aG9yPjxhdXRob3I+TWl5YWthd2EsIFkuPC9hdXRo
b3I+PGF1dGhvcj5UYW5ha2EsIEouPC9hdXRob3I+PC9hdXRob3JzPjwvY29udHJpYnV0b3JzPjxh
dXRoLWFkZHJlc3M+RGVwYXJ0bWVudCBvZiBFcGlkZW1pb2xvZ3ksIEluZmVjdGlvdXMgRGlzZWFz
ZSBDb250cm9sIGFuZCBQcmV2ZW50aW9uLCBJbnN0aXR1dGUgb2YgQmlvbWVkaWNhbCBhbmQgSGVh
bHRoIFNjaWVuY2VzLCBIaXJvc2hpbWEgVW5pdmVyc2l0eSwgSGlyb3NoaW1hLCBKYXBhbjsgRGVw
YXJ0bWVudCBvZiBIZWFsdGgsIEJpbmggVGh1YW4gUHJvdmluY2UsIFBoYW4gVGhpZXQgQ2l0eSwg
VmlldG5hbS48L2F1dGgtYWRkcmVzcz48dGl0bGVzPjx0aXRsZT5IaWdoIHByZXZhbGVuY2VzIG9m
IGhlcGF0aXRpcyBCIGFuZCBDIHZpcnVzIGluZmVjdGlvbnMgYW1vbmcgYWR1bHRzIGxpdmluZyBp
biBCaW5oIFRodWFuIHByb3ZpbmNlLCBWaWV0bmFtPC90aXRsZT48c2Vjb25kYXJ5LXRpdGxlPkhl
cGF0b2wgUmVzPC9zZWNvbmRhcnktdGl0bGU+PC90aXRsZXM+PHBlcmlvZGljYWw+PGZ1bGwtdGl0
bGU+SGVwYXRvbCBSZXM8L2Z1bGwtdGl0bGU+PC9wZXJpb2RpY2FsPjxwYWdlcz4yNTktNjg8L3Bh
Z2VzPjx2b2x1bWU+NDU8L3ZvbHVtZT48bnVtYmVyPjM8L251bWJlcj48a2V5d29yZHM+PGtleXdv
cmQ+VmlldG5hbTwva2V5d29yZD48a2V5d29yZD5nZW5lcmFsIHBvcHVsYXRpb248L2tleXdvcmQ+
PGtleXdvcmQ+aGVwYXRpdGlzIEIgdmlydXM8L2tleXdvcmQ+PGtleXdvcmQ+aGVwYXRpdGlzIEMg
dmlydXM8L2tleXdvcmQ+PGtleXdvcmQ+c2Vyb2VwaWRlbWlvbG9neTwva2V5d29yZD48L2tleXdv
cmRzPjxkYXRlcz48eWVhcj4yMDE1PC95ZWFyPjxwdWItZGF0ZXM+PGRhdGU+TWFyPC9kYXRlPjwv
cHViLWRhdGVzPjwvZGF0ZXM+PGlzYm4+MTM4Ni02MzQ2IChQcmludCkmI3hEOzEzODYtNjM0NiAo
TGlua2luZyk8L2lzYm4+PGFjY2Vzc2lvbi1udW0+MjQ3OTkzMjI8L2FjY2Vzc2lvbi1udW0+PHVy
bHM+PHJlbGF0ZWQtdXJscz48dXJsPmh0dHBzOi8vd3d3Lm5jYmkubmxtLm5paC5nb3YvcHVibWVk
LzI0Nzk5MzIyPC91cmw+PHVybD5odHRwOi8vb25saW5lbGlicmFyeS53aWxleS5jb20vc3RvcmUv
MTAuMTExMS9oZXByLjEyMzUwL2Fzc2V0L2hlcHIxMjM1MC5wZGY/dj0xJmFtcDt0PWo4dnBncWFt
JmFtcDtzPTNmNGY4Y2Y1ZWIzNjUxM2YzOTEyZDg3NzM0ODQ0ZDczNTY1ZmIwZmQ8L3VybD48L3Jl
bGF0ZWQtdXJscz48L3VybHM+PGVsZWN0cm9uaWMtcmVzb3VyY2UtbnVtPjEwLjExMTEvaGVwci4x
MjM1MDwvZWxlY3Ryb25pYy1yZXNvdXJjZS1udW0+PC9yZWNvcmQ+PC9DaXRlPjxDaXRlPjxBdXRo
b3I+Q29yZGllcjwvQXV0aG9yPjxZZWFyPjE5OTM8L1llYXI+PFJlY051bT4xMDwvUmVjTnVtPjxy
ZWNvcmQ+PHJlYy1udW1iZXI+MTA8L3JlYy1udW1iZXI+PGZvcmVpZ24ta2V5cz48a2V5IGFwcD0i
RU4iIGRiLWlkPSJhdGFzNWZ4em4yeGF6NGU5dGU2cHd4cmF4OTJ6eHN2ZXMwemYiIHRpbWVzdGFt
cD0iMTUwNTE4MjI4MyI+MTA8L2tleT48L2ZvcmVpZ24ta2V5cz48cmVmLXR5cGUgbmFtZT0iSm91
cm5hbCBBcnRpY2xlIj4xNzwvcmVmLXR5cGU+PGNvbnRyaWJ1dG9ycz48YXV0aG9ycz48YXV0aG9y
PkNvcmRpZXIsIFMuPC9hdXRob3I+PGF1dGhvcj5MZSwgVC4gQi48L2F1dGhvcj48YXV0aG9yPlZl
cmdlciwgUC48L2F1dGhvcj48YXV0aG9yPkJhcmQsIEQuPC9hdXRob3I+PGF1dGhvcj5MZSwgQy4g
RC48L2F1dGhvcj48YXV0aG9yPkxhcm91emUsIEIuPC9hdXRob3I+PGF1dGhvcj5EYXp6YSwgTS4g
Qy48L2F1dGhvcj48YXV0aG9yPkhvYW5nLCBULiBRLjwvYXV0aG9yPjxhdXRob3I+QWJlbmhhaW0s
IEwuPC9hdXRob3I+PC9hdXRob3JzPjwvY29udHJpYnV0b3JzPjxhdXRoLWFkZHJlc3M+SW5zdGl0
dXQgTmF0aW9uYWwgZGUgbGEgU2FudGUgZXQgZGUgbGEgUmVjaGVyY2hlIE1lZGljYWxlLCBJTlNF
Uk0gVS4xNzAgVmlsbGVqdWlmLCBGcmFuY2UuPC9hdXRoLWFkZHJlc3M+PHRpdGxlcz48dGl0bGU+
VmlyYWwgaW5mZWN0aW9ucyBhbmQgY2hlbWljYWwgZXhwb3N1cmVzIGFzIHJpc2sgZmFjdG9ycyBm
b3IgaGVwYXRvY2VsbHVsYXIgY2FyY2lub21hIGluIFZpZXRuYW08L3RpdGxlPjxzZWNvbmRhcnkt
dGl0bGU+SW50IEogQ2FuY2VyPC9zZWNvbmRhcnktdGl0bGU+PC90aXRsZXM+PHBlcmlvZGljYWw+
PGZ1bGwtdGl0bGU+SW50IEogQ2FuY2VyPC9mdWxsLXRpdGxlPjwvcGVyaW9kaWNhbD48cGFnZXM+
MTk2LTIwMTwvcGFnZXM+PHZvbHVtZT41NTwvdm9sdW1lPjxudW1iZXI+MjwvbnVtYmVyPjxrZXl3
b3Jkcz48a2V5d29yZD4yLDQsNS1UcmljaGxvcm9waGVub3h5YWNldGljIEFjaWQvYWR2ZXJzZSBl
ZmZlY3RzPC9rZXl3b3JkPjxrZXl3b3JkPjIsNC1EaWNobG9yb3BoZW5veHlhY2V0aWMgQWNpZC9h
ZHZlcnNlIGVmZmVjdHM8L2tleXdvcmQ+PGtleXdvcmQ+QWR1bHQ8L2tleXdvcmQ+PGtleXdvcmQ+
Q2FyY2lub21hLCBIZXBhdG9jZWxsdWxhci8qZXBpZGVtaW9sb2d5L2V0aW9sb2d5L2ltbXVub2xv
Z3k8L2tleXdvcmQ+PGtleXdvcmQ+Q2FzZS1Db250cm9sIFN0dWRpZXM8L2tleXdvcmQ+PGtleXdv
cmQ+RGlveGlucy8qYWR2ZXJzZSBlZmZlY3RzPC9rZXl3b3JkPjxrZXl3b3JkPkVudmlyb25tZW50
YWwgRXhwb3N1cmUvKmFkdmVyc2UgZWZmZWN0cy9zdGF0aXN0aWNzICZhbXA7IG51bWVyaWNhbCBk
YXRhPC9rZXl3b3JkPjxrZXl3b3JkPkhlcGF0aXRpcyBBbnRpYm9kaWVzL2Jsb29kPC9rZXl3b3Jk
PjxrZXl3b3JkPkhlcGF0aXRpcyBCLypjb21wbGljYXRpb25zL2VwaWRlbWlvbG9neS9pbW11bm9s
b2d5PC9rZXl3b3JkPjxrZXl3b3JkPkhlcGF0aXRpcyBCIFN1cmZhY2UgQW50aWdlbnMvYmxvb2Q8
L2tleXdvcmQ+PGtleXdvcmQ+SGVwYXRpdGlzIEMvY29tcGxpY2F0aW9ucy9lcGlkZW1pb2xvZ3kv
aW1tdW5vbG9neTwva2V5d29yZD48a2V5d29yZD5IZXBhdGl0aXMgQyBBbnRpYm9kaWVzPC9rZXl3
b3JkPjxrZXl3b3JkPkhlcmJpY2lkZXMvKmFkdmVyc2UgZWZmZWN0czwva2V5d29yZD48a2V5d29y
ZD5IdW1hbnM8L2tleXdvcmQ+PGtleXdvcmQ+TGl2ZXIgTmVvcGxhc21zLyplcGlkZW1pb2xvZ3kv
ZXRpb2xvZ3kvaW1tdW5vbG9neTwva2V5d29yZD48a2V5d29yZD5Mb2dpc3RpYyBNb2RlbHM8L2tl
eXdvcmQ+PGtleXdvcmQ+TWFsZTwva2V5d29yZD48a2V5d29yZD5NaWRkbGUgQWdlZDwva2V5d29y
ZD48a2V5d29yZD5PY2N1cGF0aW9uYWwgRXhwb3N1cmUvYWR2ZXJzZSBlZmZlY3RzL3N0YXRpc3Rp
Y3MgJmFtcDsgbnVtZXJpY2FsIGRhdGE8L2tleXdvcmQ+PGtleXdvcmQ+UGVzdGljaWRlcy9hZHZl
cnNlIGVmZmVjdHM8L2tleXdvcmQ+PGtleXdvcmQ+UG9seWNobG9yaW5hdGVkIERpYmVuem9kaW94
aW5zL2FkdmVyc2UgZWZmZWN0czwva2V5d29yZD48a2V5d29yZD5SaXNrIEZhY3RvcnM8L2tleXdv
cmQ+PGtleXdvcmQ+VmlldG5hbS9lcGlkZW1pb2xvZ3k8L2tleXdvcmQ+PC9rZXl3b3Jkcz48ZGF0
ZXM+PHllYXI+MTk5MzwveWVhcj48cHViLWRhdGVzPjxkYXRlPlNlcCAwOTwvZGF0ZT48L3B1Yi1k
YXRlcz48L2RhdGVzPjxpc2JuPjAwMjAtNzEzNiAoUHJpbnQpJiN4RDswMDIwLTcxMzYgKExpbmtp
bmcpPC9pc2JuPjxhY2Nlc3Npb24tbnVtPjc2OTAzNDU8L2FjY2Vzc2lvbi1udW0+PHVybHM+PHJl
bGF0ZWQtdXJscz48dXJsPmh0dHBzOi8vd3d3Lm5jYmkubmxtLm5paC5nb3YvcHVibWVkLzc2OTAz
NDU8L3VybD48dXJsPmh0dHA6Ly9vbmxpbmVsaWJyYXJ5LndpbGV5LmNvbS9zdG9yZS8xMC4xMDAy
L2lqYy4yOTEwNTUwMjA1L2Fzc2V0LzI5MTA1NTAyMDVfZnRwLnBkZj92PTEmYW1wO3Q9ajd0NHVw
bjkmYW1wO3M9NjY2MzI5MjA1ZjQxZGYwZmE2YjE4ZTYwYjg3NDBkY2Q1YjYzNWY3NTwvdXJsPjwv
cmVsYXRlZC11cmxzPjwvdXJscz48L3JlY29yZD48L0NpdGU+PENpdGU+PEF1dGhvcj5OZ3V5ZW48
L0F1dGhvcj48WWVhcj4yMDA3PC9ZZWFyPjxSZWNOdW0+NTwvUmVjTnVtPjxyZWNvcmQ+PHJlYy1u
dW1iZXI+NTwvcmVjLW51bWJlcj48Zm9yZWlnbi1rZXlzPjxrZXkgYXBwPSJFTiIgZGItaWQ9ImF0
YXM1Znh6bjJ4YXo0ZTl0ZTZwd3hyYXg5Mnp4c3ZlczB6ZiIgdGltZXN0YW1wPSIxNTA1MTgyMjQ5
Ij41PC9rZXk+PC9mb3JlaWduLWtleXM+PHJlZi10eXBlIG5hbWU9IkpvdXJuYWwgQXJ0aWNsZSI+
MTc8L3JlZi10eXBlPjxjb250cmlidXRvcnM+PGF1dGhvcnM+PGF1dGhvcj5OZ3V5ZW4sIFYuIFQu
PC9hdXRob3I+PGF1dGhvcj5NY0xhd3MsIE0uIEwuPC9hdXRob3I+PGF1dGhvcj5Eb3JlLCBHLiBK
LjwvYXV0aG9yPjwvYXV0aG9ycz48L2NvbnRyaWJ1dG9ycz48YXV0aC1hZGRyZXNzPlNjaG9vbCBv
ZiBQdWJsaWMgSGVhbHRoIGFuZCBDb21tdW5pdHkgTWVkaWNpbmUsIFRoZSBVbml2ZXJzaXR5IG9m
IE5ldyBTb3V0aCBXYWxlcywgU3lkbmV5LCBBdXN0cmFsaWEuPC9hdXRoLWFkZHJlc3M+PHRpdGxl
cz48dGl0bGU+SGlnaGx5IGVuZGVtaWMgaGVwYXRpdGlzIEIgaW5mZWN0aW9uIGluIHJ1cmFsIFZp
ZXRuYW08L3RpdGxlPjxzZWNvbmRhcnktdGl0bGU+SiBHYXN0cm9lbnRlcm9sIEhlcGF0b2w8L3Nl
Y29uZGFyeS10aXRsZT48L3RpdGxlcz48cGVyaW9kaWNhbD48ZnVsbC10aXRsZT5KIEdhc3Ryb2Vu
dGVyb2wgSGVwYXRvbDwvZnVsbC10aXRsZT48L3BlcmlvZGljYWw+PHBhZ2VzPjIwOTMtMTAwPC9w
YWdlcz48dm9sdW1lPjIyPC92b2x1bWU+PG51bWJlcj4xMjwvbnVtYmVyPjxrZXl3b3Jkcz48a2V5
d29yZD5BZG9sZXNjZW50PC9rZXl3b3JkPjxrZXl3b3JkPkFkdWx0PC9rZXl3b3JkPjxrZXl3b3Jk
PkFnZSBEaXN0cmlidXRpb248L2tleXdvcmQ+PGtleXdvcmQ+QWdlZDwva2V5d29yZD48a2V5d29y
ZD5BZ2VkLCA4MCBhbmQgb3Zlcjwva2V5d29yZD48a2V5d29yZD5BbGFuaW5lIFRyYW5zYW1pbmFz
ZS9ibG9vZDwva2V5d29yZD48a2V5d29yZD5DYXJjaW5vbWEsIEhlcGF0b2NlbGx1bGFyL2RpYWdu
b3Npcy92aXJvbG9neTwva2V5d29yZD48a2V5d29yZD4qRW5kZW1pYyBEaXNlYXNlczwva2V5d29y
ZD48a2V5d29yZD5GZW1hbGU8L2tleXdvcmQ+PGtleXdvcmQ+SGVwYXRpdGlzIEIvKmVwaWRlbWlv
bG9neTwva2V5d29yZD48a2V5d29yZD5IZXBhdGl0aXMgQiBTdXJmYWNlIEFudGlnZW5zL2Jsb29k
PC9rZXl3b3JkPjxrZXl3b3JkPkhlcGF0aXRpcyBEL2VwaWRlbWlvbG9neTwva2V5d29yZD48a2V5
d29yZD5IdW1hbnM8L2tleXdvcmQ+PGtleXdvcmQ+TGl2ZXIgTmVvcGxhc21zL2RpYWdub3Npcy92
aXJvbG9neTwva2V5d29yZD48a2V5d29yZD5NYWxlPC9rZXl3b3JkPjxrZXl3b3JkPk1hc3MgU2Ny
ZWVuaW5nPC9rZXl3b3JkPjxrZXl3b3JkPk1pZGRsZSBBZ2VkPC9rZXl3b3JkPjxrZXl3b3JkPk11
bHRpdmFyaWF0ZSBBbmFseXNpczwva2V5d29yZD48a2V5d29yZD5SaXNrIEZhY3RvcnM8L2tleXdv
cmQ+PGtleXdvcmQ+KlJ1cmFsIFBvcHVsYXRpb248L2tleXdvcmQ+PGtleXdvcmQ+VmlldG5hbS9l
cGlkZW1pb2xvZ3k8L2tleXdvcmQ+PC9rZXl3b3Jkcz48ZGF0ZXM+PHllYXI+MjAwNzwveWVhcj48
cHViLWRhdGVzPjxkYXRlPkRlYzwvZGF0ZT48L3B1Yi1kYXRlcz48L2RhdGVzPjxpc2JuPjA4MTUt
OTMxOSAoUHJpbnQpJiN4RDswODE1LTkzMTkgKExpbmtpbmcpPC9pc2JuPjxhY2Nlc3Npb24tbnVt
PjE3NjQ1NDY1PC9hY2Nlc3Npb24tbnVtPjx1cmxzPjxyZWxhdGVkLXVybHM+PHVybD5odHRwczov
L3d3dy5uY2JpLm5sbS5uaWguZ292L3B1Ym1lZC8xNzY0NTQ2NTwvdXJsPjx1cmw+aHR0cDovL29u
bGluZWxpYnJhcnkud2lsZXkuY29tL2RvaS8xMC4xMTExL2ouMTQ0MC0xNzQ2LjIwMDcuMDUwMTAu
eC9hYnN0cmFjdDwvdXJsPjx1cmw+aHR0cDovL29ubGluZWxpYnJhcnkud2lsZXkuY29tL3N0b3Jl
LzEwLjExMTEvai4xNDQwLTE3NDYuMjAwNy4wNTAxMC54L2Fzc2V0L2ouMTQ0MC0xNzQ2LjIwMDcu
MDUwMTAueC5wZGY/dj0xJmFtcDt0PWo4dnBndWRoJmFtcDtzPWI0NmFiOGYyOGM3NzVlOGYyYzM0
ZGFmZTQyOTM4ODIzZmIyZWQyMDQ8L3VybD48L3JlbGF0ZWQtdXJscz48L3VybHM+PGVsZWN0cm9u
aWMtcmVzb3VyY2UtbnVtPjEwLjExMTEvai4xNDQwLTE3NDYuMjAwNy4wNTAxMC54PC9lbGVjdHJv
bmljLXJlc291cmNlLW51bT48L3JlY29yZD48L0NpdGU+PENpdGU+PEF1dGhvcj5Jc2hpemFraTwv
QXV0aG9yPjxZZWFyPjIwMTc8L1llYXI+PFJlY051bT41MDwvUmVjTnVtPjxyZWNvcmQ+PHJlYy1u
dW1iZXI+NTA8L3JlYy1udW1iZXI+PGZvcmVpZ24ta2V5cz48a2V5IGFwcD0iRU4iIGRiLWlkPSJh
dGFzNWZ4em4yeGF6NGU5dGU2cHd4cmF4OTJ6eHN2ZXMwemYiIHRpbWVzdGFtcD0iMTUwODk3OTE1
OSI+NTA8L2tleT48L2ZvcmVpZ24ta2V5cz48cmVmLXR5cGUgbmFtZT0iSm91cm5hbCBBcnRpY2xl
Ij4xNzwvcmVmLXR5cGU+PGNvbnRyaWJ1dG9ycz48YXV0aG9ycz48YXV0aG9yPklzaGl6YWtpLCBB
LjwvYXV0aG9yPjxhdXRob3I+VHJhbiwgVi4gVC48L2F1dGhvcj48YXV0aG9yPk5ndXllbiwgQy4g
SC48L2F1dGhvcj48YXV0aG9yPlRhbmltb3RvLCBULjwvYXV0aG9yPjxhdXRob3I+SG9hbmcsIEgu
IFQuIFQuPC9hdXRob3I+PGF1dGhvcj5QaGFtLCBILiBWLjwvYXV0aG9yPjxhdXRob3I+UGhhbiwg
Qy4gVC4gVC48L2F1dGhvcj48YXV0aG9yPkJpLCBYLjwvYXV0aG9yPjxhdXRob3I+UGhhbSwgVC4g
Vi48L2F1dGhvcj48YXV0aG9yPkljaGltdXJhLCBILjwvYXV0aG9yPjwvYXV0aG9ycz48L2NvbnRy
aWJ1dG9ycz48YXV0aC1hZGRyZXNzPkRlcGFydG1lbnQgb2YgVmlyYWwgaW5mZWN0aW9uIGFuZCBJ
bnRlcm5hdGlvbmFsIEhlYWx0aCwgR3JhZHVhdGUgc2Nob29sIG9mIE1lZGljYWwgU2NpZW5jZXMs
IEthbmF6YXdhIFVuaXZlcnNpdHksIEthbmF6YXdhLCBKYXBhbi4mI3hEO0hhaSBQaG9uZyBVbml2
ZXJzaXR5IG9mIE1lZGljaW5lIGFuZCBQaGFybWFjeSwgSGFpIFBob25nLCBWaWV0IE5hbS48L2F1
dGgtYWRkcmVzcz48dGl0bGVzPjx0aXRsZT5EaXNjcmVwYW5jaWVzIGluIHByZXZhbGVuY2UgdHJl
bmRzIGZvciBISVYsIGhlcGF0aXRpcyBCIHZpcnVzLCBhbmQgaGVwYXRpdGlzIEMgdmlydXMgaW4g
SGFpcGhvbmcsIFZpZXRuYW0gZnJvbSAyMDA3IHRvIDIwMTI8L3RpdGxlPjxzZWNvbmRhcnktdGl0
bGU+UExvUyBPbmU8L3NlY29uZGFyeS10aXRsZT48L3RpdGxlcz48cGVyaW9kaWNhbD48ZnVsbC10
aXRsZT5QTG9TIE9uZTwvZnVsbC10aXRsZT48L3BlcmlvZGljYWw+PHBhZ2VzPmUwMTc5NjE2PC9w
YWdlcz48dm9sdW1lPjEyPC92b2x1bWU+PG51bWJlcj42PC9udW1iZXI+PGtleXdvcmRzPjxrZXl3
b3JkPkFkdWx0PC9rZXl3b3JkPjxrZXl3b3JkPkZlbWFsZTwva2V5d29yZD48a2V5d29yZD5ISVYg
SW5mZWN0aW9ucy8qZXBpZGVtaW9sb2d5PC9rZXl3b3JkPjxrZXl3b3JkPkhlcGF0aXRpcyBCLypl
cGlkZW1pb2xvZ3k8L2tleXdvcmQ+PGtleXdvcmQ+SGVwYXRpdGlzIEMvKmVwaWRlbWlvbG9neTwv
a2V5d29yZD48a2V5d29yZD5IdW1hbnM8L2tleXdvcmQ+PGtleXdvcmQ+TWFsZTwva2V5d29yZD48
a2V5d29yZD5QcmV2YWxlbmNlPC9rZXl3b3JkPjxrZXl3b3JkPlNleCBXb3JrPC9rZXl3b3JkPjxr
ZXl3b3JkPlN1YnN0YW5jZSBBYnVzZSwgSW50cmF2ZW5vdXM8L2tleXdvcmQ+PGtleXdvcmQ+Vmll
dG5hbS9lcGlkZW1pb2xvZ3k8L2tleXdvcmQ+PGtleXdvcmQ+WW91bmcgQWR1bHQ8L2tleXdvcmQ+
PC9rZXl3b3Jkcz48ZGF0ZXM+PHllYXI+MjAxNzwveWVhcj48L2RhdGVzPjxpc2JuPjE5MzItNjIw
MyAoRWxlY3Ryb25pYykmI3hEOzE5MzItNjIwMyAoTGlua2luZyk8L2lzYm4+PGFjY2Vzc2lvbi1u
dW0+Mjg2NjIxMDU8L2FjY2Vzc2lvbi1udW0+PHVybHM+PHJlbGF0ZWQtdXJscz48dXJsPmh0dHBz
Oi8vd3d3Lm5jYmkubmxtLm5paC5nb3YvcHVibWVkLzI4NjYyMTA1PC91cmw+PC9yZWxhdGVkLXVy
bHM+PC91cmxzPjxjdXN0b20yPlBNQzU0OTEzMjM8L2N1c3RvbTI+PGVsZWN0cm9uaWMtcmVzb3Vy
Y2UtbnVtPjEwLjEzNzEvam91cm5hbC5wb25lLjAxNzk2MTY8L2VsZWN0cm9uaWMtcmVzb3VyY2Ut
bnVtPjwvcmVjb3JkPjwvQ2l0ZT48L0VuZE5vdGU+AG==
</w:fldData>
        </w:fldChar>
      </w:r>
      <w:r w:rsidR="00DD2AC8">
        <w:rPr>
          <w:rFonts w:ascii="Book Antiqua" w:hAnsi="Book Antiqua"/>
        </w:rPr>
        <w:instrText xml:space="preserve"> ADDIN EN.CITE </w:instrText>
      </w:r>
      <w:r w:rsidR="00DD2AC8">
        <w:rPr>
          <w:rFonts w:ascii="Book Antiqua" w:hAnsi="Book Antiqua"/>
        </w:rPr>
        <w:fldChar w:fldCharType="begin">
          <w:fldData xml:space="preserve">PEVuZE5vdGU+PENpdGU+PEF1dGhvcj5Bbmg8L0F1dGhvcj48WWVhcj4xOTkzPC9ZZWFyPjxSZWNO
dW0+OTwvUmVjTnVtPjxEaXNwbGF5VGV4dD48c3R5bGUgZmFjZT0ic3VwZXJzY3JpcHQiPls5LTEz
XTwvc3R5bGU+PC9EaXNwbGF5VGV4dD48cmVjb3JkPjxyZWMtbnVtYmVyPjk8L3JlYy1udW1iZXI+
PGZvcmVpZ24ta2V5cz48a2V5IGFwcD0iRU4iIGRiLWlkPSJhdGFzNWZ4em4yeGF6NGU5dGU2cHd4
cmF4OTJ6eHN2ZXMwemYiIHRpbWVzdGFtcD0iMTUwNTE4MjI3NSI+OTwva2V5PjwvZm9yZWlnbi1r
ZXlzPjxyZWYtdHlwZSBuYW1lPSJKb3VybmFsIEFydGljbGUiPjE3PC9yZWYtdHlwZT48Y29udHJp
YnV0b3JzPjxhdXRob3JzPjxhdXRob3I+QW5oLCBQLiBULjwvYXV0aG9yPjxhdXRob3I+UGFya2lu
LCBELiBNLjwvYXV0aG9yPjxhdXRob3I+SGFuaCwgTi4gVC48L2F1dGhvcj48YXV0aG9yPkR1Yywg
Ti4gQi48L2F1dGhvcj48L2F1dGhvcnM+PC9jb250cmlidXRvcnM+PGF1dGgtYWRkcmVzcz5JbnN0
aXR1dGUgb2YgQ2FuY2VyLCBIb3NwaXRhbCBLLCBIYW5vaSwgVmlldG5hbS48L2F1dGgtYWRkcmVz
cz48dGl0bGVzPjx0aXRsZT5DYW5jZXIgaW4gdGhlIHBvcHVsYXRpb24gb2YgSGFub2ksIFZpZXRu
YW0sIDE5ODgtMTk5MDwvdGl0bGU+PHNlY29uZGFyeS10aXRsZT5CciBKIENhbmNlcjwvc2Vjb25k
YXJ5LXRpdGxlPjwvdGl0bGVzPjxwZXJpb2RpY2FsPjxmdWxsLXRpdGxlPkJyIEogQ2FuY2VyPC9m
dWxsLXRpdGxlPjwvcGVyaW9kaWNhbD48cGFnZXM+MTIzNi00MjwvcGFnZXM+PHZvbHVtZT42ODwv
dm9sdW1lPjxudW1iZXI+NjwvbnVtYmVyPjxrZXl3b3Jkcz48a2V5d29yZD5BZG9sZXNjZW50PC9r
ZXl3b3JkPjxrZXl3b3JkPkFkdWx0PC9rZXl3b3JkPjxrZXl3b3JkPkFnZSBEaXN0cmlidXRpb248
L2tleXdvcmQ+PGtleXdvcmQ+QWdlZDwva2V5d29yZD48a2V5d29yZD5CcmVhc3QgTmVvcGxhc21z
L2VwaWRlbWlvbG9neTwva2V5d29yZD48a2V5d29yZD5DaGlsZDwva2V5d29yZD48a2V5d29yZD5D
aGlsZCwgUHJlc2Nob29sPC9rZXl3b3JkPjxrZXl3b3JkPkNob3Jpb2NhcmNpbm9tYS9lcGlkZW1p
b2xvZ3k8L2tleXdvcmQ+PGtleXdvcmQ+RmVtYWxlPC9rZXl3b3JkPjxrZXl3b3JkPkh1bWFuczwv
a2V5d29yZD48a2V5d29yZD5JbmNpZGVuY2U8L2tleXdvcmQ+PGtleXdvcmQ+SW5mYW50PC9rZXl3
b3JkPjxrZXl3b3JkPkx1bmcgTmVvcGxhc21zL2VwaWRlbWlvbG9neTwva2V5d29yZD48a2V5d29y
ZD5NYWxlPC9rZXl3b3JkPjxrZXl3b3JkPk1pZGRsZSBBZ2VkPC9rZXl3b3JkPjxrZXl3b3JkPk5l
b3BsYXNtcy8qZXBpZGVtaW9sb2d5PC9rZXl3b3JkPjxrZXl3b3JkPlJlZ2lzdHJpZXM8L2tleXdv
cmQ+PGtleXdvcmQ+UmlzayBGYWN0b3JzPC9rZXl3b3JkPjxrZXl3b3JkPlNleCBEaXN0cmlidXRp
b248L2tleXdvcmQ+PGtleXdvcmQ+U3RvbWFjaCBOZW9wbGFzbXMvZXBpZGVtaW9sb2d5PC9rZXl3
b3JkPjxrZXl3b3JkPlV0ZXJpbmUgTmVvcGxhc21zL2VwaWRlbWlvbG9neTwva2V5d29yZD48a2V5
d29yZD5WaWV0bmFtL2VwaWRlbWlvbG9neTwva2V5d29yZD48L2tleXdvcmRzPjxkYXRlcz48eWVh
cj4xOTkzPC95ZWFyPjxwdWItZGF0ZXM+PGRhdGU+RGVjPC9kYXRlPjwvcHViLWRhdGVzPjwvZGF0
ZXM+PGlzYm4+MDAwNy0wOTIwIChQcmludCkmI3hEOzAwMDctMDkyMCAoTGlua2luZyk8L2lzYm4+
PGFjY2Vzc2lvbi1udW0+ODI2MDM3OTwvYWNjZXNzaW9uLW51bT48dXJscz48cmVsYXRlZC11cmxz
Pjx1cmw+aHR0cHM6Ly93d3cubmNiaS5ubG0ubmloLmdvdi9wdWJtZWQvODI2MDM3OTwvdXJsPjx1
cmw+aHR0cHM6Ly93d3cubmNiaS5ubG0ubmloLmdvdi9wbWMvYXJ0aWNsZXMvUE1DMTk2ODYzOC9w
ZGYvYnJqY2FuY2VyMDAyMDItMDE5Mi5wZGY8L3VybD48L3JlbGF0ZWQtdXJscz48L3VybHM+PGN1
c3RvbTI+UE1DMTk2ODYzODwvY3VzdG9tMj48L3JlY29yZD48L0NpdGU+PENpdGU+PEF1dGhvcj5E
bzwvQXV0aG9yPjxZZWFyPjIwMTU8L1llYXI+PFJlY051bT4xPC9SZWNOdW0+PHJlY29yZD48cmVj
LW51bWJlcj4xPC9yZWMtbnVtYmVyPjxmb3JlaWduLWtleXM+PGtleSBhcHA9IkVOIiBkYi1pZD0i
YXRhczVmeHpuMnhhejRlOXRlNnB3eHJheDkyenhzdmVzMHpmIiB0aW1lc3RhbXA9IjE1MDUxODIy
MjUiPjE8L2tleT48L2ZvcmVpZ24ta2V5cz48cmVmLXR5cGUgbmFtZT0iSm91cm5hbCBBcnRpY2xl
Ij4xNzwvcmVmLXR5cGU+PGNvbnRyaWJ1dG9ycz48YXV0aG9ycz48YXV0aG9yPkRvLCBTLiBILjwv
YXV0aG9yPjxhdXRob3I+WWFtYWRhLCBILjwvYXV0aG9yPjxhdXRob3I+RnVqaW1vdG8sIE0uPC9h
dXRob3I+PGF1dGhvcj5PaGlzYSwgTS48L2F1dGhvcj48YXV0aG9yPk1hdHN1bywgSi48L2F1dGhv
cj48YXV0aG9yPkFraXRhLCBULjwvYXV0aG9yPjxhdXRob3I+S2F0YXlhbWEsIEsuPC9hdXRob3I+
PGF1dGhvcj5WYW4gTmd1eWVuLCBOLjwvYXV0aG9yPjxhdXRob3I+TWl5YWthd2EsIFkuPC9hdXRo
b3I+PGF1dGhvcj5UYW5ha2EsIEouPC9hdXRob3I+PC9hdXRob3JzPjwvY29udHJpYnV0b3JzPjxh
dXRoLWFkZHJlc3M+RGVwYXJ0bWVudCBvZiBFcGlkZW1pb2xvZ3ksIEluZmVjdGlvdXMgRGlzZWFz
ZSBDb250cm9sIGFuZCBQcmV2ZW50aW9uLCBJbnN0aXR1dGUgb2YgQmlvbWVkaWNhbCBhbmQgSGVh
bHRoIFNjaWVuY2VzLCBIaXJvc2hpbWEgVW5pdmVyc2l0eSwgSGlyb3NoaW1hLCBKYXBhbjsgRGVw
YXJ0bWVudCBvZiBIZWFsdGgsIEJpbmggVGh1YW4gUHJvdmluY2UsIFBoYW4gVGhpZXQgQ2l0eSwg
VmlldG5hbS48L2F1dGgtYWRkcmVzcz48dGl0bGVzPjx0aXRsZT5IaWdoIHByZXZhbGVuY2VzIG9m
IGhlcGF0aXRpcyBCIGFuZCBDIHZpcnVzIGluZmVjdGlvbnMgYW1vbmcgYWR1bHRzIGxpdmluZyBp
biBCaW5oIFRodWFuIHByb3ZpbmNlLCBWaWV0bmFtPC90aXRsZT48c2Vjb25kYXJ5LXRpdGxlPkhl
cGF0b2wgUmVzPC9zZWNvbmRhcnktdGl0bGU+PC90aXRsZXM+PHBlcmlvZGljYWw+PGZ1bGwtdGl0
bGU+SGVwYXRvbCBSZXM8L2Z1bGwtdGl0bGU+PC9wZXJpb2RpY2FsPjxwYWdlcz4yNTktNjg8L3Bh
Z2VzPjx2b2x1bWU+NDU8L3ZvbHVtZT48bnVtYmVyPjM8L251bWJlcj48a2V5d29yZHM+PGtleXdv
cmQ+VmlldG5hbTwva2V5d29yZD48a2V5d29yZD5nZW5lcmFsIHBvcHVsYXRpb248L2tleXdvcmQ+
PGtleXdvcmQ+aGVwYXRpdGlzIEIgdmlydXM8L2tleXdvcmQ+PGtleXdvcmQ+aGVwYXRpdGlzIEMg
dmlydXM8L2tleXdvcmQ+PGtleXdvcmQ+c2Vyb2VwaWRlbWlvbG9neTwva2V5d29yZD48L2tleXdv
cmRzPjxkYXRlcz48eWVhcj4yMDE1PC95ZWFyPjxwdWItZGF0ZXM+PGRhdGU+TWFyPC9kYXRlPjwv
cHViLWRhdGVzPjwvZGF0ZXM+PGlzYm4+MTM4Ni02MzQ2IChQcmludCkmI3hEOzEzODYtNjM0NiAo
TGlua2luZyk8L2lzYm4+PGFjY2Vzc2lvbi1udW0+MjQ3OTkzMjI8L2FjY2Vzc2lvbi1udW0+PHVy
bHM+PHJlbGF0ZWQtdXJscz48dXJsPmh0dHBzOi8vd3d3Lm5jYmkubmxtLm5paC5nb3YvcHVibWVk
LzI0Nzk5MzIyPC91cmw+PHVybD5odHRwOi8vb25saW5lbGlicmFyeS53aWxleS5jb20vc3RvcmUv
MTAuMTExMS9oZXByLjEyMzUwL2Fzc2V0L2hlcHIxMjM1MC5wZGY/dj0xJmFtcDt0PWo4dnBncWFt
JmFtcDtzPTNmNGY4Y2Y1ZWIzNjUxM2YzOTEyZDg3NzM0ODQ0ZDczNTY1ZmIwZmQ8L3VybD48L3Jl
bGF0ZWQtdXJscz48L3VybHM+PGVsZWN0cm9uaWMtcmVzb3VyY2UtbnVtPjEwLjExMTEvaGVwci4x
MjM1MDwvZWxlY3Ryb25pYy1yZXNvdXJjZS1udW0+PC9yZWNvcmQ+PC9DaXRlPjxDaXRlPjxBdXRo
b3I+Q29yZGllcjwvQXV0aG9yPjxZZWFyPjE5OTM8L1llYXI+PFJlY051bT4xMDwvUmVjTnVtPjxy
ZWNvcmQ+PHJlYy1udW1iZXI+MTA8L3JlYy1udW1iZXI+PGZvcmVpZ24ta2V5cz48a2V5IGFwcD0i
RU4iIGRiLWlkPSJhdGFzNWZ4em4yeGF6NGU5dGU2cHd4cmF4OTJ6eHN2ZXMwemYiIHRpbWVzdGFt
cD0iMTUwNTE4MjI4MyI+MTA8L2tleT48L2ZvcmVpZ24ta2V5cz48cmVmLXR5cGUgbmFtZT0iSm91
cm5hbCBBcnRpY2xlIj4xNzwvcmVmLXR5cGU+PGNvbnRyaWJ1dG9ycz48YXV0aG9ycz48YXV0aG9y
PkNvcmRpZXIsIFMuPC9hdXRob3I+PGF1dGhvcj5MZSwgVC4gQi48L2F1dGhvcj48YXV0aG9yPlZl
cmdlciwgUC48L2F1dGhvcj48YXV0aG9yPkJhcmQsIEQuPC9hdXRob3I+PGF1dGhvcj5MZSwgQy4g
RC48L2F1dGhvcj48YXV0aG9yPkxhcm91emUsIEIuPC9hdXRob3I+PGF1dGhvcj5EYXp6YSwgTS4g
Qy48L2F1dGhvcj48YXV0aG9yPkhvYW5nLCBULiBRLjwvYXV0aG9yPjxhdXRob3I+QWJlbmhhaW0s
IEwuPC9hdXRob3I+PC9hdXRob3JzPjwvY29udHJpYnV0b3JzPjxhdXRoLWFkZHJlc3M+SW5zdGl0
dXQgTmF0aW9uYWwgZGUgbGEgU2FudGUgZXQgZGUgbGEgUmVjaGVyY2hlIE1lZGljYWxlLCBJTlNF
Uk0gVS4xNzAgVmlsbGVqdWlmLCBGcmFuY2UuPC9hdXRoLWFkZHJlc3M+PHRpdGxlcz48dGl0bGU+
VmlyYWwgaW5mZWN0aW9ucyBhbmQgY2hlbWljYWwgZXhwb3N1cmVzIGFzIHJpc2sgZmFjdG9ycyBm
b3IgaGVwYXRvY2VsbHVsYXIgY2FyY2lub21hIGluIFZpZXRuYW08L3RpdGxlPjxzZWNvbmRhcnkt
dGl0bGU+SW50IEogQ2FuY2VyPC9zZWNvbmRhcnktdGl0bGU+PC90aXRsZXM+PHBlcmlvZGljYWw+
PGZ1bGwtdGl0bGU+SW50IEogQ2FuY2VyPC9mdWxsLXRpdGxlPjwvcGVyaW9kaWNhbD48cGFnZXM+
MTk2LTIwMTwvcGFnZXM+PHZvbHVtZT41NTwvdm9sdW1lPjxudW1iZXI+MjwvbnVtYmVyPjxrZXl3
b3Jkcz48a2V5d29yZD4yLDQsNS1UcmljaGxvcm9waGVub3h5YWNldGljIEFjaWQvYWR2ZXJzZSBl
ZmZlY3RzPC9rZXl3b3JkPjxrZXl3b3JkPjIsNC1EaWNobG9yb3BoZW5veHlhY2V0aWMgQWNpZC9h
ZHZlcnNlIGVmZmVjdHM8L2tleXdvcmQ+PGtleXdvcmQ+QWR1bHQ8L2tleXdvcmQ+PGtleXdvcmQ+
Q2FyY2lub21hLCBIZXBhdG9jZWxsdWxhci8qZXBpZGVtaW9sb2d5L2V0aW9sb2d5L2ltbXVub2xv
Z3k8L2tleXdvcmQ+PGtleXdvcmQ+Q2FzZS1Db250cm9sIFN0dWRpZXM8L2tleXdvcmQ+PGtleXdv
cmQ+RGlveGlucy8qYWR2ZXJzZSBlZmZlY3RzPC9rZXl3b3JkPjxrZXl3b3JkPkVudmlyb25tZW50
YWwgRXhwb3N1cmUvKmFkdmVyc2UgZWZmZWN0cy9zdGF0aXN0aWNzICZhbXA7IG51bWVyaWNhbCBk
YXRhPC9rZXl3b3JkPjxrZXl3b3JkPkhlcGF0aXRpcyBBbnRpYm9kaWVzL2Jsb29kPC9rZXl3b3Jk
PjxrZXl3b3JkPkhlcGF0aXRpcyBCLypjb21wbGljYXRpb25zL2VwaWRlbWlvbG9neS9pbW11bm9s
b2d5PC9rZXl3b3JkPjxrZXl3b3JkPkhlcGF0aXRpcyBCIFN1cmZhY2UgQW50aWdlbnMvYmxvb2Q8
L2tleXdvcmQ+PGtleXdvcmQ+SGVwYXRpdGlzIEMvY29tcGxpY2F0aW9ucy9lcGlkZW1pb2xvZ3kv
aW1tdW5vbG9neTwva2V5d29yZD48a2V5d29yZD5IZXBhdGl0aXMgQyBBbnRpYm9kaWVzPC9rZXl3
b3JkPjxrZXl3b3JkPkhlcmJpY2lkZXMvKmFkdmVyc2UgZWZmZWN0czwva2V5d29yZD48a2V5d29y
ZD5IdW1hbnM8L2tleXdvcmQ+PGtleXdvcmQ+TGl2ZXIgTmVvcGxhc21zLyplcGlkZW1pb2xvZ3kv
ZXRpb2xvZ3kvaW1tdW5vbG9neTwva2V5d29yZD48a2V5d29yZD5Mb2dpc3RpYyBNb2RlbHM8L2tl
eXdvcmQ+PGtleXdvcmQ+TWFsZTwva2V5d29yZD48a2V5d29yZD5NaWRkbGUgQWdlZDwva2V5d29y
ZD48a2V5d29yZD5PY2N1cGF0aW9uYWwgRXhwb3N1cmUvYWR2ZXJzZSBlZmZlY3RzL3N0YXRpc3Rp
Y3MgJmFtcDsgbnVtZXJpY2FsIGRhdGE8L2tleXdvcmQ+PGtleXdvcmQ+UGVzdGljaWRlcy9hZHZl
cnNlIGVmZmVjdHM8L2tleXdvcmQ+PGtleXdvcmQ+UG9seWNobG9yaW5hdGVkIERpYmVuem9kaW94
aW5zL2FkdmVyc2UgZWZmZWN0czwva2V5d29yZD48a2V5d29yZD5SaXNrIEZhY3RvcnM8L2tleXdv
cmQ+PGtleXdvcmQ+VmlldG5hbS9lcGlkZW1pb2xvZ3k8L2tleXdvcmQ+PC9rZXl3b3Jkcz48ZGF0
ZXM+PHllYXI+MTk5MzwveWVhcj48cHViLWRhdGVzPjxkYXRlPlNlcCAwOTwvZGF0ZT48L3B1Yi1k
YXRlcz48L2RhdGVzPjxpc2JuPjAwMjAtNzEzNiAoUHJpbnQpJiN4RDswMDIwLTcxMzYgKExpbmtp
bmcpPC9pc2JuPjxhY2Nlc3Npb24tbnVtPjc2OTAzNDU8L2FjY2Vzc2lvbi1udW0+PHVybHM+PHJl
bGF0ZWQtdXJscz48dXJsPmh0dHBzOi8vd3d3Lm5jYmkubmxtLm5paC5nb3YvcHVibWVkLzc2OTAz
NDU8L3VybD48dXJsPmh0dHA6Ly9vbmxpbmVsaWJyYXJ5LndpbGV5LmNvbS9zdG9yZS8xMC4xMDAy
L2lqYy4yOTEwNTUwMjA1L2Fzc2V0LzI5MTA1NTAyMDVfZnRwLnBkZj92PTEmYW1wO3Q9ajd0NHVw
bjkmYW1wO3M9NjY2MzI5MjA1ZjQxZGYwZmE2YjE4ZTYwYjg3NDBkY2Q1YjYzNWY3NTwvdXJsPjwv
cmVsYXRlZC11cmxzPjwvdXJscz48L3JlY29yZD48L0NpdGU+PENpdGU+PEF1dGhvcj5OZ3V5ZW48
L0F1dGhvcj48WWVhcj4yMDA3PC9ZZWFyPjxSZWNOdW0+NTwvUmVjTnVtPjxyZWNvcmQ+PHJlYy1u
dW1iZXI+NTwvcmVjLW51bWJlcj48Zm9yZWlnbi1rZXlzPjxrZXkgYXBwPSJFTiIgZGItaWQ9ImF0
YXM1Znh6bjJ4YXo0ZTl0ZTZwd3hyYXg5Mnp4c3ZlczB6ZiIgdGltZXN0YW1wPSIxNTA1MTgyMjQ5
Ij41PC9rZXk+PC9mb3JlaWduLWtleXM+PHJlZi10eXBlIG5hbWU9IkpvdXJuYWwgQXJ0aWNsZSI+
MTc8L3JlZi10eXBlPjxjb250cmlidXRvcnM+PGF1dGhvcnM+PGF1dGhvcj5OZ3V5ZW4sIFYuIFQu
PC9hdXRob3I+PGF1dGhvcj5NY0xhd3MsIE0uIEwuPC9hdXRob3I+PGF1dGhvcj5Eb3JlLCBHLiBK
LjwvYXV0aG9yPjwvYXV0aG9ycz48L2NvbnRyaWJ1dG9ycz48YXV0aC1hZGRyZXNzPlNjaG9vbCBv
ZiBQdWJsaWMgSGVhbHRoIGFuZCBDb21tdW5pdHkgTWVkaWNpbmUsIFRoZSBVbml2ZXJzaXR5IG9m
IE5ldyBTb3V0aCBXYWxlcywgU3lkbmV5LCBBdXN0cmFsaWEuPC9hdXRoLWFkZHJlc3M+PHRpdGxl
cz48dGl0bGU+SGlnaGx5IGVuZGVtaWMgaGVwYXRpdGlzIEIgaW5mZWN0aW9uIGluIHJ1cmFsIFZp
ZXRuYW08L3RpdGxlPjxzZWNvbmRhcnktdGl0bGU+SiBHYXN0cm9lbnRlcm9sIEhlcGF0b2w8L3Nl
Y29uZGFyeS10aXRsZT48L3RpdGxlcz48cGVyaW9kaWNhbD48ZnVsbC10aXRsZT5KIEdhc3Ryb2Vu
dGVyb2wgSGVwYXRvbDwvZnVsbC10aXRsZT48L3BlcmlvZGljYWw+PHBhZ2VzPjIwOTMtMTAwPC9w
YWdlcz48dm9sdW1lPjIyPC92b2x1bWU+PG51bWJlcj4xMjwvbnVtYmVyPjxrZXl3b3Jkcz48a2V5
d29yZD5BZG9sZXNjZW50PC9rZXl3b3JkPjxrZXl3b3JkPkFkdWx0PC9rZXl3b3JkPjxrZXl3b3Jk
PkFnZSBEaXN0cmlidXRpb248L2tleXdvcmQ+PGtleXdvcmQ+QWdlZDwva2V5d29yZD48a2V5d29y
ZD5BZ2VkLCA4MCBhbmQgb3Zlcjwva2V5d29yZD48a2V5d29yZD5BbGFuaW5lIFRyYW5zYW1pbmFz
ZS9ibG9vZDwva2V5d29yZD48a2V5d29yZD5DYXJjaW5vbWEsIEhlcGF0b2NlbGx1bGFyL2RpYWdu
b3Npcy92aXJvbG9neTwva2V5d29yZD48a2V5d29yZD4qRW5kZW1pYyBEaXNlYXNlczwva2V5d29y
ZD48a2V5d29yZD5GZW1hbGU8L2tleXdvcmQ+PGtleXdvcmQ+SGVwYXRpdGlzIEIvKmVwaWRlbWlv
bG9neTwva2V5d29yZD48a2V5d29yZD5IZXBhdGl0aXMgQiBTdXJmYWNlIEFudGlnZW5zL2Jsb29k
PC9rZXl3b3JkPjxrZXl3b3JkPkhlcGF0aXRpcyBEL2VwaWRlbWlvbG9neTwva2V5d29yZD48a2V5
d29yZD5IdW1hbnM8L2tleXdvcmQ+PGtleXdvcmQ+TGl2ZXIgTmVvcGxhc21zL2RpYWdub3Npcy92
aXJvbG9neTwva2V5d29yZD48a2V5d29yZD5NYWxlPC9rZXl3b3JkPjxrZXl3b3JkPk1hc3MgU2Ny
ZWVuaW5nPC9rZXl3b3JkPjxrZXl3b3JkPk1pZGRsZSBBZ2VkPC9rZXl3b3JkPjxrZXl3b3JkPk11
bHRpdmFyaWF0ZSBBbmFseXNpczwva2V5d29yZD48a2V5d29yZD5SaXNrIEZhY3RvcnM8L2tleXdv
cmQ+PGtleXdvcmQ+KlJ1cmFsIFBvcHVsYXRpb248L2tleXdvcmQ+PGtleXdvcmQ+VmlldG5hbS9l
cGlkZW1pb2xvZ3k8L2tleXdvcmQ+PC9rZXl3b3Jkcz48ZGF0ZXM+PHllYXI+MjAwNzwveWVhcj48
cHViLWRhdGVzPjxkYXRlPkRlYzwvZGF0ZT48L3B1Yi1kYXRlcz48L2RhdGVzPjxpc2JuPjA4MTUt
OTMxOSAoUHJpbnQpJiN4RDswODE1LTkzMTkgKExpbmtpbmcpPC9pc2JuPjxhY2Nlc3Npb24tbnVt
PjE3NjQ1NDY1PC9hY2Nlc3Npb24tbnVtPjx1cmxzPjxyZWxhdGVkLXVybHM+PHVybD5odHRwczov
L3d3dy5uY2JpLm5sbS5uaWguZ292L3B1Ym1lZC8xNzY0NTQ2NTwvdXJsPjx1cmw+aHR0cDovL29u
bGluZWxpYnJhcnkud2lsZXkuY29tL2RvaS8xMC4xMTExL2ouMTQ0MC0xNzQ2LjIwMDcuMDUwMTAu
eC9hYnN0cmFjdDwvdXJsPjx1cmw+aHR0cDovL29ubGluZWxpYnJhcnkud2lsZXkuY29tL3N0b3Jl
LzEwLjExMTEvai4xNDQwLTE3NDYuMjAwNy4wNTAxMC54L2Fzc2V0L2ouMTQ0MC0xNzQ2LjIwMDcu
MDUwMTAueC5wZGY/dj0xJmFtcDt0PWo4dnBndWRoJmFtcDtzPWI0NmFiOGYyOGM3NzVlOGYyYzM0
ZGFmZTQyOTM4ODIzZmIyZWQyMDQ8L3VybD48L3JlbGF0ZWQtdXJscz48L3VybHM+PGVsZWN0cm9u
aWMtcmVzb3VyY2UtbnVtPjEwLjExMTEvai4xNDQwLTE3NDYuMjAwNy4wNTAxMC54PC9lbGVjdHJv
bmljLXJlc291cmNlLW51bT48L3JlY29yZD48L0NpdGU+PENpdGU+PEF1dGhvcj5Jc2hpemFraTwv
QXV0aG9yPjxZZWFyPjIwMTc8L1llYXI+PFJlY051bT41MDwvUmVjTnVtPjxyZWNvcmQ+PHJlYy1u
dW1iZXI+NTA8L3JlYy1udW1iZXI+PGZvcmVpZ24ta2V5cz48a2V5IGFwcD0iRU4iIGRiLWlkPSJh
dGFzNWZ4em4yeGF6NGU5dGU2cHd4cmF4OTJ6eHN2ZXMwemYiIHRpbWVzdGFtcD0iMTUwODk3OTE1
OSI+NTA8L2tleT48L2ZvcmVpZ24ta2V5cz48cmVmLXR5cGUgbmFtZT0iSm91cm5hbCBBcnRpY2xl
Ij4xNzwvcmVmLXR5cGU+PGNvbnRyaWJ1dG9ycz48YXV0aG9ycz48YXV0aG9yPklzaGl6YWtpLCBB
LjwvYXV0aG9yPjxhdXRob3I+VHJhbiwgVi4gVC48L2F1dGhvcj48YXV0aG9yPk5ndXllbiwgQy4g
SC48L2F1dGhvcj48YXV0aG9yPlRhbmltb3RvLCBULjwvYXV0aG9yPjxhdXRob3I+SG9hbmcsIEgu
IFQuIFQuPC9hdXRob3I+PGF1dGhvcj5QaGFtLCBILiBWLjwvYXV0aG9yPjxhdXRob3I+UGhhbiwg
Qy4gVC4gVC48L2F1dGhvcj48YXV0aG9yPkJpLCBYLjwvYXV0aG9yPjxhdXRob3I+UGhhbSwgVC4g
Vi48L2F1dGhvcj48YXV0aG9yPkljaGltdXJhLCBILjwvYXV0aG9yPjwvYXV0aG9ycz48L2NvbnRy
aWJ1dG9ycz48YXV0aC1hZGRyZXNzPkRlcGFydG1lbnQgb2YgVmlyYWwgaW5mZWN0aW9uIGFuZCBJ
bnRlcm5hdGlvbmFsIEhlYWx0aCwgR3JhZHVhdGUgc2Nob29sIG9mIE1lZGljYWwgU2NpZW5jZXMs
IEthbmF6YXdhIFVuaXZlcnNpdHksIEthbmF6YXdhLCBKYXBhbi4mI3hEO0hhaSBQaG9uZyBVbml2
ZXJzaXR5IG9mIE1lZGljaW5lIGFuZCBQaGFybWFjeSwgSGFpIFBob25nLCBWaWV0IE5hbS48L2F1
dGgtYWRkcmVzcz48dGl0bGVzPjx0aXRsZT5EaXNjcmVwYW5jaWVzIGluIHByZXZhbGVuY2UgdHJl
bmRzIGZvciBISVYsIGhlcGF0aXRpcyBCIHZpcnVzLCBhbmQgaGVwYXRpdGlzIEMgdmlydXMgaW4g
SGFpcGhvbmcsIFZpZXRuYW0gZnJvbSAyMDA3IHRvIDIwMTI8L3RpdGxlPjxzZWNvbmRhcnktdGl0
bGU+UExvUyBPbmU8L3NlY29uZGFyeS10aXRsZT48L3RpdGxlcz48cGVyaW9kaWNhbD48ZnVsbC10
aXRsZT5QTG9TIE9uZTwvZnVsbC10aXRsZT48L3BlcmlvZGljYWw+PHBhZ2VzPmUwMTc5NjE2PC9w
YWdlcz48dm9sdW1lPjEyPC92b2x1bWU+PG51bWJlcj42PC9udW1iZXI+PGtleXdvcmRzPjxrZXl3
b3JkPkFkdWx0PC9rZXl3b3JkPjxrZXl3b3JkPkZlbWFsZTwva2V5d29yZD48a2V5d29yZD5ISVYg
SW5mZWN0aW9ucy8qZXBpZGVtaW9sb2d5PC9rZXl3b3JkPjxrZXl3b3JkPkhlcGF0aXRpcyBCLypl
cGlkZW1pb2xvZ3k8L2tleXdvcmQ+PGtleXdvcmQ+SGVwYXRpdGlzIEMvKmVwaWRlbWlvbG9neTwv
a2V5d29yZD48a2V5d29yZD5IdW1hbnM8L2tleXdvcmQ+PGtleXdvcmQ+TWFsZTwva2V5d29yZD48
a2V5d29yZD5QcmV2YWxlbmNlPC9rZXl3b3JkPjxrZXl3b3JkPlNleCBXb3JrPC9rZXl3b3JkPjxr
ZXl3b3JkPlN1YnN0YW5jZSBBYnVzZSwgSW50cmF2ZW5vdXM8L2tleXdvcmQ+PGtleXdvcmQ+Vmll
dG5hbS9lcGlkZW1pb2xvZ3k8L2tleXdvcmQ+PGtleXdvcmQ+WW91bmcgQWR1bHQ8L2tleXdvcmQ+
PC9rZXl3b3Jkcz48ZGF0ZXM+PHllYXI+MjAxNzwveWVhcj48L2RhdGVzPjxpc2JuPjE5MzItNjIw
MyAoRWxlY3Ryb25pYykmI3hEOzE5MzItNjIwMyAoTGlua2luZyk8L2lzYm4+PGFjY2Vzc2lvbi1u
dW0+Mjg2NjIxMDU8L2FjY2Vzc2lvbi1udW0+PHVybHM+PHJlbGF0ZWQtdXJscz48dXJsPmh0dHBz
Oi8vd3d3Lm5jYmkubmxtLm5paC5nb3YvcHVibWVkLzI4NjYyMTA1PC91cmw+PC9yZWxhdGVkLXVy
bHM+PC91cmxzPjxjdXN0b20yPlBNQzU0OTEzMjM8L2N1c3RvbTI+PGVsZWN0cm9uaWMtcmVzb3Vy
Y2UtbnVtPjEwLjEzNzEvam91cm5hbC5wb25lLjAxNzk2MTY8L2VsZWN0cm9uaWMtcmVzb3VyY2Ut
bnVtPjwvcmVjb3JkPjwvQ2l0ZT48L0VuZE5vdGU+AG==
</w:fldData>
        </w:fldChar>
      </w:r>
      <w:r w:rsidR="00DD2AC8">
        <w:rPr>
          <w:rFonts w:ascii="Book Antiqua" w:hAnsi="Book Antiqua"/>
        </w:rPr>
        <w:instrText xml:space="preserve"> ADDIN EN.CITE.DATA </w:instrText>
      </w:r>
      <w:r w:rsidR="00DD2AC8">
        <w:rPr>
          <w:rFonts w:ascii="Book Antiqua" w:hAnsi="Book Antiqua"/>
        </w:rPr>
      </w:r>
      <w:r w:rsidR="00DD2AC8">
        <w:rPr>
          <w:rFonts w:ascii="Book Antiqua" w:hAnsi="Book Antiqua"/>
        </w:rPr>
        <w:fldChar w:fldCharType="end"/>
      </w:r>
      <w:r w:rsidR="006F7F27" w:rsidRPr="00767110">
        <w:rPr>
          <w:rFonts w:ascii="Book Antiqua" w:hAnsi="Book Antiqua"/>
        </w:rPr>
      </w:r>
      <w:r w:rsidR="006F7F27" w:rsidRPr="00767110">
        <w:rPr>
          <w:rFonts w:ascii="Book Antiqua" w:hAnsi="Book Antiqua"/>
        </w:rPr>
        <w:fldChar w:fldCharType="separate"/>
      </w:r>
      <w:r w:rsidR="00DD2AC8" w:rsidRPr="00DD2AC8">
        <w:rPr>
          <w:rFonts w:ascii="Book Antiqua" w:hAnsi="Book Antiqua"/>
          <w:noProof/>
          <w:vertAlign w:val="superscript"/>
        </w:rPr>
        <w:t>[9-13]</w:t>
      </w:r>
      <w:r w:rsidR="006F7F27" w:rsidRPr="00767110">
        <w:rPr>
          <w:rFonts w:ascii="Book Antiqua" w:hAnsi="Book Antiqua"/>
        </w:rPr>
        <w:fldChar w:fldCharType="end"/>
      </w:r>
      <w:r w:rsidR="007B3F05">
        <w:rPr>
          <w:rFonts w:ascii="Book Antiqua" w:hAnsi="Book Antiqua"/>
        </w:rPr>
        <w:t xml:space="preserve">. </w:t>
      </w:r>
      <w:r w:rsidR="006F7F27">
        <w:rPr>
          <w:rFonts w:ascii="Book Antiqua" w:hAnsi="Book Antiqua"/>
        </w:rPr>
        <w:t>C</w:t>
      </w:r>
      <w:r w:rsidR="009D7C64" w:rsidRPr="000A5447">
        <w:rPr>
          <w:rFonts w:ascii="Book Antiqua" w:hAnsi="Book Antiqua"/>
        </w:rPr>
        <w:t>ompounding the is</w:t>
      </w:r>
      <w:r w:rsidR="00CC4627">
        <w:rPr>
          <w:rFonts w:ascii="Book Antiqua" w:hAnsi="Book Antiqua"/>
        </w:rPr>
        <w:t xml:space="preserve">sue of high disease prevalence, </w:t>
      </w:r>
      <w:r w:rsidR="009D7C64" w:rsidRPr="000A5447">
        <w:rPr>
          <w:rFonts w:ascii="Book Antiqua" w:hAnsi="Book Antiqua"/>
        </w:rPr>
        <w:t xml:space="preserve">the burden of disease </w:t>
      </w:r>
      <w:r w:rsidR="00A51885">
        <w:rPr>
          <w:rFonts w:ascii="Book Antiqua" w:hAnsi="Book Antiqua"/>
        </w:rPr>
        <w:t xml:space="preserve">is suggested to </w:t>
      </w:r>
      <w:r w:rsidR="009D7C64" w:rsidRPr="000A5447">
        <w:rPr>
          <w:rFonts w:ascii="Book Antiqua" w:hAnsi="Book Antiqua"/>
        </w:rPr>
        <w:t>continue to rise in the coming decade, despite a country-wide universal infant immunization program established in 2003</w:t>
      </w:r>
      <w:r w:rsidR="00A51885">
        <w:rPr>
          <w:rFonts w:ascii="Book Antiqua" w:hAnsi="Book Antiqua"/>
        </w:rPr>
        <w:t xml:space="preserve">, though </w:t>
      </w:r>
      <w:r w:rsidR="00CC12C1">
        <w:rPr>
          <w:rFonts w:ascii="Book Antiqua" w:hAnsi="Book Antiqua"/>
        </w:rPr>
        <w:t xml:space="preserve">it has also been reported to have reduced </w:t>
      </w:r>
      <w:r w:rsidR="008E2C51">
        <w:rPr>
          <w:rFonts w:ascii="Book Antiqua" w:hAnsi="Book Antiqua"/>
        </w:rPr>
        <w:t>chronic HBV rates</w:t>
      </w:r>
      <w:r w:rsidR="00362CE6">
        <w:rPr>
          <w:rFonts w:ascii="Book Antiqua" w:hAnsi="Book Antiqua"/>
        </w:rPr>
        <w:fldChar w:fldCharType="begin">
          <w:fldData xml:space="preserve">PEVuZE5vdGU+PENpdGU+PEF1dGhvcj5OZ3V5ZW48L0F1dGhvcj48WWVhcj4yMDA4PC9ZZWFyPjxS
ZWNOdW0+NDwvUmVjTnVtPjxEaXNwbGF5VGV4dD48c3R5bGUgZmFjZT0ic3VwZXJzY3JpcHQiPlsx
NCwgMTVdPC9zdHlsZT48L0Rpc3BsYXlUZXh0PjxyZWNvcmQ+PHJlYy1udW1iZXI+NDwvcmVjLW51
bWJlcj48Zm9yZWlnbi1rZXlzPjxrZXkgYXBwPSJFTiIgZGItaWQ9ImF0YXM1Znh6bjJ4YXo0ZTl0
ZTZwd3hyYXg5Mnp4c3ZlczB6ZiIgdGltZXN0YW1wPSIxNTA1MTgyMjQ0Ij40PC9rZXk+PC9mb3Jl
aWduLWtleXM+PHJlZi10eXBlIG5hbWU9IkpvdXJuYWwgQXJ0aWNsZSI+MTc8L3JlZi10eXBlPjxj
b250cmlidXRvcnM+PGF1dGhvcnM+PGF1dGhvcj5OZ3V5ZW4sIFYuIFQuPC9hdXRob3I+PGF1dGhv
cj5MYXcsIE0uIEcuPC9hdXRob3I+PGF1dGhvcj5Eb3JlLCBHLiBKLjwvYXV0aG9yPjwvYXV0aG9y
cz48L2NvbnRyaWJ1dG9ycz48YXV0aC1hZGRyZXNzPlNjaG9vbCBvZiBQdWJsaWMgSGVhbHRoIGFu
ZCBDb21tdW5pdHkgTWVkaWNpbmUsIFRoZSBVbml2ZXJzaXR5IG9mIE5ldyBTb3V0aCBXYWxlcywg
U3lkbmV5LCBBdXN0cmFsaWEuIHYubmd1eWVuQHVuc3cuZWR1LmF1PC9hdXRoLWFkZHJlc3M+PHRp
dGxlcz48dGl0bGU+QW4gZW5vcm1vdXMgaGVwYXRpdGlzIEIgdmlydXMtcmVsYXRlZCBsaXZlciBk
aXNlYXNlIGJ1cmRlbiBwcm9qZWN0ZWQgaW4gVmlldG5hbSBieSAyMDI1PC90aXRsZT48c2Vjb25k
YXJ5LXRpdGxlPkxpdmVyIEludDwvc2Vjb25kYXJ5LXRpdGxlPjwvdGl0bGVzPjxwZXJpb2RpY2Fs
PjxmdWxsLXRpdGxlPkxpdmVyIEludDwvZnVsbC10aXRsZT48L3BlcmlvZGljYWw+PHBhZ2VzPjUy
NS0zMTwvcGFnZXM+PHZvbHVtZT4yODwvdm9sdW1lPjxudW1iZXI+NDwvbnVtYmVyPjxrZXl3b3Jk
cz48a2V5d29yZD5BZHVsdDwva2V5d29yZD48a2V5d29yZD5BZ2UgRGlzdHJpYnV0aW9uPC9rZXl3
b3JkPjxrZXl3b3JkPkFnZWQ8L2tleXdvcmQ+PGtleXdvcmQ+Q2FyY2lub21hLCBIZXBhdG9jZWxs
dWxhci8qZXBpZGVtaW9sb2d5L3Zpcm9sb2d5PC9rZXl3b3JkPjxrZXl3b3JkPkRldmVsb3Bpbmcg
Q291bnRyaWVzPC9rZXl3b3JkPjxrZXl3b3JkPkRpc2Vhc2UgT3V0YnJlYWtzPC9rZXl3b3JkPjxr
ZXl3b3JkPkZlbWFsZTwva2V5d29yZD48a2V5d29yZD5IZXBhdGl0aXMgQiB2aXJ1cy8qaXNvbGF0
aW9uICZhbXA7IHB1cmlmaWNhdGlvbjwva2V5d29yZD48a2V5d29yZD5IZXBhdGl0aXMgQiwgQ2hy
b25pYy9kaWFnbm9zaXMvKmVwaWRlbWlvbG9neTwva2V5d29yZD48a2V5d29yZD5IdW1hbnM8L2tl
eXdvcmQ+PGtleXdvcmQ+SW5jaWRlbmNlPC9rZXl3b3JkPjxrZXl3b3JkPkxpdmVyIENpcnJob3Np
cy8qZXBpZGVtaW9sb2d5L3Zpcm9sb2d5PC9rZXl3b3JkPjxrZXl3b3JkPkxpdmVyIE5lb3BsYXNt
cy8qZXBpZGVtaW9sb2d5L3Zpcm9sb2d5PC9rZXl3b3JkPjxrZXl3b3JkPk1hbGU8L2tleXdvcmQ+
PGtleXdvcmQ+TWlkZGxlIEFnZWQ8L2tleXdvcmQ+PGtleXdvcmQ+UmVnaXN0cmllczwva2V5d29y
ZD48a2V5d29yZD5SZXRyb3NwZWN0aXZlIFN0dWRpZXM8L2tleXdvcmQ+PGtleXdvcmQ+UmlzayBB
c3Nlc3NtZW50PC9rZXl3b3JkPjxrZXl3b3JkPlN1cnZpdmFsIEFuYWx5c2lzPC9rZXl3b3JkPjxr
ZXl3b3JkPlZpZXRuYW0vZXBpZGVtaW9sb2d5PC9rZXl3b3JkPjwva2V5d29yZHM+PGRhdGVzPjx5
ZWFyPjIwMDg8L3llYXI+PHB1Yi1kYXRlcz48ZGF0ZT5BcHI8L2RhdGU+PC9wdWItZGF0ZXM+PC9k
YXRlcz48aXNibj4xNDc4LTMyMzEgKEVsZWN0cm9uaWMpJiN4RDsxNDc4LTMyMjMgKExpbmtpbmcp
PC9pc2JuPjxhY2Nlc3Npb24tbnVtPjE4MjY2NjM1PC9hY2Nlc3Npb24tbnVtPjx1cmxzPjxyZWxh
dGVkLXVybHM+PHVybD5odHRwczovL3d3dy5uY2JpLm5sbS5uaWguZ292L3B1Ym1lZC8xODI2NjYz
NTwvdXJsPjx1cmw+aHR0cDovL29ubGluZWxpYnJhcnkud2lsZXkuY29tL3N0b3JlLzEwLjExMTEv
ai4xNDc4LTMyMzEuMjAwNy4wMTY0Ni54L2Fzc2V0L2ouMTQ3OC0zMjMxLjIwMDcuMDE2NDYueC5w
ZGY/dj0xJmFtcDt0PWo4dnBocmZzJmFtcDtzPWM2YTc4OTYyMWY3MjhiNDI5ZWJjOGI5MzRjMDY5
YzAwNzkwOTEzNzQ8L3VybD48L3JlbGF0ZWQtdXJscz48L3VybHM+PGVsZWN0cm9uaWMtcmVzb3Vy
Y2UtbnVtPjEwLjExMTEvai4xNDc4LTMyMzEuMjAwNy4wMTY0Ni54PC9lbGVjdHJvbmljLXJlc291
cmNlLW51bT48L3JlY29yZD48L0NpdGU+PENpdGU+PEF1dGhvcj5OZ3V5ZW48L0F1dGhvcj48WWVh
cj4yMDE0PC9ZZWFyPjxSZWNOdW0+NTI8L1JlY051bT48cmVjb3JkPjxyZWMtbnVtYmVyPjUyPC9y
ZWMtbnVtYmVyPjxmb3JlaWduLWtleXM+PGtleSBhcHA9IkVOIiBkYi1pZD0iYXRhczVmeHpuMnhh
ejRlOXRlNnB3eHJheDkyenhzdmVzMHpmIiB0aW1lc3RhbXA9IjE1MDg5ODAwMDYiPjUyPC9rZXk+
PC9mb3JlaWduLWtleXM+PHJlZi10eXBlIG5hbWU9IkpvdXJuYWwgQXJ0aWNsZSI+MTc8L3JlZi10
eXBlPjxjb250cmlidXRvcnM+PGF1dGhvcnM+PGF1dGhvcj5OZ3V5ZW4sIFQuIEguPC9hdXRob3I+
PGF1dGhvcj5WdSwgTS4gSC48L2F1dGhvcj48YXV0aG9yPk5ndXllbiwgVi4gQy48L2F1dGhvcj48
YXV0aG9yPk5ndXllbiwgTC4gSC48L2F1dGhvcj48YXV0aG9yPlRvZGEsIEsuPC9hdXRob3I+PGF1
dGhvcj5OZ3V5ZW4sIFQuIE4uPC9hdXRob3I+PGF1dGhvcj5EYW8sIFMuPC9hdXRob3I+PGF1dGhv
cj5XYW5uZW11ZWhsZXIsIEsuIEEuPC9hdXRob3I+PGF1dGhvcj5IZW5uZXNzZXksIEsuIEEuPC9h
dXRob3I+PC9hdXRob3JzPjwvY29udHJpYnV0b3JzPjxhdXRoLWFkZHJlc3M+TmF0aW9uYWwgSW5z
aXR1dHV0ZSBvZiBIeWdpZW5jZSBhbmQgRXBpZGVtaW9sb2d5LCBIYW5vaSwgVmlldG5hbS4mI3hE
O1Byb2dyYW0gZm9yIEFwcHJvcHJpYXRlIFRlY2hub2xvZ3kgaW4gSGVhbHRoIChQQVRIKSAsIEhh
bm9pLCBWaWV0bmFtLiBFbGVjdHJvbmljIGFkZHJlc3M6IGh2dUBwYXRoLm9yZy4mI3hEO1dvcmxk
IEhlYWx0aCBPcmdhbml6YXRpb24sIEhhbm9pLCBWaWV0bmFtLiYjeEQ7UHJvZ3JhbSBmb3IgQXBw
cm9wcmlhdGUgVGVjaG5vbG9neSBpbiBIZWFsdGggKFBBVEgpICwgSGFub2ksIFZpZXRuYW0uJiN4
RDtDZW50ZXIgZm9yIERpc2Vhc2UgQ29udHJvbCBhbmQgUHJldmVudGlvbiwgVVNBLiYjeEQ7V29y
bGQgSGVhbHRoIE9yZ2FuaXphdGlvbiwgV2VzdGVybiBQYWNpZmljIFJlZ2lvbmFsIE9mZmljZSwg
TWFuaWxhLCBQaGlsaXBwaW5lcy48L2F1dGgtYWRkcmVzcz48dGl0bGVzPjx0aXRsZT5BIHJlZHVj
dGlvbiBpbiBjaHJvbmljIGhlcGF0aXRpcyBCIHZpcnVzIGluZmVjdGlvbiBwcmV2YWxlbmNlIGFt
b25nIGNoaWxkcmVuIGluIFZpZXRuYW0gZGVtb25zdHJhdGVzIHRoZSBpbXBvcnRhbmNlIG9mIHZh
Y2NpbmF0aW9uPC90aXRsZT48c2Vjb25kYXJ5LXRpdGxlPlZhY2NpbmU8L3NlY29uZGFyeS10aXRs
ZT48L3RpdGxlcz48cGVyaW9kaWNhbD48ZnVsbC10aXRsZT5WYWNjaW5lPC9mdWxsLXRpdGxlPjwv
cGVyaW9kaWNhbD48cGFnZXM+MjE3LTIyPC9wYWdlcz48dm9sdW1lPjMyPC92b2x1bWU+PG51bWJl
cj4yPC9udW1iZXI+PGtleXdvcmRzPjxrZXl3b3JkPkNoaWxkPC9rZXl3b3JkPjxrZXl3b3JkPkNy
b3NzLVNlY3Rpb25hbCBTdHVkaWVzPC9rZXl3b3JkPjxrZXl3b3JkPkZlbWFsZTwva2V5d29yZD48
a2V5d29yZD5IZXBhdGl0aXMgQiBTdXJmYWNlIEFudGlnZW5zL2Jsb29kPC9rZXl3b3JkPjxrZXl3
b3JkPkhlcGF0aXRpcyBCIFZhY2NpbmVzLyp0aGVyYXBldXRpYyB1c2U8L2tleXdvcmQ+PGtleXdv
cmQ+SGVwYXRpdGlzIEIsIENocm9uaWMvKmVwaWRlbWlvbG9neS9wcmV2ZW50aW9uICZhbXA7IGNv
bnRyb2w8L2tleXdvcmQ+PGtleXdvcmQ+SHVtYW5zPC9rZXl3b3JkPjxrZXl3b3JkPipJbW11bml6
YXRpb24gUHJvZ3JhbXM8L2tleXdvcmQ+PGtleXdvcmQ+SW1tdW5pemF0aW9uLCBTZWNvbmRhcnk8
L2tleXdvcmQ+PGtleXdvcmQ+TWFsZTwva2V5d29yZD48a2V5d29yZD5QcmV2YWxlbmNlPC9rZXl3
b3JkPjxrZXl3b3JkPlZpZXRuYW0vZXBpZGVtaW9sb2d5PC9rZXl3b3JkPjxrZXl3b3JkPkJpcnRo
IGRvc2UgdmFjY2luYXRpb248L2tleXdvcmQ+PGtleXdvcmQ+SGVwYXRpdGlzIEIgdmlydXM8L2tl
eXdvcmQ+PGtleXdvcmQ+SW1tdW5pemF0aW9uPC9rZXl3b3JkPjxrZXl3b3JkPlNlcm9wcmV2YWxl
bmNlPC9rZXl3b3JkPjwva2V5d29yZHM+PGRhdGVzPjx5ZWFyPjIwMTQ8L3llYXI+PHB1Yi1kYXRl
cz48ZGF0ZT5KYW4gMDM8L2RhdGU+PC9wdWItZGF0ZXM+PC9kYXRlcz48aXNibj4xODczLTI1MTgg
KEVsZWN0cm9uaWMpJiN4RDswMjY0LTQxMFggKExpbmtpbmcpPC9pc2JuPjxhY2Nlc3Npb24tbnVt
PjI0Mjg0NDEwPC9hY2Nlc3Npb24tbnVtPjx1cmxzPjxyZWxhdGVkLXVybHM+PHVybD5odHRwczov
L3d3dy5uY2JpLm5sbS5uaWguZ292L3B1Ym1lZC8yNDI4NDQxMDwvdXJsPjwvcmVsYXRlZC11cmxz
PjwvdXJscz48Y3VzdG9tMj5QTUM0Njk5MjgzPC9jdXN0b20yPjxlbGVjdHJvbmljLXJlc291cmNl
LW51bT4xMC4xMDE2L2oudmFjY2luZS4yMDEzLjExLjAwNDwvZWxlY3Ryb25pYy1yZXNvdXJjZS1u
dW0+PC9yZWNvcmQ+PC9DaXRlPjwvRW5kTm90ZT5=
</w:fldData>
        </w:fldChar>
      </w:r>
      <w:r w:rsidR="00DD2AC8">
        <w:rPr>
          <w:rFonts w:ascii="Book Antiqua" w:hAnsi="Book Antiqua"/>
        </w:rPr>
        <w:instrText xml:space="preserve"> ADDIN EN.CITE </w:instrText>
      </w:r>
      <w:r w:rsidR="00DD2AC8">
        <w:rPr>
          <w:rFonts w:ascii="Book Antiqua" w:hAnsi="Book Antiqua"/>
        </w:rPr>
        <w:fldChar w:fldCharType="begin">
          <w:fldData xml:space="preserve">PEVuZE5vdGU+PENpdGU+PEF1dGhvcj5OZ3V5ZW48L0F1dGhvcj48WWVhcj4yMDA4PC9ZZWFyPjxS
ZWNOdW0+NDwvUmVjTnVtPjxEaXNwbGF5VGV4dD48c3R5bGUgZmFjZT0ic3VwZXJzY3JpcHQiPlsx
NCwgMTVdPC9zdHlsZT48L0Rpc3BsYXlUZXh0PjxyZWNvcmQ+PHJlYy1udW1iZXI+NDwvcmVjLW51
bWJlcj48Zm9yZWlnbi1rZXlzPjxrZXkgYXBwPSJFTiIgZGItaWQ9ImF0YXM1Znh6bjJ4YXo0ZTl0
ZTZwd3hyYXg5Mnp4c3ZlczB6ZiIgdGltZXN0YW1wPSIxNTA1MTgyMjQ0Ij40PC9rZXk+PC9mb3Jl
aWduLWtleXM+PHJlZi10eXBlIG5hbWU9IkpvdXJuYWwgQXJ0aWNsZSI+MTc8L3JlZi10eXBlPjxj
b250cmlidXRvcnM+PGF1dGhvcnM+PGF1dGhvcj5OZ3V5ZW4sIFYuIFQuPC9hdXRob3I+PGF1dGhv
cj5MYXcsIE0uIEcuPC9hdXRob3I+PGF1dGhvcj5Eb3JlLCBHLiBKLjwvYXV0aG9yPjwvYXV0aG9y
cz48L2NvbnRyaWJ1dG9ycz48YXV0aC1hZGRyZXNzPlNjaG9vbCBvZiBQdWJsaWMgSGVhbHRoIGFu
ZCBDb21tdW5pdHkgTWVkaWNpbmUsIFRoZSBVbml2ZXJzaXR5IG9mIE5ldyBTb3V0aCBXYWxlcywg
U3lkbmV5LCBBdXN0cmFsaWEuIHYubmd1eWVuQHVuc3cuZWR1LmF1PC9hdXRoLWFkZHJlc3M+PHRp
dGxlcz48dGl0bGU+QW4gZW5vcm1vdXMgaGVwYXRpdGlzIEIgdmlydXMtcmVsYXRlZCBsaXZlciBk
aXNlYXNlIGJ1cmRlbiBwcm9qZWN0ZWQgaW4gVmlldG5hbSBieSAyMDI1PC90aXRsZT48c2Vjb25k
YXJ5LXRpdGxlPkxpdmVyIEludDwvc2Vjb25kYXJ5LXRpdGxlPjwvdGl0bGVzPjxwZXJpb2RpY2Fs
PjxmdWxsLXRpdGxlPkxpdmVyIEludDwvZnVsbC10aXRsZT48L3BlcmlvZGljYWw+PHBhZ2VzPjUy
NS0zMTwvcGFnZXM+PHZvbHVtZT4yODwvdm9sdW1lPjxudW1iZXI+NDwvbnVtYmVyPjxrZXl3b3Jk
cz48a2V5d29yZD5BZHVsdDwva2V5d29yZD48a2V5d29yZD5BZ2UgRGlzdHJpYnV0aW9uPC9rZXl3
b3JkPjxrZXl3b3JkPkFnZWQ8L2tleXdvcmQ+PGtleXdvcmQ+Q2FyY2lub21hLCBIZXBhdG9jZWxs
dWxhci8qZXBpZGVtaW9sb2d5L3Zpcm9sb2d5PC9rZXl3b3JkPjxrZXl3b3JkPkRldmVsb3Bpbmcg
Q291bnRyaWVzPC9rZXl3b3JkPjxrZXl3b3JkPkRpc2Vhc2UgT3V0YnJlYWtzPC9rZXl3b3JkPjxr
ZXl3b3JkPkZlbWFsZTwva2V5d29yZD48a2V5d29yZD5IZXBhdGl0aXMgQiB2aXJ1cy8qaXNvbGF0
aW9uICZhbXA7IHB1cmlmaWNhdGlvbjwva2V5d29yZD48a2V5d29yZD5IZXBhdGl0aXMgQiwgQ2hy
b25pYy9kaWFnbm9zaXMvKmVwaWRlbWlvbG9neTwva2V5d29yZD48a2V5d29yZD5IdW1hbnM8L2tl
eXdvcmQ+PGtleXdvcmQ+SW5jaWRlbmNlPC9rZXl3b3JkPjxrZXl3b3JkPkxpdmVyIENpcnJob3Np
cy8qZXBpZGVtaW9sb2d5L3Zpcm9sb2d5PC9rZXl3b3JkPjxrZXl3b3JkPkxpdmVyIE5lb3BsYXNt
cy8qZXBpZGVtaW9sb2d5L3Zpcm9sb2d5PC9rZXl3b3JkPjxrZXl3b3JkPk1hbGU8L2tleXdvcmQ+
PGtleXdvcmQ+TWlkZGxlIEFnZWQ8L2tleXdvcmQ+PGtleXdvcmQ+UmVnaXN0cmllczwva2V5d29y
ZD48a2V5d29yZD5SZXRyb3NwZWN0aXZlIFN0dWRpZXM8L2tleXdvcmQ+PGtleXdvcmQ+UmlzayBB
c3Nlc3NtZW50PC9rZXl3b3JkPjxrZXl3b3JkPlN1cnZpdmFsIEFuYWx5c2lzPC9rZXl3b3JkPjxr
ZXl3b3JkPlZpZXRuYW0vZXBpZGVtaW9sb2d5PC9rZXl3b3JkPjwva2V5d29yZHM+PGRhdGVzPjx5
ZWFyPjIwMDg8L3llYXI+PHB1Yi1kYXRlcz48ZGF0ZT5BcHI8L2RhdGU+PC9wdWItZGF0ZXM+PC9k
YXRlcz48aXNibj4xNDc4LTMyMzEgKEVsZWN0cm9uaWMpJiN4RDsxNDc4LTMyMjMgKExpbmtpbmcp
PC9pc2JuPjxhY2Nlc3Npb24tbnVtPjE4MjY2NjM1PC9hY2Nlc3Npb24tbnVtPjx1cmxzPjxyZWxh
dGVkLXVybHM+PHVybD5odHRwczovL3d3dy5uY2JpLm5sbS5uaWguZ292L3B1Ym1lZC8xODI2NjYz
NTwvdXJsPjx1cmw+aHR0cDovL29ubGluZWxpYnJhcnkud2lsZXkuY29tL3N0b3JlLzEwLjExMTEv
ai4xNDc4LTMyMzEuMjAwNy4wMTY0Ni54L2Fzc2V0L2ouMTQ3OC0zMjMxLjIwMDcuMDE2NDYueC5w
ZGY/dj0xJmFtcDt0PWo4dnBocmZzJmFtcDtzPWM2YTc4OTYyMWY3MjhiNDI5ZWJjOGI5MzRjMDY5
YzAwNzkwOTEzNzQ8L3VybD48L3JlbGF0ZWQtdXJscz48L3VybHM+PGVsZWN0cm9uaWMtcmVzb3Vy
Y2UtbnVtPjEwLjExMTEvai4xNDc4LTMyMzEuMjAwNy4wMTY0Ni54PC9lbGVjdHJvbmljLXJlc291
cmNlLW51bT48L3JlY29yZD48L0NpdGU+PENpdGU+PEF1dGhvcj5OZ3V5ZW48L0F1dGhvcj48WWVh
cj4yMDE0PC9ZZWFyPjxSZWNOdW0+NTI8L1JlY051bT48cmVjb3JkPjxyZWMtbnVtYmVyPjUyPC9y
ZWMtbnVtYmVyPjxmb3JlaWduLWtleXM+PGtleSBhcHA9IkVOIiBkYi1pZD0iYXRhczVmeHpuMnhh
ejRlOXRlNnB3eHJheDkyenhzdmVzMHpmIiB0aW1lc3RhbXA9IjE1MDg5ODAwMDYiPjUyPC9rZXk+
PC9mb3JlaWduLWtleXM+PHJlZi10eXBlIG5hbWU9IkpvdXJuYWwgQXJ0aWNsZSI+MTc8L3JlZi10
eXBlPjxjb250cmlidXRvcnM+PGF1dGhvcnM+PGF1dGhvcj5OZ3V5ZW4sIFQuIEguPC9hdXRob3I+
PGF1dGhvcj5WdSwgTS4gSC48L2F1dGhvcj48YXV0aG9yPk5ndXllbiwgVi4gQy48L2F1dGhvcj48
YXV0aG9yPk5ndXllbiwgTC4gSC48L2F1dGhvcj48YXV0aG9yPlRvZGEsIEsuPC9hdXRob3I+PGF1
dGhvcj5OZ3V5ZW4sIFQuIE4uPC9hdXRob3I+PGF1dGhvcj5EYW8sIFMuPC9hdXRob3I+PGF1dGhv
cj5XYW5uZW11ZWhsZXIsIEsuIEEuPC9hdXRob3I+PGF1dGhvcj5IZW5uZXNzZXksIEsuIEEuPC9h
dXRob3I+PC9hdXRob3JzPjwvY29udHJpYnV0b3JzPjxhdXRoLWFkZHJlc3M+TmF0aW9uYWwgSW5z
aXR1dHV0ZSBvZiBIeWdpZW5jZSBhbmQgRXBpZGVtaW9sb2d5LCBIYW5vaSwgVmlldG5hbS4mI3hE
O1Byb2dyYW0gZm9yIEFwcHJvcHJpYXRlIFRlY2hub2xvZ3kgaW4gSGVhbHRoIChQQVRIKSAsIEhh
bm9pLCBWaWV0bmFtLiBFbGVjdHJvbmljIGFkZHJlc3M6IGh2dUBwYXRoLm9yZy4mI3hEO1dvcmxk
IEhlYWx0aCBPcmdhbml6YXRpb24sIEhhbm9pLCBWaWV0bmFtLiYjeEQ7UHJvZ3JhbSBmb3IgQXBw
cm9wcmlhdGUgVGVjaG5vbG9neSBpbiBIZWFsdGggKFBBVEgpICwgSGFub2ksIFZpZXRuYW0uJiN4
RDtDZW50ZXIgZm9yIERpc2Vhc2UgQ29udHJvbCBhbmQgUHJldmVudGlvbiwgVVNBLiYjeEQ7V29y
bGQgSGVhbHRoIE9yZ2FuaXphdGlvbiwgV2VzdGVybiBQYWNpZmljIFJlZ2lvbmFsIE9mZmljZSwg
TWFuaWxhLCBQaGlsaXBwaW5lcy48L2F1dGgtYWRkcmVzcz48dGl0bGVzPjx0aXRsZT5BIHJlZHVj
dGlvbiBpbiBjaHJvbmljIGhlcGF0aXRpcyBCIHZpcnVzIGluZmVjdGlvbiBwcmV2YWxlbmNlIGFt
b25nIGNoaWxkcmVuIGluIFZpZXRuYW0gZGVtb25zdHJhdGVzIHRoZSBpbXBvcnRhbmNlIG9mIHZh
Y2NpbmF0aW9uPC90aXRsZT48c2Vjb25kYXJ5LXRpdGxlPlZhY2NpbmU8L3NlY29uZGFyeS10aXRs
ZT48L3RpdGxlcz48cGVyaW9kaWNhbD48ZnVsbC10aXRsZT5WYWNjaW5lPC9mdWxsLXRpdGxlPjwv
cGVyaW9kaWNhbD48cGFnZXM+MjE3LTIyPC9wYWdlcz48dm9sdW1lPjMyPC92b2x1bWU+PG51bWJl
cj4yPC9udW1iZXI+PGtleXdvcmRzPjxrZXl3b3JkPkNoaWxkPC9rZXl3b3JkPjxrZXl3b3JkPkNy
b3NzLVNlY3Rpb25hbCBTdHVkaWVzPC9rZXl3b3JkPjxrZXl3b3JkPkZlbWFsZTwva2V5d29yZD48
a2V5d29yZD5IZXBhdGl0aXMgQiBTdXJmYWNlIEFudGlnZW5zL2Jsb29kPC9rZXl3b3JkPjxrZXl3
b3JkPkhlcGF0aXRpcyBCIFZhY2NpbmVzLyp0aGVyYXBldXRpYyB1c2U8L2tleXdvcmQ+PGtleXdv
cmQ+SGVwYXRpdGlzIEIsIENocm9uaWMvKmVwaWRlbWlvbG9neS9wcmV2ZW50aW9uICZhbXA7IGNv
bnRyb2w8L2tleXdvcmQ+PGtleXdvcmQ+SHVtYW5zPC9rZXl3b3JkPjxrZXl3b3JkPipJbW11bml6
YXRpb24gUHJvZ3JhbXM8L2tleXdvcmQ+PGtleXdvcmQ+SW1tdW5pemF0aW9uLCBTZWNvbmRhcnk8
L2tleXdvcmQ+PGtleXdvcmQ+TWFsZTwva2V5d29yZD48a2V5d29yZD5QcmV2YWxlbmNlPC9rZXl3
b3JkPjxrZXl3b3JkPlZpZXRuYW0vZXBpZGVtaW9sb2d5PC9rZXl3b3JkPjxrZXl3b3JkPkJpcnRo
IGRvc2UgdmFjY2luYXRpb248L2tleXdvcmQ+PGtleXdvcmQ+SGVwYXRpdGlzIEIgdmlydXM8L2tl
eXdvcmQ+PGtleXdvcmQ+SW1tdW5pemF0aW9uPC9rZXl3b3JkPjxrZXl3b3JkPlNlcm9wcmV2YWxl
bmNlPC9rZXl3b3JkPjwva2V5d29yZHM+PGRhdGVzPjx5ZWFyPjIwMTQ8L3llYXI+PHB1Yi1kYXRl
cz48ZGF0ZT5KYW4gMDM8L2RhdGU+PC9wdWItZGF0ZXM+PC9kYXRlcz48aXNibj4xODczLTI1MTgg
KEVsZWN0cm9uaWMpJiN4RDswMjY0LTQxMFggKExpbmtpbmcpPC9pc2JuPjxhY2Nlc3Npb24tbnVt
PjI0Mjg0NDEwPC9hY2Nlc3Npb24tbnVtPjx1cmxzPjxyZWxhdGVkLXVybHM+PHVybD5odHRwczov
L3d3dy5uY2JpLm5sbS5uaWguZ292L3B1Ym1lZC8yNDI4NDQxMDwvdXJsPjwvcmVsYXRlZC11cmxz
PjwvdXJscz48Y3VzdG9tMj5QTUM0Njk5MjgzPC9jdXN0b20yPjxlbGVjdHJvbmljLXJlc291cmNl
LW51bT4xMC4xMDE2L2oudmFjY2luZS4yMDEzLjExLjAwNDwvZWxlY3Ryb25pYy1yZXNvdXJjZS1u
dW0+PC9yZWNvcmQ+PC9DaXRlPjwvRW5kTm90ZT5=
</w:fldData>
        </w:fldChar>
      </w:r>
      <w:r w:rsidR="00DD2AC8">
        <w:rPr>
          <w:rFonts w:ascii="Book Antiqua" w:hAnsi="Book Antiqua"/>
        </w:rPr>
        <w:instrText xml:space="preserve"> ADDIN EN.CITE.DATA </w:instrText>
      </w:r>
      <w:r w:rsidR="00DD2AC8">
        <w:rPr>
          <w:rFonts w:ascii="Book Antiqua" w:hAnsi="Book Antiqua"/>
        </w:rPr>
      </w:r>
      <w:r w:rsidR="00DD2AC8">
        <w:rPr>
          <w:rFonts w:ascii="Book Antiqua" w:hAnsi="Book Antiqua"/>
        </w:rPr>
        <w:fldChar w:fldCharType="end"/>
      </w:r>
      <w:r w:rsidR="00362CE6">
        <w:rPr>
          <w:rFonts w:ascii="Book Antiqua" w:hAnsi="Book Antiqua"/>
        </w:rPr>
      </w:r>
      <w:r w:rsidR="00362CE6">
        <w:rPr>
          <w:rFonts w:ascii="Book Antiqua" w:hAnsi="Book Antiqua"/>
        </w:rPr>
        <w:fldChar w:fldCharType="separate"/>
      </w:r>
      <w:r w:rsidR="002F32E4">
        <w:rPr>
          <w:rFonts w:ascii="Book Antiqua" w:hAnsi="Book Antiqua"/>
          <w:noProof/>
          <w:vertAlign w:val="superscript"/>
        </w:rPr>
        <w:t>[14,</w:t>
      </w:r>
      <w:r w:rsidR="00DD2AC8" w:rsidRPr="00DD2AC8">
        <w:rPr>
          <w:rFonts w:ascii="Book Antiqua" w:hAnsi="Book Antiqua"/>
          <w:noProof/>
          <w:vertAlign w:val="superscript"/>
        </w:rPr>
        <w:t>15]</w:t>
      </w:r>
      <w:r w:rsidR="00362CE6">
        <w:rPr>
          <w:rFonts w:ascii="Book Antiqua" w:hAnsi="Book Antiqua"/>
        </w:rPr>
        <w:fldChar w:fldCharType="end"/>
      </w:r>
      <w:r w:rsidR="00362CE6">
        <w:rPr>
          <w:rFonts w:ascii="Book Antiqua" w:hAnsi="Book Antiqua"/>
        </w:rPr>
        <w:t xml:space="preserve">. </w:t>
      </w:r>
      <w:r w:rsidR="009D7C64" w:rsidRPr="000A5447">
        <w:rPr>
          <w:rFonts w:ascii="Book Antiqua" w:hAnsi="Book Antiqua"/>
        </w:rPr>
        <w:t>It is difficult to ascertain whether efforts in Vietnam have been effective thus far, and challenges associated with reliance of survey-based data, incomplete death reporting, wide geographic dispersal of deaths, and travel between households, and limited testing without systematic screening, are potential limitations to obtaining accurate epidemiological estimates of disease burden in this resource-limited setting</w:t>
      </w:r>
      <w:r w:rsidR="009D7C64" w:rsidRPr="000A5447">
        <w:rPr>
          <w:rFonts w:ascii="Book Antiqua" w:hAnsi="Book Antiqua"/>
        </w:rPr>
        <w:fldChar w:fldCharType="begin"/>
      </w:r>
      <w:r w:rsidR="00DD2AC8">
        <w:rPr>
          <w:rFonts w:ascii="Book Antiqua" w:hAnsi="Book Antiqua"/>
        </w:rPr>
        <w:instrText xml:space="preserve"> ADDIN EN.CITE &lt;EndNote&gt;&lt;Cite&gt;&lt;Author&gt;Ngo&lt;/Author&gt;&lt;Year&gt;2010&lt;/Year&gt;&lt;RecNum&gt;22&lt;/RecNum&gt;&lt;DisplayText&gt;&lt;style face="superscript"&gt;[16]&lt;/style&gt;&lt;/DisplayText&gt;&lt;record&gt;&lt;rec-number&gt;22&lt;/rec-number&gt;&lt;foreign-keys&gt;&lt;key app="EN" db-id="atas5fxzn2xaz4e9te6pwxrax92zxsves0zf" timestamp="1508804600"&gt;22&lt;/key&gt;&lt;/foreign-keys&gt;&lt;ref-type name="Journal Article"&gt;17&lt;/ref-type&gt;&lt;contributors&gt;&lt;authors&gt;&lt;author&gt;Ngo, A. D.&lt;/author&gt;&lt;author&gt;Rao, C.&lt;/author&gt;&lt;author&gt;Hoa, N. P.&lt;/author&gt;&lt;author&gt;Adair, T.&lt;/author&gt;&lt;author&gt;Chuc, N. T.&lt;/author&gt;&lt;/authors&gt;&lt;/contributors&gt;&lt;auth-address&gt;Vietnam Evidence for Health Policy Project, School of Population Health, University of Queensland, 138 Giang Vo Str, Hanoi, Vietnam. n.anh@sph.uq.edu.au.&lt;/auth-address&gt;&lt;titles&gt;&lt;title&gt;Mortality patterns in Vietnam, 2006: Findings from a national verbal autopsy survey&lt;/title&gt;&lt;secondary-title&gt;BMC Res Notes&lt;/secondary-title&gt;&lt;/titles&gt;&lt;periodical&gt;&lt;full-title&gt;BMC Res Notes&lt;/full-title&gt;&lt;/periodical&gt;&lt;pages&gt;78&lt;/pages&gt;&lt;volume&gt;3&lt;/volume&gt;&lt;dates&gt;&lt;year&gt;2010&lt;/year&gt;&lt;pub-dates&gt;&lt;date&gt;Mar 18&lt;/date&gt;&lt;/pub-dates&gt;&lt;/dates&gt;&lt;isbn&gt;1756-0500 (Electronic)&amp;#xD;1756-0500 (Linking)&lt;/isbn&gt;&lt;accession-num&gt;20236551&lt;/accession-num&gt;&lt;urls&gt;&lt;related-urls&gt;&lt;url&gt;https://www.ncbi.nlm.nih.gov/pubmed/20236551&lt;/url&gt;&lt;url&gt;https://www.ncbi.nlm.nih.gov/pmc/articles/PMC2851717/pdf/1756-0500-3-78.pdf&lt;/url&gt;&lt;/related-urls&gt;&lt;/urls&gt;&lt;custom2&gt;PMC2851717&lt;/custom2&gt;&lt;electronic-resource-num&gt;10.1186/1756-0500-3-78&lt;/electronic-resource-num&gt;&lt;/record&gt;&lt;/Cite&gt;&lt;/EndNote&gt;</w:instrText>
      </w:r>
      <w:r w:rsidR="009D7C64" w:rsidRPr="000A5447">
        <w:rPr>
          <w:rFonts w:ascii="Book Antiqua" w:hAnsi="Book Antiqua"/>
        </w:rPr>
        <w:fldChar w:fldCharType="separate"/>
      </w:r>
      <w:r w:rsidR="00DD2AC8" w:rsidRPr="00DD2AC8">
        <w:rPr>
          <w:rFonts w:ascii="Book Antiqua" w:hAnsi="Book Antiqua"/>
          <w:noProof/>
          <w:vertAlign w:val="superscript"/>
        </w:rPr>
        <w:t>[16]</w:t>
      </w:r>
      <w:r w:rsidR="009D7C64" w:rsidRPr="000A5447">
        <w:rPr>
          <w:rFonts w:ascii="Book Antiqua" w:hAnsi="Book Antiqua"/>
        </w:rPr>
        <w:fldChar w:fldCharType="end"/>
      </w:r>
      <w:r w:rsidR="005E6B09">
        <w:rPr>
          <w:rFonts w:ascii="Book Antiqua" w:hAnsi="Book Antiqua"/>
        </w:rPr>
        <w:t>.</w:t>
      </w:r>
    </w:p>
    <w:p w14:paraId="0C77493E" w14:textId="77777777" w:rsidR="002F32E4" w:rsidRDefault="009D7C64" w:rsidP="001A6B6D">
      <w:pPr>
        <w:spacing w:line="360" w:lineRule="auto"/>
        <w:ind w:firstLineChars="100" w:firstLine="240"/>
        <w:jc w:val="both"/>
        <w:rPr>
          <w:rFonts w:ascii="Book Antiqua" w:hAnsi="Book Antiqua"/>
          <w:lang w:eastAsia="zh-CN"/>
        </w:rPr>
      </w:pPr>
      <w:r w:rsidRPr="000A5447">
        <w:rPr>
          <w:rFonts w:ascii="Book Antiqua" w:hAnsi="Book Antiqua"/>
        </w:rPr>
        <w:t>There is no</w:t>
      </w:r>
      <w:r w:rsidR="00174443">
        <w:rPr>
          <w:rFonts w:ascii="Book Antiqua" w:hAnsi="Book Antiqua"/>
        </w:rPr>
        <w:t xml:space="preserve"> comprehensive</w:t>
      </w:r>
      <w:r w:rsidRPr="000A5447">
        <w:rPr>
          <w:rFonts w:ascii="Book Antiqua" w:hAnsi="Book Antiqua"/>
        </w:rPr>
        <w:t xml:space="preserve"> </w:t>
      </w:r>
      <w:r w:rsidR="00802125">
        <w:rPr>
          <w:rFonts w:ascii="Book Antiqua" w:hAnsi="Book Antiqua"/>
        </w:rPr>
        <w:t xml:space="preserve">national </w:t>
      </w:r>
      <w:r w:rsidR="00174443">
        <w:rPr>
          <w:rFonts w:ascii="Book Antiqua" w:hAnsi="Book Antiqua"/>
        </w:rPr>
        <w:t>n</w:t>
      </w:r>
      <w:r w:rsidR="00802125">
        <w:rPr>
          <w:rFonts w:ascii="Book Antiqua" w:hAnsi="Book Antiqua"/>
        </w:rPr>
        <w:t>or regional cancer registry</w:t>
      </w:r>
      <w:r w:rsidRPr="000A5447">
        <w:rPr>
          <w:rFonts w:ascii="Book Antiqua" w:hAnsi="Book Antiqua"/>
        </w:rPr>
        <w:t xml:space="preserve"> in Vietnam, </w:t>
      </w:r>
      <w:r w:rsidR="009D3819">
        <w:rPr>
          <w:rFonts w:ascii="Book Antiqua" w:hAnsi="Book Antiqua"/>
        </w:rPr>
        <w:t xml:space="preserve">and </w:t>
      </w:r>
      <w:r w:rsidRPr="000A5447">
        <w:rPr>
          <w:rFonts w:ascii="Book Antiqua" w:hAnsi="Book Antiqua"/>
        </w:rPr>
        <w:t xml:space="preserve">limited information in southern </w:t>
      </w:r>
      <w:r w:rsidR="00DA7F9E">
        <w:rPr>
          <w:rFonts w:ascii="Book Antiqua" w:hAnsi="Book Antiqua"/>
        </w:rPr>
        <w:t xml:space="preserve">and central </w:t>
      </w:r>
      <w:r w:rsidRPr="000A5447">
        <w:rPr>
          <w:rFonts w:ascii="Book Antiqua" w:hAnsi="Book Antiqua"/>
        </w:rPr>
        <w:t>Vietnam</w:t>
      </w:r>
      <w:r w:rsidR="009D3819">
        <w:rPr>
          <w:rFonts w:ascii="Book Antiqua" w:hAnsi="Book Antiqua"/>
        </w:rPr>
        <w:t xml:space="preserve"> is available compared to the northern regions</w:t>
      </w:r>
      <w:r w:rsidRPr="000A5447">
        <w:rPr>
          <w:rFonts w:ascii="Book Antiqua" w:hAnsi="Book Antiqua"/>
        </w:rPr>
        <w:t>.</w:t>
      </w:r>
      <w:r w:rsidR="005E6B09">
        <w:rPr>
          <w:rFonts w:ascii="Book Antiqua" w:hAnsi="Book Antiqua"/>
        </w:rPr>
        <w:t xml:space="preserve"> </w:t>
      </w:r>
      <w:r w:rsidRPr="000A5447">
        <w:rPr>
          <w:rFonts w:ascii="Book Antiqua" w:hAnsi="Book Antiqua"/>
        </w:rPr>
        <w:t xml:space="preserve">Thus, the purpose of this study is to describe and report the experience of Cho Ray Hospital, the largest tertiary referral center in southern and central Vietnam, </w:t>
      </w:r>
      <w:r w:rsidRPr="000A5447">
        <w:rPr>
          <w:rFonts w:ascii="Book Antiqua" w:hAnsi="Book Antiqua"/>
        </w:rPr>
        <w:lastRenderedPageBreak/>
        <w:t xml:space="preserve">to better elucidate </w:t>
      </w:r>
      <w:r w:rsidR="00717F27">
        <w:rPr>
          <w:rFonts w:ascii="Book Antiqua" w:hAnsi="Book Antiqua"/>
        </w:rPr>
        <w:t xml:space="preserve">the </w:t>
      </w:r>
      <w:r w:rsidR="00802125">
        <w:rPr>
          <w:rFonts w:ascii="Book Antiqua" w:hAnsi="Book Antiqua"/>
        </w:rPr>
        <w:t xml:space="preserve">HCC </w:t>
      </w:r>
      <w:r w:rsidRPr="000A5447">
        <w:rPr>
          <w:rFonts w:ascii="Book Antiqua" w:hAnsi="Book Antiqua"/>
        </w:rPr>
        <w:t xml:space="preserve">disease burden placed on this resource-limited medical system, as well as geographic and demographic epidemiological trends from 2010 to 2016. We hypothesized that this large referral center, despite being one of the largest in Vietnam, is experiencing an increasing volume of patients with HCC during the study time period. Additionally, as </w:t>
      </w:r>
      <w:r w:rsidR="007F0465">
        <w:rPr>
          <w:rFonts w:ascii="Book Antiqua" w:hAnsi="Book Antiqua"/>
        </w:rPr>
        <w:t xml:space="preserve">chronic </w:t>
      </w:r>
      <w:r w:rsidRPr="000A5447">
        <w:rPr>
          <w:rFonts w:ascii="Book Antiqua" w:hAnsi="Book Antiqua"/>
        </w:rPr>
        <w:t>HBV is estimate to account for approximately 50% of all HCC cases, we also hypothesis that the majority of patients with HCC will have comorbid HBV infection, and will comprise a wide range of ages owing to high prevalenc</w:t>
      </w:r>
      <w:r w:rsidR="002F32E4">
        <w:rPr>
          <w:rFonts w:ascii="Book Antiqua" w:hAnsi="Book Antiqua"/>
        </w:rPr>
        <w:t>e of vertical HBV transmission.</w:t>
      </w:r>
    </w:p>
    <w:p w14:paraId="4F43E62A" w14:textId="093132D2" w:rsidR="009A24E8" w:rsidRDefault="009A24E8" w:rsidP="001A6B6D">
      <w:pPr>
        <w:spacing w:line="360" w:lineRule="auto"/>
        <w:jc w:val="both"/>
        <w:rPr>
          <w:rFonts w:ascii="Book Antiqua" w:hAnsi="Book Antiqua"/>
          <w:lang w:eastAsia="zh-CN"/>
        </w:rPr>
      </w:pPr>
    </w:p>
    <w:p w14:paraId="7AE1AF7F" w14:textId="16B86732" w:rsidR="004B1E04" w:rsidRPr="009A24E8" w:rsidRDefault="002F32E4" w:rsidP="001A6B6D">
      <w:pPr>
        <w:spacing w:line="360" w:lineRule="auto"/>
        <w:jc w:val="both"/>
        <w:rPr>
          <w:rFonts w:ascii="Book Antiqua" w:hAnsi="Book Antiqua"/>
        </w:rPr>
      </w:pPr>
      <w:r w:rsidRPr="009A24E8">
        <w:rPr>
          <w:rFonts w:ascii="Book Antiqua" w:hAnsi="Book Antiqua"/>
          <w:b/>
        </w:rPr>
        <w:t>MATERIALS AND METHODS</w:t>
      </w:r>
    </w:p>
    <w:p w14:paraId="3F169DF6" w14:textId="4718F448" w:rsidR="004B1E04" w:rsidRPr="002F32E4" w:rsidRDefault="004B1E04" w:rsidP="001A6B6D">
      <w:pPr>
        <w:spacing w:line="360" w:lineRule="auto"/>
        <w:jc w:val="both"/>
        <w:rPr>
          <w:rFonts w:ascii="Book Antiqua" w:hAnsi="Book Antiqua"/>
          <w:b/>
          <w:i/>
        </w:rPr>
      </w:pPr>
      <w:r w:rsidRPr="002F32E4">
        <w:rPr>
          <w:rFonts w:ascii="Book Antiqua" w:hAnsi="Book Antiqua"/>
          <w:b/>
          <w:i/>
        </w:rPr>
        <w:t xml:space="preserve">Patient </w:t>
      </w:r>
      <w:r w:rsidR="002F32E4" w:rsidRPr="002F32E4">
        <w:rPr>
          <w:rFonts w:ascii="Book Antiqua" w:hAnsi="Book Antiqua"/>
          <w:b/>
          <w:i/>
        </w:rPr>
        <w:t>d</w:t>
      </w:r>
      <w:r w:rsidRPr="002F32E4">
        <w:rPr>
          <w:rFonts w:ascii="Book Antiqua" w:hAnsi="Book Antiqua"/>
          <w:b/>
          <w:i/>
        </w:rPr>
        <w:t>ataset</w:t>
      </w:r>
    </w:p>
    <w:p w14:paraId="3BD2F919" w14:textId="5B1D4FDA" w:rsidR="004B1E04" w:rsidRPr="009A24E8" w:rsidRDefault="004B1E04" w:rsidP="001A6B6D">
      <w:pPr>
        <w:spacing w:line="360" w:lineRule="auto"/>
        <w:jc w:val="both"/>
        <w:rPr>
          <w:rFonts w:ascii="Book Antiqua" w:hAnsi="Book Antiqua"/>
          <w:lang w:eastAsia="zh-CN"/>
        </w:rPr>
      </w:pPr>
      <w:r w:rsidRPr="009A24E8">
        <w:rPr>
          <w:rFonts w:ascii="Book Antiqua" w:hAnsi="Book Antiqua"/>
        </w:rPr>
        <w:t>We conducted a prevalence study</w:t>
      </w:r>
      <w:r w:rsidR="005B22FB">
        <w:rPr>
          <w:rFonts w:ascii="Book Antiqua" w:hAnsi="Book Antiqua"/>
        </w:rPr>
        <w:t xml:space="preserve"> across a seven-</w:t>
      </w:r>
      <w:r w:rsidR="00273E8F">
        <w:rPr>
          <w:rFonts w:ascii="Book Antiqua" w:hAnsi="Book Antiqua"/>
        </w:rPr>
        <w:t>year time period</w:t>
      </w:r>
      <w:r w:rsidRPr="009A24E8">
        <w:rPr>
          <w:rFonts w:ascii="Book Antiqua" w:hAnsi="Book Antiqua"/>
        </w:rPr>
        <w:t xml:space="preserve"> to examine the public health burden of HCC in </w:t>
      </w:r>
      <w:r w:rsidR="00593A57">
        <w:rPr>
          <w:rFonts w:ascii="Book Antiqua" w:hAnsi="Book Antiqua"/>
        </w:rPr>
        <w:t>southern and ce</w:t>
      </w:r>
      <w:r w:rsidRPr="009A24E8">
        <w:rPr>
          <w:rFonts w:ascii="Book Antiqua" w:hAnsi="Book Antiqua"/>
        </w:rPr>
        <w:t xml:space="preserve">ntral Vietnam, using a large database of </w:t>
      </w:r>
      <w:r w:rsidR="00661A76">
        <w:rPr>
          <w:rFonts w:ascii="Book Antiqua" w:hAnsi="Book Antiqua"/>
        </w:rPr>
        <w:t xml:space="preserve">patients with liver cancer </w:t>
      </w:r>
      <w:r w:rsidRPr="009A24E8">
        <w:rPr>
          <w:rFonts w:ascii="Book Antiqua" w:hAnsi="Book Antiqua"/>
        </w:rPr>
        <w:t xml:space="preserve">receiving care at Cho Ray Hospital (CRH), the largest tertiary referral center in Southern and Central Vietnam. CRH </w:t>
      </w:r>
      <w:r w:rsidR="00A12429">
        <w:rPr>
          <w:rFonts w:ascii="Book Antiqua" w:hAnsi="Book Antiqua"/>
        </w:rPr>
        <w:t xml:space="preserve">is located in Ho Chi Minh City and </w:t>
      </w:r>
      <w:r w:rsidRPr="009A24E8">
        <w:rPr>
          <w:rFonts w:ascii="Book Antiqua" w:hAnsi="Book Antiqua"/>
        </w:rPr>
        <w:t xml:space="preserve">has a catchment area for </w:t>
      </w:r>
      <w:r w:rsidR="00032650" w:rsidRPr="000A5447">
        <w:rPr>
          <w:rFonts w:ascii="Book Antiqua" w:hAnsi="Book Antiqua"/>
        </w:rPr>
        <w:t>HCC</w:t>
      </w:r>
      <w:r w:rsidRPr="009A24E8">
        <w:rPr>
          <w:rFonts w:ascii="Book Antiqua" w:hAnsi="Book Antiqua"/>
        </w:rPr>
        <w:t xml:space="preserve"> </w:t>
      </w:r>
      <w:r w:rsidR="00201BCF">
        <w:rPr>
          <w:rFonts w:ascii="Book Antiqua" w:hAnsi="Book Antiqua"/>
        </w:rPr>
        <w:t xml:space="preserve">referral thought to be </w:t>
      </w:r>
      <w:r w:rsidR="00D0440F">
        <w:rPr>
          <w:rFonts w:ascii="Book Antiqua" w:hAnsi="Book Antiqua"/>
        </w:rPr>
        <w:t xml:space="preserve">56 million people (approximately 60% of the country’s total population of 92.7 million people), including </w:t>
      </w:r>
      <w:r w:rsidRPr="009A24E8">
        <w:rPr>
          <w:rFonts w:ascii="Book Antiqua" w:hAnsi="Book Antiqua"/>
        </w:rPr>
        <w:t>90%</w:t>
      </w:r>
      <w:r w:rsidR="00B95431">
        <w:rPr>
          <w:rFonts w:ascii="Book Antiqua" w:hAnsi="Book Antiqua"/>
        </w:rPr>
        <w:t xml:space="preserve"> </w:t>
      </w:r>
      <w:r w:rsidR="005756AD">
        <w:rPr>
          <w:rFonts w:ascii="Book Antiqua" w:hAnsi="Book Antiqua"/>
        </w:rPr>
        <w:t>of southern and central Vietnam</w:t>
      </w:r>
      <w:r w:rsidR="00201BCF">
        <w:rPr>
          <w:rFonts w:ascii="Book Antiqua" w:hAnsi="Book Antiqua"/>
        </w:rPr>
        <w:t xml:space="preserve">. This hospital has </w:t>
      </w:r>
      <w:r w:rsidR="00032650">
        <w:rPr>
          <w:rFonts w:ascii="Book Antiqua" w:hAnsi="Book Antiqua"/>
        </w:rPr>
        <w:t>1</w:t>
      </w:r>
      <w:r w:rsidR="00D70ED4">
        <w:rPr>
          <w:rFonts w:ascii="Book Antiqua" w:hAnsi="Book Antiqua"/>
        </w:rPr>
        <w:t>200 inpatient beds and</w:t>
      </w:r>
      <w:r w:rsidR="005E32E1">
        <w:rPr>
          <w:rFonts w:ascii="Book Antiqua" w:hAnsi="Book Antiqua"/>
        </w:rPr>
        <w:t xml:space="preserve"> </w:t>
      </w:r>
      <w:r w:rsidR="00D70ED4">
        <w:rPr>
          <w:rFonts w:ascii="Book Antiqua" w:hAnsi="Book Antiqua"/>
        </w:rPr>
        <w:t>serves</w:t>
      </w:r>
      <w:r w:rsidRPr="009A24E8">
        <w:rPr>
          <w:rFonts w:ascii="Book Antiqua" w:hAnsi="Book Antiqua"/>
        </w:rPr>
        <w:t xml:space="preserve"> approxim</w:t>
      </w:r>
      <w:r w:rsidR="00032650">
        <w:rPr>
          <w:rFonts w:ascii="Book Antiqua" w:hAnsi="Book Antiqua"/>
        </w:rPr>
        <w:t>ately 67000 inpatients and 457</w:t>
      </w:r>
      <w:r w:rsidRPr="009A24E8">
        <w:rPr>
          <w:rFonts w:ascii="Book Antiqua" w:hAnsi="Book Antiqua"/>
        </w:rPr>
        <w:t>000 outpatients per year</w:t>
      </w:r>
      <w:r w:rsidR="00F61CED">
        <w:rPr>
          <w:rFonts w:ascii="Book Antiqua" w:hAnsi="Book Antiqua"/>
        </w:rPr>
        <w:fldChar w:fldCharType="begin"/>
      </w:r>
      <w:r w:rsidR="00DD2AC8">
        <w:rPr>
          <w:rFonts w:ascii="Book Antiqua" w:hAnsi="Book Antiqua"/>
        </w:rPr>
        <w:instrText xml:space="preserve"> ADDIN EN.CITE &lt;EndNote&gt;&lt;Cite&gt;&lt;RecNum&gt;41&lt;/RecNum&gt;&lt;DisplayText&gt;&lt;style face="superscript"&gt;[17]&lt;/style&gt;&lt;/DisplayText&gt;&lt;record&gt;&lt;rec-number&gt;41&lt;/rec-number&gt;&lt;foreign-keys&gt;&lt;key app="EN" db-id="atas5fxzn2xaz4e9te6pwxrax92zxsves0zf" timestamp="1508896842"&gt;41&lt;/key&gt;&lt;/foreign-keys&gt;&lt;ref-type name="Web Page"&gt;12&lt;/ref-type&gt;&lt;contributors&gt;&lt;/contributors&gt;&lt;titles&gt;&lt;title&gt;Cho Ray Hospital: main page&lt;/title&gt;&lt;/titles&gt;&lt;volume&gt;2017&lt;/volume&gt;&lt;number&gt;Oct 15&lt;/number&gt;&lt;dates&gt;&lt;/dates&gt;&lt;urls&gt;&lt;related-urls&gt;&lt;url&gt;http://www.choray.vn/&lt;/url&gt;&lt;/related-urls&gt;&lt;/urls&gt;&lt;/record&gt;&lt;/Cite&gt;&lt;/EndNote&gt;</w:instrText>
      </w:r>
      <w:r w:rsidR="00F61CED">
        <w:rPr>
          <w:rFonts w:ascii="Book Antiqua" w:hAnsi="Book Antiqua"/>
        </w:rPr>
        <w:fldChar w:fldCharType="separate"/>
      </w:r>
      <w:r w:rsidR="00DD2AC8" w:rsidRPr="00DD2AC8">
        <w:rPr>
          <w:rFonts w:ascii="Book Antiqua" w:hAnsi="Book Antiqua"/>
          <w:noProof/>
          <w:vertAlign w:val="superscript"/>
        </w:rPr>
        <w:t>[17]</w:t>
      </w:r>
      <w:r w:rsidR="00F61CED">
        <w:rPr>
          <w:rFonts w:ascii="Book Antiqua" w:hAnsi="Book Antiqua"/>
        </w:rPr>
        <w:fldChar w:fldCharType="end"/>
      </w:r>
      <w:r w:rsidR="00036361">
        <w:rPr>
          <w:rFonts w:ascii="Book Antiqua" w:hAnsi="Book Antiqua"/>
        </w:rPr>
        <w:t xml:space="preserve">. </w:t>
      </w:r>
      <w:r w:rsidRPr="009A24E8">
        <w:rPr>
          <w:rFonts w:ascii="Book Antiqua" w:hAnsi="Book Antiqua"/>
        </w:rPr>
        <w:t xml:space="preserve">Patients are cared for by providers of the Liver Cancer Center, </w:t>
      </w:r>
      <w:r w:rsidR="00F5165B">
        <w:rPr>
          <w:rFonts w:ascii="Book Antiqua" w:hAnsi="Book Antiqua"/>
        </w:rPr>
        <w:t xml:space="preserve">composed of </w:t>
      </w:r>
      <w:r w:rsidRPr="009A24E8">
        <w:rPr>
          <w:rFonts w:ascii="Book Antiqua" w:hAnsi="Book Antiqua"/>
        </w:rPr>
        <w:t xml:space="preserve">12 medical hepatologists and surgeons. All patients </w:t>
      </w:r>
      <w:r w:rsidR="004F0D60">
        <w:rPr>
          <w:rFonts w:ascii="Book Antiqua" w:hAnsi="Book Antiqua"/>
        </w:rPr>
        <w:t>with newly-</w:t>
      </w:r>
      <w:r w:rsidRPr="009A24E8">
        <w:rPr>
          <w:rFonts w:ascii="Book Antiqua" w:hAnsi="Book Antiqua"/>
        </w:rPr>
        <w:t xml:space="preserve">diagnosed HCC or referred for further management of HCC after diagnosis, were included in this study. </w:t>
      </w:r>
      <w:r w:rsidR="00C25B3C">
        <w:rPr>
          <w:rFonts w:ascii="Book Antiqua" w:hAnsi="Book Antiqua"/>
        </w:rPr>
        <w:t xml:space="preserve">Referral for HCC management is generally the reason these patients receive care for HCC at CRH. </w:t>
      </w:r>
      <w:r w:rsidR="004F0D60">
        <w:rPr>
          <w:rFonts w:ascii="Book Antiqua" w:hAnsi="Book Antiqua"/>
        </w:rPr>
        <w:t xml:space="preserve">We </w:t>
      </w:r>
      <w:r w:rsidR="00C20FA3">
        <w:rPr>
          <w:rFonts w:ascii="Book Antiqua" w:hAnsi="Book Antiqua"/>
        </w:rPr>
        <w:t xml:space="preserve">collected and analyzed data from </w:t>
      </w:r>
      <w:r w:rsidRPr="009A24E8">
        <w:rPr>
          <w:rFonts w:ascii="Book Antiqua" w:hAnsi="Book Antiqua"/>
        </w:rPr>
        <w:t>January 1</w:t>
      </w:r>
      <w:r w:rsidRPr="009A24E8">
        <w:rPr>
          <w:rFonts w:ascii="Book Antiqua" w:hAnsi="Book Antiqua"/>
          <w:vertAlign w:val="superscript"/>
        </w:rPr>
        <w:t>st</w:t>
      </w:r>
      <w:r w:rsidRPr="009A24E8">
        <w:rPr>
          <w:rFonts w:ascii="Book Antiqua" w:hAnsi="Book Antiqua"/>
        </w:rPr>
        <w:t>, 2010</w:t>
      </w:r>
      <w:r w:rsidR="00C20FA3">
        <w:rPr>
          <w:rFonts w:ascii="Book Antiqua" w:hAnsi="Book Antiqua"/>
        </w:rPr>
        <w:t xml:space="preserve"> through</w:t>
      </w:r>
      <w:r w:rsidR="00795112">
        <w:rPr>
          <w:rFonts w:ascii="Book Antiqua" w:hAnsi="Book Antiqua"/>
        </w:rPr>
        <w:t xml:space="preserve"> </w:t>
      </w:r>
      <w:r w:rsidRPr="009A24E8">
        <w:rPr>
          <w:rFonts w:ascii="Book Antiqua" w:hAnsi="Book Antiqua"/>
        </w:rPr>
        <w:t>December 31</w:t>
      </w:r>
      <w:r w:rsidRPr="009A24E8">
        <w:rPr>
          <w:rFonts w:ascii="Book Antiqua" w:hAnsi="Book Antiqua"/>
          <w:vertAlign w:val="superscript"/>
        </w:rPr>
        <w:t>st</w:t>
      </w:r>
      <w:r w:rsidR="00795112">
        <w:rPr>
          <w:rFonts w:ascii="Book Antiqua" w:hAnsi="Book Antiqua"/>
        </w:rPr>
        <w:t>, 2016.</w:t>
      </w:r>
      <w:r w:rsidRPr="009A24E8">
        <w:rPr>
          <w:rFonts w:ascii="Book Antiqua" w:hAnsi="Book Antiqua"/>
        </w:rPr>
        <w:t xml:space="preserve"> </w:t>
      </w:r>
      <w:r w:rsidR="00134300">
        <w:rPr>
          <w:rFonts w:ascii="Book Antiqua" w:hAnsi="Book Antiqua"/>
        </w:rPr>
        <w:t>All p</w:t>
      </w:r>
      <w:r w:rsidRPr="009A24E8">
        <w:rPr>
          <w:rFonts w:ascii="Book Antiqua" w:hAnsi="Book Antiqua"/>
        </w:rPr>
        <w:t>atients of Vietnamese origin were included for analysis</w:t>
      </w:r>
      <w:r w:rsidR="0021409A">
        <w:rPr>
          <w:rFonts w:ascii="Book Antiqua" w:hAnsi="Book Antiqua"/>
        </w:rPr>
        <w:t>.</w:t>
      </w:r>
      <w:r w:rsidRPr="009A24E8">
        <w:rPr>
          <w:rFonts w:ascii="Book Antiqua" w:hAnsi="Book Antiqua"/>
        </w:rPr>
        <w:t xml:space="preserve"> </w:t>
      </w:r>
      <w:r w:rsidR="0021409A">
        <w:rPr>
          <w:rFonts w:ascii="Book Antiqua" w:hAnsi="Book Antiqua"/>
        </w:rPr>
        <w:t>HCC d</w:t>
      </w:r>
      <w:r w:rsidRPr="009A24E8">
        <w:rPr>
          <w:rFonts w:ascii="Book Antiqua" w:hAnsi="Book Antiqua"/>
        </w:rPr>
        <w:t>iagnosis</w:t>
      </w:r>
      <w:r w:rsidR="008D160C">
        <w:rPr>
          <w:rFonts w:ascii="Book Antiqua" w:hAnsi="Book Antiqua"/>
        </w:rPr>
        <w:t>, surveillance, and management was made according to Japan Society of Hepatology clinical guideline</w:t>
      </w:r>
      <w:r w:rsidRPr="009A24E8">
        <w:rPr>
          <w:rFonts w:ascii="Book Antiqua" w:hAnsi="Book Antiqua"/>
        </w:rPr>
        <w:t xml:space="preserve"> </w:t>
      </w:r>
      <w:r w:rsidR="008D160C">
        <w:rPr>
          <w:rFonts w:ascii="Book Antiqua" w:hAnsi="Book Antiqua"/>
        </w:rPr>
        <w:t>re</w:t>
      </w:r>
      <w:r w:rsidR="0011280D">
        <w:rPr>
          <w:rFonts w:ascii="Book Antiqua" w:hAnsi="Book Antiqua"/>
        </w:rPr>
        <w:t xml:space="preserve">commendations, including imaging characteristics (ultrasonography, computed tomography, and magnetic resonance imaging) </w:t>
      </w:r>
      <w:r w:rsidR="00F20DF7">
        <w:rPr>
          <w:rFonts w:ascii="Book Antiqua" w:hAnsi="Book Antiqua"/>
        </w:rPr>
        <w:t xml:space="preserve">with tumor characteristics, in conjunction with </w:t>
      </w:r>
      <w:r w:rsidR="00B87950">
        <w:rPr>
          <w:rFonts w:ascii="Book Antiqua" w:hAnsi="Book Antiqua"/>
        </w:rPr>
        <w:t xml:space="preserve">Child-Pugh </w:t>
      </w:r>
      <w:r w:rsidR="0048700F">
        <w:rPr>
          <w:rFonts w:ascii="Book Antiqua" w:hAnsi="Book Antiqua"/>
        </w:rPr>
        <w:t xml:space="preserve">classification </w:t>
      </w:r>
      <w:r w:rsidR="00B87950">
        <w:rPr>
          <w:rFonts w:ascii="Book Antiqua" w:hAnsi="Book Antiqua"/>
        </w:rPr>
        <w:t xml:space="preserve">stage and </w:t>
      </w:r>
      <w:r w:rsidR="001E463D">
        <w:rPr>
          <w:rFonts w:ascii="Book Antiqua" w:hAnsi="Book Antiqua"/>
        </w:rPr>
        <w:t>tumor marker levels</w:t>
      </w:r>
      <w:r w:rsidR="004B286C">
        <w:rPr>
          <w:rFonts w:ascii="Book Antiqua" w:hAnsi="Book Antiqua"/>
        </w:rPr>
        <w:fldChar w:fldCharType="begin">
          <w:fldData xml:space="preserve">PEVuZE5vdGU+PENpdGU+PEF1dGhvcj5Lb2t1ZG88L0F1dGhvcj48WWVhcj4yMDE1PC9ZZWFyPjxS
ZWNOdW0+NTM8L1JlY051bT48RGlzcGxheVRleHQ+PHN0eWxlIGZhY2U9InN1cGVyc2NyaXB0Ij5b
MThdPC9zdHlsZT48L0Rpc3BsYXlUZXh0PjxyZWNvcmQ+PHJlYy1udW1iZXI+NTM8L3JlYy1udW1i
ZXI+PGZvcmVpZ24ta2V5cz48a2V5IGFwcD0iRU4iIGRiLWlkPSJhdGFzNWZ4em4yeGF6NGU5dGU2
cHd4cmF4OTJ6eHN2ZXMwemYiIHRpbWVzdGFtcD0iMTUwOTA2NDU4OCI+NTM8L2tleT48L2ZvcmVp
Z24ta2V5cz48cmVmLXR5cGUgbmFtZT0iSm91cm5hbCBBcnRpY2xlIj4xNzwvcmVmLXR5cGU+PGNv
bnRyaWJ1dG9ycz48YXV0aG9ycz48YXV0aG9yPktva3VkbywgTi48L2F1dGhvcj48YXV0aG9yPkhh
c2VnYXdhLCBLLjwvYXV0aG9yPjxhdXRob3I+QWthaGFuZSwgTS48L2F1dGhvcj48YXV0aG9yPkln
YWtpLCBILjwvYXV0aG9yPjxhdXRob3I+SXp1bWksIE4uPC9hdXRob3I+PGF1dGhvcj5JY2hpZGEs
IFQuPC9hdXRob3I+PGF1dGhvcj5VZW1vdG8sIFMuPC9hdXRob3I+PGF1dGhvcj5LYW5la28sIFMu
PC9hdXRob3I+PGF1dGhvcj5LYXdhc2FraSwgUy48L2F1dGhvcj48YXV0aG9yPkt1LCBZLjwvYXV0
aG9yPjxhdXRob3I+S3VkbywgTS48L2F1dGhvcj48YXV0aG9yPkt1Ym8sIFMuPC9hdXRob3I+PGF1
dGhvcj5UYWtheWFtYSwgVC48L2F1dGhvcj48YXV0aG9yPlRhdGVpc2hpLCBSLjwvYXV0aG9yPjxh
dXRob3I+RnVrdWRhLCBULjwvYXV0aG9yPjxhdXRob3I+TWF0c3VpLCBPLjwvYXV0aG9yPjxhdXRo
b3I+TWF0c3V5YW1hLCBZLjwvYXV0aG9yPjxhdXRob3I+TXVyYWthbWksIFQuPC9hdXRob3I+PGF1
dGhvcj5BcmlpLCBTLjwvYXV0aG9yPjxhdXRob3I+T2themFraSwgTS48L2F1dGhvcj48YXV0aG9y
Pk1ha3V1Y2hpLCBNLjwvYXV0aG9yPjwvYXV0aG9ycz48L2NvbnRyaWJ1dG9ycz48YXV0aC1hZGRy
ZXNzPlRoZSBDb21taXR0ZWUgZm9yIFJldmlzaW9uIG9mIHRoZSBDbGluaWNhbCBQcmFjdGljZSBH
dWlkZWxpbmVzIGZvciBIZXBhdG9jZWxsdWxhciBDYXJjaW5vbWEsIFRva3lvLCBKYXBhbi48L2F1
dGgtYWRkcmVzcz48dGl0bGVzPjx0aXRsZT5FdmlkZW5jZS1iYXNlZCBDbGluaWNhbCBQcmFjdGlj
ZSBHdWlkZWxpbmVzIGZvciBIZXBhdG9jZWxsdWxhciBDYXJjaW5vbWE6IFRoZSBKYXBhbiBTb2Np
ZXR5IG9mIEhlcGF0b2xvZ3kgMjAxMyB1cGRhdGUgKDNyZCBKU0gtSENDIEd1aWRlbGluZXMpPC90
aXRsZT48c2Vjb25kYXJ5LXRpdGxlPkhlcGF0b2wgUmVzPC9zZWNvbmRhcnktdGl0bGU+PC90aXRs
ZXM+PHBlcmlvZGljYWw+PGZ1bGwtdGl0bGU+SGVwYXRvbCBSZXM8L2Z1bGwtdGl0bGU+PC9wZXJp
b2RpY2FsPjx2b2x1bWU+NDU8L3ZvbHVtZT48bnVtYmVyPjI8L251bWJlcj48ZWRpdGlvbj4yMDE1
LzAxLzI4PC9lZGl0aW9uPjxrZXl3b3Jkcz48a2V5d29yZD5hbGdvcml0aG0gZm9yIHN1cnZlaWxs
YW5jZSBhbmQgZGlhZ25vc2lzPC9rZXl3b3JkPjxrZXl3b3JkPmFsZ29yaXRobSBmb3IgdHJlYXRt
ZW50PC9rZXl3b3JkPjxrZXl3b3JkPmNsaW5pY2FsIHByYWN0aWNlIGd1aWRlbGluZXM8L2tleXdv
cmQ+PGtleXdvcmQ+Y2xpbmljYWwgcXVlc3Rpb248L2tleXdvcmQ+PGtleXdvcmQ+ZXZpZGVuY2Ut
YmFzZWQgbWVkaWNpbmU8L2tleXdvcmQ+PC9rZXl3b3Jkcz48ZGF0ZXM+PHllYXI+MjAxNTwveWVh
cj48cHViLWRhdGVzPjxkYXRlPkphbjwvZGF0ZT48L3B1Yi1kYXRlcz48L2RhdGVzPjxpc2JuPjEz
ODYtNjM0NiAoUHJpbnQpJiN4RDsxMzg2LTYzNDYgKExpbmtpbmcpPC9pc2JuPjxhY2Nlc3Npb24t
bnVtPjI1NjI1ODA2PC9hY2Nlc3Npb24tbnVtPjx1cmxzPjxyZWxhdGVkLXVybHM+PHVybD5odHRw
czovL3d3dy5uY2JpLm5sbS5uaWguZ292L3B1Ym1lZC8yNTYyNTgwNjwvdXJsPjx1cmw+aHR0cDov
L29ubGluZWxpYnJhcnkud2lsZXkuY29tL3N0b3JlLzEwLjExMTEvaGVwci4xMjQ2NC9hc3NldC9o
ZXByMTI0NjQucGRmP3Y9MSZhbXA7dD1qOTk2OXhndCZhbXA7cz01NThhYWUxYTBjMzNjZDRlNzRj
YjIzN2FhNjk0NGY0MjBmZDZkMjRkPC91cmw+PC9yZWxhdGVkLXVybHM+PC91cmxzPjxlbGVjdHJv
bmljLXJlc291cmNlLW51bT4xMC4xMTExL2hlcHIuMTI0NjQ8L2VsZWN0cm9uaWMtcmVzb3VyY2Ut
bnVtPjwvcmVjb3JkPjwvQ2l0ZT48L0VuZE5vdGU+
</w:fldData>
        </w:fldChar>
      </w:r>
      <w:r w:rsidR="00DD2AC8">
        <w:rPr>
          <w:rFonts w:ascii="Book Antiqua" w:hAnsi="Book Antiqua"/>
        </w:rPr>
        <w:instrText xml:space="preserve"> ADDIN EN.CITE </w:instrText>
      </w:r>
      <w:r w:rsidR="00DD2AC8">
        <w:rPr>
          <w:rFonts w:ascii="Book Antiqua" w:hAnsi="Book Antiqua"/>
        </w:rPr>
        <w:fldChar w:fldCharType="begin">
          <w:fldData xml:space="preserve">PEVuZE5vdGU+PENpdGU+PEF1dGhvcj5Lb2t1ZG88L0F1dGhvcj48WWVhcj4yMDE1PC9ZZWFyPjxS
ZWNOdW0+NTM8L1JlY051bT48RGlzcGxheVRleHQ+PHN0eWxlIGZhY2U9InN1cGVyc2NyaXB0Ij5b
MThdPC9zdHlsZT48L0Rpc3BsYXlUZXh0PjxyZWNvcmQ+PHJlYy1udW1iZXI+NTM8L3JlYy1udW1i
ZXI+PGZvcmVpZ24ta2V5cz48a2V5IGFwcD0iRU4iIGRiLWlkPSJhdGFzNWZ4em4yeGF6NGU5dGU2
cHd4cmF4OTJ6eHN2ZXMwemYiIHRpbWVzdGFtcD0iMTUwOTA2NDU4OCI+NTM8L2tleT48L2ZvcmVp
Z24ta2V5cz48cmVmLXR5cGUgbmFtZT0iSm91cm5hbCBBcnRpY2xlIj4xNzwvcmVmLXR5cGU+PGNv
bnRyaWJ1dG9ycz48YXV0aG9ycz48YXV0aG9yPktva3VkbywgTi48L2F1dGhvcj48YXV0aG9yPkhh
c2VnYXdhLCBLLjwvYXV0aG9yPjxhdXRob3I+QWthaGFuZSwgTS48L2F1dGhvcj48YXV0aG9yPkln
YWtpLCBILjwvYXV0aG9yPjxhdXRob3I+SXp1bWksIE4uPC9hdXRob3I+PGF1dGhvcj5JY2hpZGEs
IFQuPC9hdXRob3I+PGF1dGhvcj5VZW1vdG8sIFMuPC9hdXRob3I+PGF1dGhvcj5LYW5la28sIFMu
PC9hdXRob3I+PGF1dGhvcj5LYXdhc2FraSwgUy48L2F1dGhvcj48YXV0aG9yPkt1LCBZLjwvYXV0
aG9yPjxhdXRob3I+S3VkbywgTS48L2F1dGhvcj48YXV0aG9yPkt1Ym8sIFMuPC9hdXRob3I+PGF1
dGhvcj5UYWtheWFtYSwgVC48L2F1dGhvcj48YXV0aG9yPlRhdGVpc2hpLCBSLjwvYXV0aG9yPjxh
dXRob3I+RnVrdWRhLCBULjwvYXV0aG9yPjxhdXRob3I+TWF0c3VpLCBPLjwvYXV0aG9yPjxhdXRo
b3I+TWF0c3V5YW1hLCBZLjwvYXV0aG9yPjxhdXRob3I+TXVyYWthbWksIFQuPC9hdXRob3I+PGF1
dGhvcj5BcmlpLCBTLjwvYXV0aG9yPjxhdXRob3I+T2themFraSwgTS48L2F1dGhvcj48YXV0aG9y
Pk1ha3V1Y2hpLCBNLjwvYXV0aG9yPjwvYXV0aG9ycz48L2NvbnRyaWJ1dG9ycz48YXV0aC1hZGRy
ZXNzPlRoZSBDb21taXR0ZWUgZm9yIFJldmlzaW9uIG9mIHRoZSBDbGluaWNhbCBQcmFjdGljZSBH
dWlkZWxpbmVzIGZvciBIZXBhdG9jZWxsdWxhciBDYXJjaW5vbWEsIFRva3lvLCBKYXBhbi48L2F1
dGgtYWRkcmVzcz48dGl0bGVzPjx0aXRsZT5FdmlkZW5jZS1iYXNlZCBDbGluaWNhbCBQcmFjdGlj
ZSBHdWlkZWxpbmVzIGZvciBIZXBhdG9jZWxsdWxhciBDYXJjaW5vbWE6IFRoZSBKYXBhbiBTb2Np
ZXR5IG9mIEhlcGF0b2xvZ3kgMjAxMyB1cGRhdGUgKDNyZCBKU0gtSENDIEd1aWRlbGluZXMpPC90
aXRsZT48c2Vjb25kYXJ5LXRpdGxlPkhlcGF0b2wgUmVzPC9zZWNvbmRhcnktdGl0bGU+PC90aXRs
ZXM+PHBlcmlvZGljYWw+PGZ1bGwtdGl0bGU+SGVwYXRvbCBSZXM8L2Z1bGwtdGl0bGU+PC9wZXJp
b2RpY2FsPjx2b2x1bWU+NDU8L3ZvbHVtZT48bnVtYmVyPjI8L251bWJlcj48ZWRpdGlvbj4yMDE1
LzAxLzI4PC9lZGl0aW9uPjxrZXl3b3Jkcz48a2V5d29yZD5hbGdvcml0aG0gZm9yIHN1cnZlaWxs
YW5jZSBhbmQgZGlhZ25vc2lzPC9rZXl3b3JkPjxrZXl3b3JkPmFsZ29yaXRobSBmb3IgdHJlYXRt
ZW50PC9rZXl3b3JkPjxrZXl3b3JkPmNsaW5pY2FsIHByYWN0aWNlIGd1aWRlbGluZXM8L2tleXdv
cmQ+PGtleXdvcmQ+Y2xpbmljYWwgcXVlc3Rpb248L2tleXdvcmQ+PGtleXdvcmQ+ZXZpZGVuY2Ut
YmFzZWQgbWVkaWNpbmU8L2tleXdvcmQ+PC9rZXl3b3Jkcz48ZGF0ZXM+PHllYXI+MjAxNTwveWVh
cj48cHViLWRhdGVzPjxkYXRlPkphbjwvZGF0ZT48L3B1Yi1kYXRlcz48L2RhdGVzPjxpc2JuPjEz
ODYtNjM0NiAoUHJpbnQpJiN4RDsxMzg2LTYzNDYgKExpbmtpbmcpPC9pc2JuPjxhY2Nlc3Npb24t
bnVtPjI1NjI1ODA2PC9hY2Nlc3Npb24tbnVtPjx1cmxzPjxyZWxhdGVkLXVybHM+PHVybD5odHRw
czovL3d3dy5uY2JpLm5sbS5uaWguZ292L3B1Ym1lZC8yNTYyNTgwNjwvdXJsPjx1cmw+aHR0cDov
L29ubGluZWxpYnJhcnkud2lsZXkuY29tL3N0b3JlLzEwLjExMTEvaGVwci4xMjQ2NC9hc3NldC9o
ZXByMTI0NjQucGRmP3Y9MSZhbXA7dD1qOTk2OXhndCZhbXA7cz01NThhYWUxYTBjMzNjZDRlNzRj
YjIzN2FhNjk0NGY0MjBmZDZkMjRkPC91cmw+PC9yZWxhdGVkLXVybHM+PC91cmxzPjxlbGVjdHJv
bmljLXJlc291cmNlLW51bT4xMC4xMTExL2hlcHIuMTI0NjQ8L2VsZWN0cm9uaWMtcmVzb3VyY2Ut
bnVtPjwvcmVjb3JkPjwvQ2l0ZT48L0VuZE5vdGU+
</w:fldData>
        </w:fldChar>
      </w:r>
      <w:r w:rsidR="00DD2AC8">
        <w:rPr>
          <w:rFonts w:ascii="Book Antiqua" w:hAnsi="Book Antiqua"/>
        </w:rPr>
        <w:instrText xml:space="preserve"> ADDIN EN.CITE.DATA </w:instrText>
      </w:r>
      <w:r w:rsidR="00DD2AC8">
        <w:rPr>
          <w:rFonts w:ascii="Book Antiqua" w:hAnsi="Book Antiqua"/>
        </w:rPr>
      </w:r>
      <w:r w:rsidR="00DD2AC8">
        <w:rPr>
          <w:rFonts w:ascii="Book Antiqua" w:hAnsi="Book Antiqua"/>
        </w:rPr>
        <w:fldChar w:fldCharType="end"/>
      </w:r>
      <w:r w:rsidR="004B286C">
        <w:rPr>
          <w:rFonts w:ascii="Book Antiqua" w:hAnsi="Book Antiqua"/>
        </w:rPr>
      </w:r>
      <w:r w:rsidR="004B286C">
        <w:rPr>
          <w:rFonts w:ascii="Book Antiqua" w:hAnsi="Book Antiqua"/>
        </w:rPr>
        <w:fldChar w:fldCharType="separate"/>
      </w:r>
      <w:r w:rsidR="00DD2AC8" w:rsidRPr="00DD2AC8">
        <w:rPr>
          <w:rFonts w:ascii="Book Antiqua" w:hAnsi="Book Antiqua"/>
          <w:noProof/>
          <w:vertAlign w:val="superscript"/>
        </w:rPr>
        <w:t>[18]</w:t>
      </w:r>
      <w:r w:rsidR="004B286C">
        <w:rPr>
          <w:rFonts w:ascii="Book Antiqua" w:hAnsi="Book Antiqua"/>
        </w:rPr>
        <w:fldChar w:fldCharType="end"/>
      </w:r>
      <w:r w:rsidR="004B286C">
        <w:rPr>
          <w:rFonts w:ascii="Book Antiqua" w:hAnsi="Book Antiqua"/>
        </w:rPr>
        <w:t>.</w:t>
      </w:r>
    </w:p>
    <w:p w14:paraId="27AB072E" w14:textId="1611368D" w:rsidR="004B1E04" w:rsidRPr="009A24E8" w:rsidRDefault="004B1E04" w:rsidP="001A6B6D">
      <w:pPr>
        <w:spacing w:line="360" w:lineRule="auto"/>
        <w:ind w:firstLineChars="100" w:firstLine="240"/>
        <w:jc w:val="both"/>
        <w:rPr>
          <w:rFonts w:ascii="Book Antiqua" w:hAnsi="Book Antiqua"/>
        </w:rPr>
      </w:pPr>
      <w:r w:rsidRPr="009A24E8">
        <w:rPr>
          <w:rFonts w:ascii="Book Antiqua" w:hAnsi="Book Antiqua"/>
        </w:rPr>
        <w:lastRenderedPageBreak/>
        <w:t>Patient demographic information was obtained, including age in years, gender (male or female), region of residence (province</w:t>
      </w:r>
      <w:r w:rsidR="00C92BCE">
        <w:rPr>
          <w:rFonts w:ascii="Book Antiqua" w:hAnsi="Book Antiqua"/>
        </w:rPr>
        <w:t xml:space="preserve"> or municipality</w:t>
      </w:r>
      <w:r w:rsidRPr="009A24E8">
        <w:rPr>
          <w:rFonts w:ascii="Book Antiqua" w:hAnsi="Book Antiqua"/>
        </w:rPr>
        <w:t>),</w:t>
      </w:r>
      <w:r w:rsidRPr="009A24E8" w:rsidDel="00A35DD3">
        <w:rPr>
          <w:rFonts w:ascii="Book Antiqua" w:hAnsi="Book Antiqua"/>
        </w:rPr>
        <w:t xml:space="preserve"> </w:t>
      </w:r>
      <w:r w:rsidR="00063044">
        <w:rPr>
          <w:rFonts w:ascii="Book Antiqua" w:hAnsi="Book Antiqua"/>
        </w:rPr>
        <w:t>s</w:t>
      </w:r>
      <w:r w:rsidRPr="009A24E8">
        <w:rPr>
          <w:rFonts w:ascii="Book Antiqua" w:hAnsi="Book Antiqua"/>
        </w:rPr>
        <w:t>erological testing including serum HBV surface antigen (H</w:t>
      </w:r>
      <w:r w:rsidR="007A203C">
        <w:rPr>
          <w:rFonts w:ascii="Book Antiqua" w:hAnsi="Book Antiqua"/>
        </w:rPr>
        <w:t>Bs</w:t>
      </w:r>
      <w:r w:rsidRPr="009A24E8">
        <w:rPr>
          <w:rFonts w:ascii="Book Antiqua" w:hAnsi="Book Antiqua"/>
        </w:rPr>
        <w:t xml:space="preserve">Ag) and </w:t>
      </w:r>
      <w:r w:rsidR="00EB2695">
        <w:rPr>
          <w:rFonts w:ascii="Book Antiqua" w:hAnsi="Book Antiqua"/>
        </w:rPr>
        <w:t>anti-</w:t>
      </w:r>
      <w:r w:rsidRPr="009A24E8">
        <w:rPr>
          <w:rFonts w:ascii="Book Antiqua" w:hAnsi="Book Antiqua"/>
        </w:rPr>
        <w:t xml:space="preserve">HCV antibody, and tumor markers </w:t>
      </w:r>
      <w:r w:rsidR="00032650">
        <w:rPr>
          <w:rFonts w:ascii="Book Antiqua" w:hAnsi="Book Antiqua" w:hint="eastAsia"/>
          <w:lang w:eastAsia="zh-CN"/>
        </w:rPr>
        <w:t>[</w:t>
      </w:r>
      <w:r w:rsidRPr="009A24E8">
        <w:rPr>
          <w:rFonts w:ascii="Book Antiqua" w:hAnsi="Book Antiqua"/>
        </w:rPr>
        <w:t xml:space="preserve">serum alpha-fetoprotein </w:t>
      </w:r>
      <w:r w:rsidR="00032650">
        <w:rPr>
          <w:rFonts w:ascii="Book Antiqua" w:hAnsi="Book Antiqua" w:hint="eastAsia"/>
          <w:lang w:eastAsia="zh-CN"/>
        </w:rPr>
        <w:t>(</w:t>
      </w:r>
      <w:r w:rsidRPr="009A24E8">
        <w:rPr>
          <w:rFonts w:ascii="Book Antiqua" w:hAnsi="Book Antiqua"/>
        </w:rPr>
        <w:t>AFP</w:t>
      </w:r>
      <w:r w:rsidR="00032650">
        <w:rPr>
          <w:rFonts w:ascii="Book Antiqua" w:hAnsi="Book Antiqua" w:hint="eastAsia"/>
          <w:lang w:eastAsia="zh-CN"/>
        </w:rPr>
        <w:t>)</w:t>
      </w:r>
      <w:r w:rsidR="00325596">
        <w:rPr>
          <w:rFonts w:ascii="Book Antiqua" w:hAnsi="Book Antiqua"/>
        </w:rPr>
        <w:t>,</w:t>
      </w:r>
      <w:r w:rsidR="00F20956">
        <w:rPr>
          <w:rFonts w:ascii="Book Antiqua" w:hAnsi="Book Antiqua"/>
        </w:rPr>
        <w:t xml:space="preserve"> </w:t>
      </w:r>
      <w:r w:rsidR="00F20956" w:rsidRPr="002775D5">
        <w:rPr>
          <w:rFonts w:ascii="Book Antiqua" w:hAnsi="Book Antiqua"/>
        </w:rPr>
        <w:t xml:space="preserve">AFP-L3 isoform percentage, </w:t>
      </w:r>
      <w:r w:rsidR="00F20956">
        <w:rPr>
          <w:rFonts w:ascii="Book Antiqua" w:hAnsi="Book Antiqua"/>
        </w:rPr>
        <w:t xml:space="preserve">and </w:t>
      </w:r>
      <w:r w:rsidR="00F20956" w:rsidRPr="002775D5">
        <w:rPr>
          <w:rFonts w:ascii="Book Antiqua" w:hAnsi="Book Antiqua"/>
        </w:rPr>
        <w:t xml:space="preserve">prothrombin induced by induced by vitamin K absence-II </w:t>
      </w:r>
      <w:r w:rsidR="00032650">
        <w:rPr>
          <w:rFonts w:ascii="Book Antiqua" w:hAnsi="Book Antiqua" w:hint="eastAsia"/>
          <w:lang w:eastAsia="zh-CN"/>
        </w:rPr>
        <w:t>(</w:t>
      </w:r>
      <w:r w:rsidR="00F20956" w:rsidRPr="002775D5">
        <w:rPr>
          <w:rFonts w:ascii="Book Antiqua" w:hAnsi="Book Antiqua"/>
        </w:rPr>
        <w:t>PIVKA-II</w:t>
      </w:r>
      <w:r w:rsidR="00F20956">
        <w:rPr>
          <w:rFonts w:ascii="Book Antiqua" w:hAnsi="Book Antiqua"/>
        </w:rPr>
        <w:t>, also known as des-gamma-</w:t>
      </w:r>
      <w:proofErr w:type="spellStart"/>
      <w:r w:rsidR="00F20956">
        <w:rPr>
          <w:rFonts w:ascii="Book Antiqua" w:hAnsi="Book Antiqua"/>
        </w:rPr>
        <w:t>carboxy</w:t>
      </w:r>
      <w:proofErr w:type="spellEnd"/>
      <w:r w:rsidR="00F20956">
        <w:rPr>
          <w:rFonts w:ascii="Book Antiqua" w:hAnsi="Book Antiqua"/>
        </w:rPr>
        <w:t xml:space="preserve"> prothrombin, or DCP</w:t>
      </w:r>
      <w:r w:rsidRPr="009A24E8">
        <w:rPr>
          <w:rFonts w:ascii="Book Antiqua" w:hAnsi="Book Antiqua"/>
        </w:rPr>
        <w:t>)</w:t>
      </w:r>
      <w:r w:rsidR="00032650" w:rsidRPr="002775D5">
        <w:rPr>
          <w:rFonts w:ascii="Book Antiqua" w:hAnsi="Book Antiqua"/>
        </w:rPr>
        <w:t>]</w:t>
      </w:r>
      <w:r w:rsidRPr="009A24E8">
        <w:rPr>
          <w:rFonts w:ascii="Book Antiqua" w:hAnsi="Book Antiqua"/>
        </w:rPr>
        <w:t>. Etiology of liver disease was classified as</w:t>
      </w:r>
      <w:r w:rsidR="00187E2A">
        <w:rPr>
          <w:rFonts w:ascii="Book Antiqua" w:hAnsi="Book Antiqua"/>
        </w:rPr>
        <w:t xml:space="preserve"> due to viral hepatitis (HBV, </w:t>
      </w:r>
      <w:r w:rsidRPr="009A24E8">
        <w:rPr>
          <w:rFonts w:ascii="Book Antiqua" w:hAnsi="Book Antiqua"/>
        </w:rPr>
        <w:t>HCV</w:t>
      </w:r>
      <w:r w:rsidR="00187E2A">
        <w:rPr>
          <w:rFonts w:ascii="Book Antiqua" w:hAnsi="Book Antiqua"/>
        </w:rPr>
        <w:t>, or HBV+HCV</w:t>
      </w:r>
      <w:r w:rsidR="00F1035C">
        <w:rPr>
          <w:rFonts w:ascii="Book Antiqua" w:hAnsi="Book Antiqua"/>
        </w:rPr>
        <w:t xml:space="preserve"> </w:t>
      </w:r>
      <w:r w:rsidRPr="009A24E8">
        <w:rPr>
          <w:rFonts w:ascii="Book Antiqua" w:hAnsi="Book Antiqua"/>
        </w:rPr>
        <w:t>infection</w:t>
      </w:r>
      <w:r w:rsidR="00F1035C">
        <w:rPr>
          <w:rFonts w:ascii="Book Antiqua" w:hAnsi="Book Antiqua"/>
        </w:rPr>
        <w:t>s</w:t>
      </w:r>
      <w:r w:rsidRPr="009A24E8">
        <w:rPr>
          <w:rFonts w:ascii="Book Antiqua" w:hAnsi="Book Antiqua"/>
        </w:rPr>
        <w:t xml:space="preserve">), or other. Chronic HCV infection was defined as having a positive </w:t>
      </w:r>
      <w:r w:rsidR="00731130">
        <w:rPr>
          <w:rFonts w:ascii="Book Antiqua" w:hAnsi="Book Antiqua"/>
        </w:rPr>
        <w:t>anti-</w:t>
      </w:r>
      <w:r w:rsidRPr="009A24E8">
        <w:rPr>
          <w:rFonts w:ascii="Book Antiqua" w:hAnsi="Book Antiqua"/>
        </w:rPr>
        <w:t xml:space="preserve">HCV antibody result. Chronic HBV infection was defined as having a positive </w:t>
      </w:r>
      <w:proofErr w:type="spellStart"/>
      <w:r w:rsidRPr="009A24E8">
        <w:rPr>
          <w:rFonts w:ascii="Book Antiqua" w:hAnsi="Book Antiqua"/>
        </w:rPr>
        <w:t>HbSAg</w:t>
      </w:r>
      <w:proofErr w:type="spellEnd"/>
      <w:r w:rsidRPr="009A24E8">
        <w:rPr>
          <w:rFonts w:ascii="Book Antiqua" w:hAnsi="Book Antiqua"/>
        </w:rPr>
        <w:t xml:space="preserve"> level</w:t>
      </w:r>
      <w:r w:rsidR="00143B4F">
        <w:rPr>
          <w:rFonts w:ascii="Book Antiqua" w:hAnsi="Book Antiqua"/>
        </w:rPr>
        <w:t>.</w:t>
      </w:r>
      <w:r w:rsidRPr="009A24E8">
        <w:rPr>
          <w:rFonts w:ascii="Book Antiqua" w:hAnsi="Book Antiqua"/>
        </w:rPr>
        <w:t xml:space="preserve"> Patients were determined to have cirrhosis based on suggestive imaging findings on ultrasound or computed tomography (CT) imaging with or without evidence of liver chemistry abnormalities </w:t>
      </w:r>
      <w:r w:rsidR="00032650">
        <w:rPr>
          <w:rFonts w:ascii="Book Antiqua" w:hAnsi="Book Antiqua" w:hint="eastAsia"/>
          <w:lang w:eastAsia="zh-CN"/>
        </w:rPr>
        <w:t>[</w:t>
      </w:r>
      <w:r w:rsidRPr="009A24E8">
        <w:rPr>
          <w:rFonts w:ascii="Book Antiqua" w:hAnsi="Book Antiqua"/>
        </w:rPr>
        <w:t xml:space="preserve">aspartate aminotransferase </w:t>
      </w:r>
      <w:r w:rsidR="00032650">
        <w:rPr>
          <w:rFonts w:ascii="Book Antiqua" w:hAnsi="Book Antiqua" w:hint="eastAsia"/>
          <w:lang w:eastAsia="zh-CN"/>
        </w:rPr>
        <w:t>(</w:t>
      </w:r>
      <w:r w:rsidRPr="009A24E8">
        <w:rPr>
          <w:rFonts w:ascii="Book Antiqua" w:hAnsi="Book Antiqua"/>
        </w:rPr>
        <w:t>AST</w:t>
      </w:r>
      <w:r w:rsidR="00032650">
        <w:rPr>
          <w:rFonts w:ascii="Book Antiqua" w:hAnsi="Book Antiqua" w:hint="eastAsia"/>
          <w:lang w:eastAsia="zh-CN"/>
        </w:rPr>
        <w:t>)</w:t>
      </w:r>
      <w:r w:rsidRPr="009A24E8">
        <w:rPr>
          <w:rFonts w:ascii="Book Antiqua" w:hAnsi="Book Antiqua"/>
        </w:rPr>
        <w:t xml:space="preserve">, alanine aminotransferase </w:t>
      </w:r>
      <w:r w:rsidR="00032650">
        <w:rPr>
          <w:rFonts w:ascii="Book Antiqua" w:hAnsi="Book Antiqua" w:hint="eastAsia"/>
          <w:lang w:eastAsia="zh-CN"/>
        </w:rPr>
        <w:t>(</w:t>
      </w:r>
      <w:r w:rsidRPr="009A24E8">
        <w:rPr>
          <w:rFonts w:ascii="Book Antiqua" w:hAnsi="Book Antiqua"/>
        </w:rPr>
        <w:t>ALT</w:t>
      </w:r>
      <w:r w:rsidR="00032650">
        <w:rPr>
          <w:rFonts w:ascii="Book Antiqua" w:hAnsi="Book Antiqua" w:hint="eastAsia"/>
          <w:lang w:eastAsia="zh-CN"/>
        </w:rPr>
        <w:t>)</w:t>
      </w:r>
      <w:r w:rsidRPr="009A24E8">
        <w:rPr>
          <w:rFonts w:ascii="Book Antiqua" w:hAnsi="Book Antiqua"/>
        </w:rPr>
        <w:t>, albumin</w:t>
      </w:r>
      <w:r w:rsidR="00361352">
        <w:rPr>
          <w:rFonts w:ascii="Book Antiqua" w:hAnsi="Book Antiqua"/>
        </w:rPr>
        <w:t>, bilirubin</w:t>
      </w:r>
      <w:r w:rsidR="00032650">
        <w:rPr>
          <w:rFonts w:ascii="Book Antiqua" w:hAnsi="Book Antiqua" w:hint="eastAsia"/>
          <w:lang w:eastAsia="zh-CN"/>
        </w:rPr>
        <w:t>]</w:t>
      </w:r>
      <w:r w:rsidR="00361352">
        <w:rPr>
          <w:rFonts w:ascii="Book Antiqua" w:hAnsi="Book Antiqua"/>
        </w:rPr>
        <w:t xml:space="preserve">. </w:t>
      </w:r>
      <w:r w:rsidR="00716DEC">
        <w:rPr>
          <w:rFonts w:ascii="Book Antiqua" w:hAnsi="Book Antiqua"/>
        </w:rPr>
        <w:t xml:space="preserve">Staging and management of HCC was based on </w:t>
      </w:r>
      <w:r w:rsidR="009E6764">
        <w:rPr>
          <w:rFonts w:ascii="Book Antiqua" w:hAnsi="Book Antiqua"/>
        </w:rPr>
        <w:t xml:space="preserve">Vietnamese </w:t>
      </w:r>
      <w:r w:rsidR="005E2F30">
        <w:rPr>
          <w:rFonts w:ascii="Book Antiqua" w:hAnsi="Book Antiqua"/>
        </w:rPr>
        <w:t xml:space="preserve">country-wide </w:t>
      </w:r>
      <w:r w:rsidR="009E6764">
        <w:rPr>
          <w:rFonts w:ascii="Book Antiqua" w:hAnsi="Book Antiqua"/>
        </w:rPr>
        <w:t xml:space="preserve">guidelines, </w:t>
      </w:r>
      <w:r w:rsidR="00AB67ED">
        <w:rPr>
          <w:rFonts w:ascii="Book Antiqua" w:hAnsi="Book Antiqua"/>
        </w:rPr>
        <w:t xml:space="preserve">adapted from the Asia-Pacific Association for the Study of the Liver HCC Guidelines, </w:t>
      </w:r>
      <w:r w:rsidR="00880091">
        <w:rPr>
          <w:rFonts w:ascii="Book Antiqua" w:hAnsi="Book Antiqua"/>
        </w:rPr>
        <w:t xml:space="preserve">which has been </w:t>
      </w:r>
      <w:r w:rsidR="00032650">
        <w:rPr>
          <w:rFonts w:ascii="Book Antiqua" w:hAnsi="Book Antiqua"/>
        </w:rPr>
        <w:t>most recently updated in 2017</w:t>
      </w:r>
      <w:r w:rsidR="00716DEC">
        <w:rPr>
          <w:rFonts w:ascii="Book Antiqua" w:hAnsi="Book Antiqua"/>
        </w:rPr>
        <w:fldChar w:fldCharType="begin">
          <w:fldData xml:space="preserve">PEVuZE5vdGU+PENpdGU+PEF1dGhvcj5BcmlpPC9BdXRob3I+PFllYXI+MjAxMDwvWWVhcj48UmVj
TnVtPjQ1PC9SZWNOdW0+PERpc3BsYXlUZXh0PjxzdHlsZSBmYWNlPSJzdXBlcnNjcmlwdCI+WzE4
LTIxXTwvc3R5bGU+PC9EaXNwbGF5VGV4dD48cmVjb3JkPjxyZWMtbnVtYmVyPjQ1PC9yZWMtbnVt
YmVyPjxmb3JlaWduLWtleXM+PGtleSBhcHA9IkVOIiBkYi1pZD0iYXRhczVmeHpuMnhhejRlOXRl
NnB3eHJheDkyenhzdmVzMHpmIiB0aW1lc3RhbXA9IjE1MDg5MDMyMzgiPjQ1PC9rZXk+PC9mb3Jl
aWduLWtleXM+PHJlZi10eXBlIG5hbWU9IkpvdXJuYWwgQXJ0aWNsZSI+MTc8L3JlZi10eXBlPjxj
b250cmlidXRvcnM+PGF1dGhvcnM+PGF1dGhvcj5BcmlpLCBTLjwvYXV0aG9yPjxhdXRob3I+U2F0
YSwgTS48L2F1dGhvcj48YXV0aG9yPlNha2Ftb3RvLCBNLjwvYXV0aG9yPjxhdXRob3I+U2hpbWFk
YSwgTS48L2F1dGhvcj48YXV0aG9yPkt1bWFkYSwgVC48L2F1dGhvcj48YXV0aG9yPlNoaWluYSwg
Uy48L2F1dGhvcj48YXV0aG9yPllhbWFzaGl0YSwgVC48L2F1dGhvcj48YXV0aG9yPktva3Vkbywg
Ti48L2F1dGhvcj48YXV0aG9yPlRhbmFrYSwgTS48L2F1dGhvcj48YXV0aG9yPlRha2F5YW1hLCBU
LjwvYXV0aG9yPjxhdXRob3I+S3VkbywgTS48L2F1dGhvcj48L2F1dGhvcnM+PC9jb250cmlidXRv
cnM+PGF1dGgtYWRkcmVzcz5EZXBhcnRtZW50IG9mIEhlcGF0by1CaWxpYXJ5LVBhbmNyZWF0aWMg
U3VyZ2VyeSwgVG9reW8gTWVkaWNhbCBhbmQgRGVudGFsIFVuaXZlcnNpdHkgR3JhZHVhdGUgU2No
b29sIG9mIE1lZGljaW5lLjwvYXV0aC1hZGRyZXNzPjx0aXRsZXM+PHRpdGxlPk1hbmFnZW1lbnQg
b2YgaGVwYXRvY2VsbHVsYXIgY2FyY2lub21hOiBSZXBvcnQgb2YgQ29uc2Vuc3VzIE1lZXRpbmcg
aW4gdGhlIDQ1dGggQW5udWFsIE1lZXRpbmcgb2YgdGhlIEphcGFuIFNvY2lldHkgb2YgSGVwYXRv
bG9neSAoMjAwOSk8L3RpdGxlPjxzZWNvbmRhcnktdGl0bGU+SGVwYXRvbCBSZXM8L3NlY29uZGFy
eS10aXRsZT48L3RpdGxlcz48cGVyaW9kaWNhbD48ZnVsbC10aXRsZT5IZXBhdG9sIFJlczwvZnVs
bC10aXRsZT48L3BlcmlvZGljYWw+PHBhZ2VzPjY2Ny04NTwvcGFnZXM+PHZvbHVtZT40MDwvdm9s
dW1lPjxudW1iZXI+NzwvbnVtYmVyPjxlZGl0aW9uPjIwMTAvMDcvMTc8L2VkaXRpb24+PGRhdGVz
Pjx5ZWFyPjIwMTA8L3llYXI+PHB1Yi1kYXRlcz48ZGF0ZT5KdWw8L2RhdGU+PC9wdWItZGF0ZXM+
PC9kYXRlcz48aXNibj4xODcyLTAzNFggKEVsZWN0cm9uaWMpJiN4RDsxMzg2LTYzNDYgKExpbmtp
bmcpPC9pc2JuPjxhY2Nlc3Npb24tbnVtPjIwNjMzMTkzPC9hY2Nlc3Npb24tbnVtPjx1cmxzPjxy
ZWxhdGVkLXVybHM+PHVybD5odHRwczovL3d3dy5uY2JpLm5sbS5uaWguZ292L3B1Ym1lZC8yMDYz
MzE5MzwvdXJsPjwvcmVsYXRlZC11cmxzPjwvdXJscz48ZWxlY3Ryb25pYy1yZXNvdXJjZS1udW0+
MTAuMTExMS9qLjE4NzItMDM0WC4yMDEwLjAwNjczLng8L2VsZWN0cm9uaWMtcmVzb3VyY2UtbnVt
PjwvcmVjb3JkPjwvQ2l0ZT48Q2l0ZT48QXV0aG9yPkt1ZG88L0F1dGhvcj48WWVhcj4yMDE0PC9Z
ZWFyPjxSZWNOdW0+NDQ8L1JlY051bT48cmVjb3JkPjxyZWMtbnVtYmVyPjQ0PC9yZWMtbnVtYmVy
Pjxmb3JlaWduLWtleXM+PGtleSBhcHA9IkVOIiBkYi1pZD0iYXRhczVmeHpuMnhhejRlOXRlNnB3
eHJheDkyenhzdmVzMHpmIiB0aW1lc3RhbXA9IjE1MDg5MDI1NTQiPjQ0PC9rZXk+PC9mb3JlaWdu
LWtleXM+PHJlZi10eXBlIG5hbWU9IkpvdXJuYWwgQXJ0aWNsZSI+MTc8L3JlZi10eXBlPjxjb250
cmlidXRvcnM+PGF1dGhvcnM+PGF1dGhvcj5LdWRvLCBNLjwvYXV0aG9yPjxhdXRob3I+TWF0c3Vp
LCBPLjwvYXV0aG9yPjxhdXRob3I+SXp1bWksIE4uPC9hdXRob3I+PGF1dGhvcj5JaWppbWEsIEgu
PC9hdXRob3I+PGF1dGhvcj5LYWRveWEsIE0uPC9hdXRob3I+PGF1dGhvcj5JbWFpLCBZLjwvYXV0
aG9yPjxhdXRob3I+T2t1c2FrYSwgVC48L2F1dGhvcj48YXV0aG9yPk1peWF5YW1hLCBTLjwvYXV0
aG9yPjxhdXRob3I+VHN1Y2hpeWEsIEsuPC9hdXRob3I+PGF1dGhvcj5VZXNoaW1hLCBLLjwvYXV0
aG9yPjxhdXRob3I+SGlyYW9rYSwgQS48L2F1dGhvcj48YXV0aG9yPklrZWRhLCBNLjwvYXV0aG9y
PjxhdXRob3I+T2dhc2F3YXJhLCBTLjwvYXV0aG9yPjxhdXRob3I+WWFtYXNoaXRhLCBULjwvYXV0
aG9yPjxhdXRob3I+TWluYW1pLCBULjwvYXV0aG9yPjxhdXRob3I+WWFtYWthZG8sIEsuPC9hdXRo
b3I+PGF1dGhvcj5MaXZlciBDYW5jZXIgU3R1ZHkgR3JvdXAgb2YsIEphcGFuPC9hdXRob3I+PC9h
dXRob3JzPjwvY29udHJpYnV0b3JzPjxhdXRoLWFkZHJlc3M+RGVwYXJ0bWVudCBvZiBHYXN0cm9l
bnRlcm9sb2d5IGFuZCBIZXBhdG9sb2d5LCBLaW5raSBVbml2ZXJzaXR5IFNjaG9vbCBvZiBNZWRp
Y2luZSwgT3Nha2EsIEphcGFuLiYjeEQ7RGVwYXJ0bWVudCBvZiBSYWRpb2xvZ3ksIEthbmF6YXdh
IFVuaXZlcnNpdHkgR3JhZHVhdGUgU2Nob29sIG9mIE1lZGljYWwgU2NpZW5jZSwgSXNoaWthd2Es
IEphcGFuLiYjeEQ7RGVwYXJ0bWVudCBvZiBHYXN0cm9lbnRlcm9sb2d5IGFuZCBIZXBhdG9sb2d5
LCBNdXNhc2hpbm8gUmVkIENyb3NzIEhvc3BpdGFsLCBUb2t5bywgSmFwYW4uJiN4RDtEaXZpc2lv
biBvZiBIZXBhdG9iaWxpYXJ5IGFuZCBQYW5jcmVhdGljIERpc2Vhc2UsIERlcGFydG1lbnQgb2Yg
SW50ZXJuYWwgTWVkaWNpbmUsIEh5b2dvIENvbGxlZ2Ugb2YgTWVkaWNpbmUsIEh5b2dvLCBKYXBh
bi4mI3hEO0RlcGFydG1lbnQgb2YgUmFkaW9sb2d5LCBTaGluc2h1IFVuaXZlcnNpdHkgU2Nob29s
IG9mIE1lZGljaW5lLCBOYWdhbm8sIEphcGFuLiYjeEQ7RGVwYXJ0bWVudCBvZiBHYXN0cm9lbnRl
cm9sb2d5LCBJa2VkYSBNdW5pY2lwYWwgSG9zcGl0YWwsIE9zYWthLCBKYXBhbi4mI3hEO0RlcGFy
dG1lbnQgb2YgSGVwYXRvYmlsaWFyeSBhbmQgUGFuY3JlYXRpYyBPbmNvbG9neSwgTmF0aW9uYWwg
Q2FuY2VyIENlbnRlciBIb3NwaXRhbCwgVG9reW8sIEphcGFuLiYjeEQ7RGVwYXJ0bWVudCBvZiBE
aWFnbm9zdGljIFJhZGlvbG9neSwgRnVrdWlrZW4gU2Fpc2Vpa2FpIEhvc3BpdGFsLCBGdWt1aSwg
SmFwYW4uJiN4RDtEZXBhcnRtZW50IG9mIEdhc3Ryb2VudGVyb2xvZ3ksIEVoaW1lIFByZWZlY3R1
cmFsIENlbnRyYWwgSG9zcGl0YWwsIEVoaW1lLCBKYXBhbi4mI3hEO0RlcGFydG1lbnQgb2YgSGVw
YXRvYmlsaWFyeSBhbmQgUGFuY3JlYXRpYyBPbmNvbG9neSwgTmF0aW9uYWwgQ2FuY2VyIENlbnRl
ciBIb3NwaXRhbCBFYXN0LCBDaGliYSwgSmFwYW4uJiN4RDtEZXBhcnRtZW50IG9mIEdhc3Ryb2Vu
dGVyb2xvZ3kgYW5kIE5lcGhyb2xvZ3ksIEdyYWR1YXRlIFNjaG9vbCBvZiBNZWRpY2luZSwgQ2hp
YmEgVW5pdmVyc2l0eSwgQ2hpYmEsIEphcGFuLiYjeEQ7RGVwYXJ0bWVudCBvZiBHYXN0cm9lbnRl
cm9sb2d5LCBLYW5hemF3YSBVbml2ZXJzaXR5IEhvc3BpdGFsLCBJc2hpa2F3YSwgSmFwYW4uJiN4
RDtEZXBhcnRtZW50IG9mIFJhZGlvbG9neSwgS2FuYXphd2EgVW5pdmVyc2l0eSBIb3NwaXRhbCwg
SXNoaWthd2EsIEphcGFuLiYjeEQ7RGVwYXJ0bWVudCBvZiBJbnRlcnZlbnRpb25hbCBSYWRpb2xv
Z3ksIE1pZSBVbml2ZXJzaXR5IFNjaG9vbCBvZiBNZWRpY2luZSwgTWllLCBKYXBhbi48L2F1dGgt
YWRkcmVzcz48dGl0bGVzPjx0aXRsZT5KU0ggQ29uc2Vuc3VzLUJhc2VkIENsaW5pY2FsIFByYWN0
aWNlIEd1aWRlbGluZXMgZm9yIHRoZSBNYW5hZ2VtZW50IG9mIEhlcGF0b2NlbGx1bGFyIENhcmNp
bm9tYTogMjAxNCBVcGRhdGUgYnkgdGhlIExpdmVyIENhbmNlciBTdHVkeSBHcm91cCBvZiBKYXBh
bjwvdGl0bGU+PHNlY29uZGFyeS10aXRsZT5MaXZlciBDYW5jZXI8L3NlY29uZGFyeS10aXRsZT48
L3RpdGxlcz48cGVyaW9kaWNhbD48ZnVsbC10aXRsZT5MaXZlciBDYW5jZXI8L2Z1bGwtdGl0bGU+
PC9wZXJpb2RpY2FsPjxwYWdlcz40NTgtNjg8L3BhZ2VzPjx2b2x1bWU+Mzwvdm9sdW1lPjxudW1i
ZXI+My00PC9udW1iZXI+PGVkaXRpb24+MjAxNS8wOC8xOTwvZWRpdGlvbj48a2V5d29yZHM+PGtl
eXdvcmQ+Q2xpbmljYWwgcHJhY3RpY2UgZ3VpZGVsaW5lczwva2V5d29yZD48a2V5d29yZD5EZWZp
bml0aW9uIG9mIHRyYW5zYXJ0ZXJpYWwgY2hlbW9lbWJvbGl6YXRpb24gZmFpbHVyZTwva2V5d29y
ZD48a2V5d29yZD5IZXBhdG9jZWxsdWxhciBjYXJjaW5vbWE8L2tleXdvcmQ+PGtleXdvcmQ+SmFw
YW4gU29jaWV0eSBvZiBIZXBhdG9sb2d5PC9rZXl3b3JkPjxrZXl3b3JkPkxpdmVyIENhbmNlciBT
dHVkeSBHcm91cCBvZiBKYXBhbjwva2V5d29yZD48L2tleXdvcmRzPjxkYXRlcz48eWVhcj4yMDE0
PC95ZWFyPjxwdWItZGF0ZXM+PGRhdGU+T2N0PC9kYXRlPjwvcHViLWRhdGVzPjwvZGF0ZXM+PGlz
Ym4+MjIzNS0xNzk1IChQcmludCkmI3hEOzE2NjQtNTU1MyAoTGlua2luZyk8L2lzYm4+PGFjY2Vz
c2lvbi1udW0+MjYyODAwMDc8L2FjY2Vzc2lvbi1udW0+PHVybHM+PHJlbGF0ZWQtdXJscz48dXJs
Pmh0dHBzOi8vd3d3Lm5jYmkubmxtLm5paC5nb3YvcHVibWVkLzI2MjgwMDA3PC91cmw+PHVybD5o
dHRwczovL3d3dy5uY2JpLm5sbS5uaWguZ292L3BtYy9hcnRpY2xlcy9QTUM0NTMxNDIzL3BkZi9s
aWMtMDAwMy0wNDU4LnBkZjwvdXJsPjwvcmVsYXRlZC11cmxzPjwvdXJscz48Y3VzdG9tMj5QTUM0
NTMxNDIzPC9jdXN0b20yPjxlbGVjdHJvbmljLXJlc291cmNlLW51bT4xMC4xMTU5LzAwMDM0Mzg3
NTwvZWxlY3Ryb25pYy1yZXNvdXJjZS1udW0+PC9yZWNvcmQ+PC9DaXRlPjxDaXRlPjxBdXRob3I+
S29rdWRvPC9BdXRob3I+PFllYXI+MjAxNTwvWWVhcj48UmVjTnVtPjUzPC9SZWNOdW0+PHJlY29y
ZD48cmVjLW51bWJlcj41MzwvcmVjLW51bWJlcj48Zm9yZWlnbi1rZXlzPjxrZXkgYXBwPSJFTiIg
ZGItaWQ9ImF0YXM1Znh6bjJ4YXo0ZTl0ZTZwd3hyYXg5Mnp4c3ZlczB6ZiIgdGltZXN0YW1wPSIx
NTA5MDY0NTg4Ij41Mzwva2V5PjwvZm9yZWlnbi1rZXlzPjxyZWYtdHlwZSBuYW1lPSJKb3VybmFs
IEFydGljbGUiPjE3PC9yZWYtdHlwZT48Y29udHJpYnV0b3JzPjxhdXRob3JzPjxhdXRob3I+S29r
dWRvLCBOLjwvYXV0aG9yPjxhdXRob3I+SGFzZWdhd2EsIEsuPC9hdXRob3I+PGF1dGhvcj5Ba2Fo
YW5lLCBNLjwvYXV0aG9yPjxhdXRob3I+SWdha2ksIEguPC9hdXRob3I+PGF1dGhvcj5JenVtaSwg
Ti48L2F1dGhvcj48YXV0aG9yPkljaGlkYSwgVC48L2F1dGhvcj48YXV0aG9yPlVlbW90bywgUy48
L2F1dGhvcj48YXV0aG9yPkthbmVrbywgUy48L2F1dGhvcj48YXV0aG9yPkthd2FzYWtpLCBTLjwv
YXV0aG9yPjxhdXRob3I+S3UsIFkuPC9hdXRob3I+PGF1dGhvcj5LdWRvLCBNLjwvYXV0aG9yPjxh
dXRob3I+S3VibywgUy48L2F1dGhvcj48YXV0aG9yPlRha2F5YW1hLCBULjwvYXV0aG9yPjxhdXRo
b3I+VGF0ZWlzaGksIFIuPC9hdXRob3I+PGF1dGhvcj5GdWt1ZGEsIFQuPC9hdXRob3I+PGF1dGhv
cj5NYXRzdWksIE8uPC9hdXRob3I+PGF1dGhvcj5NYXRzdXlhbWEsIFkuPC9hdXRob3I+PGF1dGhv
cj5NdXJha2FtaSwgVC48L2F1dGhvcj48YXV0aG9yPkFyaWksIFMuPC9hdXRob3I+PGF1dGhvcj5P
a2F6YWtpLCBNLjwvYXV0aG9yPjxhdXRob3I+TWFrdXVjaGksIE0uPC9hdXRob3I+PC9hdXRob3Jz
PjwvY29udHJpYnV0b3JzPjxhdXRoLWFkZHJlc3M+VGhlIENvbW1pdHRlZSBmb3IgUmV2aXNpb24g
b2YgdGhlIENsaW5pY2FsIFByYWN0aWNlIEd1aWRlbGluZXMgZm9yIEhlcGF0b2NlbGx1bGFyIENh
cmNpbm9tYSwgVG9reW8sIEphcGFuLjwvYXV0aC1hZGRyZXNzPjx0aXRsZXM+PHRpdGxlPkV2aWRl
bmNlLWJhc2VkIENsaW5pY2FsIFByYWN0aWNlIEd1aWRlbGluZXMgZm9yIEhlcGF0b2NlbGx1bGFy
IENhcmNpbm9tYTogVGhlIEphcGFuIFNvY2lldHkgb2YgSGVwYXRvbG9neSAyMDEzIHVwZGF0ZSAo
M3JkIEpTSC1IQ0MgR3VpZGVsaW5lcyk8L3RpdGxlPjxzZWNvbmRhcnktdGl0bGU+SGVwYXRvbCBS
ZXM8L3NlY29uZGFyeS10aXRsZT48L3RpdGxlcz48cGVyaW9kaWNhbD48ZnVsbC10aXRsZT5IZXBh
dG9sIFJlczwvZnVsbC10aXRsZT48L3BlcmlvZGljYWw+PHZvbHVtZT40NTwvdm9sdW1lPjxudW1i
ZXI+MjwvbnVtYmVyPjxlZGl0aW9uPjIwMTUvMDEvMjg8L2VkaXRpb24+PGtleXdvcmRzPjxrZXl3
b3JkPmFsZ29yaXRobSBmb3Igc3VydmVpbGxhbmNlIGFuZCBkaWFnbm9zaXM8L2tleXdvcmQ+PGtl
eXdvcmQ+YWxnb3JpdGhtIGZvciB0cmVhdG1lbnQ8L2tleXdvcmQ+PGtleXdvcmQ+Y2xpbmljYWwg
cHJhY3RpY2UgZ3VpZGVsaW5lczwva2V5d29yZD48a2V5d29yZD5jbGluaWNhbCBxdWVzdGlvbjwv
a2V5d29yZD48a2V5d29yZD5ldmlkZW5jZS1iYXNlZCBtZWRpY2luZTwva2V5d29yZD48L2tleXdv
cmRzPjxkYXRlcz48eWVhcj4yMDE1PC95ZWFyPjxwdWItZGF0ZXM+PGRhdGU+SmFuPC9kYXRlPjwv
cHViLWRhdGVzPjwvZGF0ZXM+PGlzYm4+MTM4Ni02MzQ2IChQcmludCkmI3hEOzEzODYtNjM0NiAo
TGlua2luZyk8L2lzYm4+PGFjY2Vzc2lvbi1udW0+MjU2MjU4MDY8L2FjY2Vzc2lvbi1udW0+PHVy
bHM+PHJlbGF0ZWQtdXJscz48dXJsPmh0dHBzOi8vd3d3Lm5jYmkubmxtLm5paC5nb3YvcHVibWVk
LzI1NjI1ODA2PC91cmw+PHVybD5odHRwOi8vb25saW5lbGlicmFyeS53aWxleS5jb20vc3RvcmUv
MTAuMTExMS9oZXByLjEyNDY0L2Fzc2V0L2hlcHIxMjQ2NC5wZGY/dj0xJmFtcDt0PWo5OTY5eGd0
JmFtcDtzPTU1OGFhZTFhMGMzM2NkNGU3NGNiMjM3YWE2OTQ0ZjQyMGZkNmQyNGQ8L3VybD48L3Jl
bGF0ZWQtdXJscz48L3VybHM+PGVsZWN0cm9uaWMtcmVzb3VyY2UtbnVtPjEwLjExMTEvaGVwci4x
MjQ2NDwvZWxlY3Ryb25pYy1yZXNvdXJjZS1udW0+PC9yZWNvcmQ+PC9DaXRlPjxDaXRlPjxBdXRo
b3I+T21hdGE8L0F1dGhvcj48WWVhcj4yMDE3PC9ZZWFyPjxSZWNOdW0+MTE8L1JlY051bT48cmVj
b3JkPjxyZWMtbnVtYmVyPjExPC9yZWMtbnVtYmVyPjxmb3JlaWduLWtleXM+PGtleSBhcHA9IkVO
IiBkYi1pZD0iYXRhczVmeHpuMnhhejRlOXRlNnB3eHJheDkyenhzdmVzMHpmIiB0aW1lc3RhbXA9
IjE1MDgyMDgxNDMiPjExPC9rZXk+PC9mb3JlaWduLWtleXM+PHJlZi10eXBlIG5hbWU9IkpvdXJu
YWwgQXJ0aWNsZSI+MTc8L3JlZi10eXBlPjxjb250cmlidXRvcnM+PGF1dGhvcnM+PGF1dGhvcj5P
bWF0YSwgTS48L2F1dGhvcj48YXV0aG9yPkNoZW5nLCBBLiBMLjwvYXV0aG9yPjxhdXRob3I+S29r
dWRvLCBOLjwvYXV0aG9yPjxhdXRob3I+S3VkbywgTS48L2F1dGhvcj48YXV0aG9yPkxlZSwgSi4g
TS48L2F1dGhvcj48YXV0aG9yPkppYSwgSi48L2F1dGhvcj48YXV0aG9yPlRhdGVpc2hpLCBSLjwv
YXV0aG9yPjxhdXRob3I+SGFuLCBLLiBILjwvYXV0aG9yPjxhdXRob3I+Q2hhd2xhLCBZLiBLLjwv
YXV0aG9yPjxhdXRob3I+U2hpaW5hLCBTLjwvYXV0aG9yPjxhdXRob3I+SmFmcmksIFcuPC9hdXRo
b3I+PGF1dGhvcj5QYXlhd2FsLCBELiBBLjwvYXV0aG9yPjxhdXRob3I+T2hraSwgVC48L2F1dGhv
cj48YXV0aG9yPk9nYXNhd2FyYSwgUy48L2F1dGhvcj48YXV0aG9yPkNoZW4sIFAuIEouPC9hdXRo
b3I+PGF1dGhvcj5MZXNtYW5hLCBDLiBSLiBBLjwvYXV0aG9yPjxhdXRob3I+TGVzbWFuYSwgTC4g
QS48L2F1dGhvcj48YXV0aG9yPkdhbmksIFIuIEEuPC9hdXRob3I+PGF1dGhvcj5PYmksIFMuPC9h
dXRob3I+PGF1dGhvcj5Eb2ttZWNpLCBBLiBLLjwvYXV0aG9yPjxhdXRob3I+U2FyaW4sIFMuIEsu
PC9hdXRob3I+PC9hdXRob3JzPjwvY29udHJpYnV0b3JzPjxhdXRoLWFkZHJlc3M+RGVwYXJ0bWVu
dCBvZiBHYXN0cm9lbnRlcm9sb2d5LCBZYW1hbmFzaGkgUHJlZmVjdHVyYWwgQ2VudHJhbCBIb3Nw
aXRhbCwgS29mdS1jaXR5LCBZYW1hbmFzaGksIEphcGFuLiBhdWc4ODA4QHlhaG9vLmNvLmpwLiYj
eEQ7VGhlIFVuaXZlcnNpdHkgb2YgVG9reW8sIFRva3lvLCBKYXBhbi4gYXVnODgwOEB5YWhvby5j
by5qcC4mI3hEO0RlcGFydG1lbnQgb2YgT25jb2xvZ3kgYW5kIEludGVybmFsIE1lZGljaW5lLCBO
YXRpb25hbCBUYWl3YW4gVW5pdmVyc2l0eSBIb3NwaXRhbCwgTmF0aW9uYWwgVGFpd2FuIFVuaXZl
cnNpdHkgQ2FuY2VyIENlbnRlciBhbmQgR3JhZHVhdGUgSW5zdGl0dXRlIG9mIE9uY29sb2d5LCBO
YXRpb25hbCBUYWl3YW4gVW5pdmVyc2l0eSwgVGFpcGVpLCBUYWl3YW4uJiN4RDtIZXBhdG8tQmls
aWFyeS1QYW5jcmVhdGljIFN1cmdlcnkgRGl2aXNpb24gYW5kIEFydGlmaWNpYWwgT3JnYW4gYW5k
IFRyYW5zcGxhbnRhdGlvbiBEaXZpc2lvbiwgRGVwYXJ0bWVudCBvZiBTdXJnZXJ5LCBHcmFkdWF0
ZSBTY2hvb2wgb2YgTWVkaWNpbmUsIFRoZSBVbml2ZXJzaXR5IG9mIFRva3lvLCBUb2t5bywgSmFw
YW4uJiN4RDtEZXBhcnRtZW50IG9mIEdhc3Ryb2VudGVyb2xvZ3kgYW5kIEhlcGF0b2xvZ3ksIEtp
bmRhaSBVbml2ZXJzaXR5IFNjaG9vbCBvZiBNZWRpY2luZSwgT3Nha2EtU2F5YW1hLCBPc2FrYSwg
SmFwYW4uJiN4RDtEZXBhcnRtZW50IG9mIFJhZGlvbG9neSBhbmQgSW5zdGl0dXRlIG9mIFJhZGlh
dGlvbiBNZWRpY2luZSwgU2VvdWwgTmF0aW9uYWwgVW5pdmVyc2l0eSBDb2xsZWdlIG9mIE1lZGlj
aW5lLCBTZW91bCwgUmVwdWJsaWMgb2YgS29yZWEuJiN4RDtCZWlqaW5nIEtleSBMYWJvcmF0b3J5
IG9mIFRyYW5zbGF0aW9uYWwgTWVkaWNpbmUgb24gQ2lycmhvc2lzLCBOYXRpb25hbCBDbGluaWNh
bCBSZXNlYXJjaCBDZW50ZXIgZm9yIERpZ2VzdGl2ZSBEaXNlYXNlcywgTGl2ZXIgUmVzZWFyY2gg
Q2VudGVyLCBCZWlqaW5nIEZyaWVuZHNoaXAgSG9zcGl0YWwsIENhcGl0YWwgTWVkaWNhbCBVbml2
ZXJzaXR5LCBCZWlqaW5nLCBDaGluYS4mI3hEO0RlcGFydG1lbnQgb2YgR2FzdHJvZW50ZXJvbG9n
eSwgR3JhZHVhdGUgU2Nob29sIG9mIE1lZGljaW5lLCBUaGUgVW5pdmVyc2l0eSBvZiBUb2t5bywg
VG9reW8sIEphcGFuLiYjeEQ7RGVwYXJ0bWVudCBvZiBJbnRlcm5hbCBNZWRpY2luZSwgWW9uc2Vp
IFVuaXZlcnNpdHkgQ29sbGVnZSBvZiBNZWRpY2luZSwgU2VvdWwsIFJlcHVibGljIG9mIEtvcmVh
LiYjeEQ7RGVwYXJ0bWVudCBvZiBIZXBhdG9sb2d5LCBQb3N0Z3JhZHVhdGUgSW5zdGl0dXRlIG9m
IE1lZGljYWwgRWR1Y2F0aW9uIGFuZCBSZXNlYXJjaCwgQ2hhbmRpZ2FyaCwgSW5kaWEuJiN4RDtE
ZXBhcnRtZW50IG9mIEdhc3Ryb2VudGVyb2xvZ3ksIEp1bnRlbmRvIFVuaXZlcnNpdHksIFRva3lv
LCBKYXBhbi4mI3hEO0RlcGFydG1lbnQgb2YgTWVkaWNpbmUsIEFnYSBLaGFuIFVuaXZlcnNpdHkg
YW5kIEhvc3BpdGFsLCBLYXJhY2hpLCBQYWtpc3Rhbi4mI3hEO0RlcGFydG1lbnQgb2YgSGVwYXRv
bG9neSwgQ2FyZGluYWwgU2FudG9zIE1lZGljYWwgQ2VudGVyLCBNYW5pbGEsIFBoaWxpcHBpbmVz
LiYjeEQ7RGVwYXJ0bWVudCBvZiBHYXN0cm9lbnRlcm9sb2d5LCBNaXRzdWkgTWVtb3JpYWwgSG9z
cGl0YWwsIFRva3lvLCBKYXBhbi4mI3hEO0RlcGFydG1lbnQgb2YgR2FzdHJvZW50ZXJvbG9neSBh
bmQgTmVwaHJvbG9neSwgR3JhZHVhdGUgU2Nob29sIG9mIE1lZGljaW5lLCBDaGliYSBVbml2ZXJz
aXR5LCBDaGliYSwgSmFwYW4uJiN4RDtEZXBhcnRtZW50IG9mIEludGVybmFsIE1lZGljaW5lLCBO
YXRpb25hbCBUYWl3YW4gVW5pdmVyc2l0eSBIb3NwaXRhbCwgVGFpcGVpLCBUYWl3YW4uJiN4RDtE
aWdlc3RpdmUgRGlzZWFzZSBhbmQgR0kgT25jb2xvZ3kgQ2VudGVyLCBNZWRpc3RyYSBIb3NwaXRh
bCwgVW5pdmVyc2l0eSBvZiBJbmRvbmVzaWEsIEpha2FydGEsIEluZG9uZXNpYS4mI3hEO0RlcGFy
dG1lbnQgb2YgSW50ZXJuYWwgTWVkaWNpbmUsIENpcHRvIE1hbmd1bmt1c3VtbyBIb3NwaXRhbCwg
VW5pdmVyc2l0eSBvZiBJbmRvbmVzaWEsIEpha2FydGEsIEluZG9uZXNpYS4mI3hEO1RoaXJkIERl
cGFydG1lbnQgb2YgSW50ZXJuYWwgTWVkaWNpbmUsIFRlaWt5byBVbml2ZXJzaXR5IFNjaG9vbCBv
ZiBNZWRpY2luZSwgQ2hpYmEsIEphcGFuLiYjeEQ7RGVwYXJ0bWVudCBvZiBHYXN0cm9lbnRlcm9s
b2d5LCBBbmthcmEgVW5pdmVyc2l0eSBTY2hvb2wgb2YgTWVkaWNpbmUsIEFua2FyYSwgVHVya2V5
LiYjeEQ7RGVwYXJ0bWVudCBvZiBIZXBhdG9sb2d5LCBJbnN0aXR1dGUgb2YgTGl2ZXIgYW5kIEJp
bGlhcnkgU2NpZW5jZXMsIE5ldyBEZWxoaSwgSW5kaWEuPC9hdXRoLWFkZHJlc3M+PHRpdGxlcz48
dGl0bGU+QXNpYS1QYWNpZmljIGNsaW5pY2FsIHByYWN0aWNlIGd1aWRlbGluZXMgb24gdGhlIG1h
bmFnZW1lbnQgb2YgaGVwYXRvY2VsbHVsYXIgY2FyY2lub21hOiBhIDIwMTcgdXBkYXRlPC90aXRs
ZT48c2Vjb25kYXJ5LXRpdGxlPkhlcGF0b2wgSW50PC9zZWNvbmRhcnktdGl0bGU+PC90aXRsZXM+
PHBlcmlvZGljYWw+PGZ1bGwtdGl0bGU+SGVwYXRvbCBJbnQ8L2Z1bGwtdGl0bGU+PC9wZXJpb2Rp
Y2FsPjxwYWdlcz4zMTctMzcwPC9wYWdlcz48dm9sdW1lPjExPC92b2x1bWU+PG51bWJlcj40PC9u
dW1iZXI+PGVkaXRpb24+MjAxNy8wNi8xODwvZWRpdGlvbj48a2V5d29yZHM+PGtleXdvcmQ+QXNp
YTwva2V5d29yZD48a2V5d29yZD5DYXJjaW5vbWEsIEhlcGF0b2NlbGx1bGFyLyplcGlkZW1pb2xv
Z3kvdGhlcmFweS92aXJvbG9neTwva2V5d29yZD48a2V5d29yZD5Db2luZmVjdGlvbi9lcGlkZW1p
b2xvZ3k8L2tleXdvcmQ+PGtleXdvcmQ+RGlzZWFzZSBNYW5hZ2VtZW50PC9rZXl3b3JkPjxrZXl3
b3JkPkV2aWRlbmNlLUJhc2VkIE1lZGljaW5lPC9rZXl3b3JkPjxrZXl3b3JkPkhlcGF0aXRpcyBC
LyplcGlkZW1pb2xvZ3kvdGhlcmFweTwva2V5d29yZD48a2V5d29yZD5IZXBhdGl0aXMgQy8qZXBp
ZGVtaW9sb2d5L3RoZXJhcHk8L2tleXdvcmQ+PGtleXdvcmQ+SHVtYW5zPC9rZXl3b3JkPjxrZXl3
b3JkPkxpdmVyIE5lb3BsYXNtcy8qZXBpZGVtaW9sb2d5L3RoZXJhcHkvdmlyb2xvZ3k8L2tleXdv
cmQ+PGtleXdvcmQ+TWV0YS1BbmFseXNpcyBhcyBUb3BpYzwva2V5d29yZD48a2V5d29yZD5QcmFj
dGljZSBHdWlkZWxpbmVzIGFzIFRvcGljPC9rZXl3b3JkPjxrZXl3b3JkPkFwYXNsPC9rZXl3b3Jk
PjxrZXl3b3JkPkFzaWEtUGFjaWZpYzwva2V5d29yZD48a2V5d29yZD5IZXBhdG9jZWxsdWxhciBj
YXJjaW5vbWE8L2tleXdvcmQ+PGtleXdvcmQ+VHJlYXRtZW50IGFsZ29yaXRobTwva2V5d29yZD48
L2tleXdvcmRzPjxkYXRlcz48eWVhcj4yMDE3PC95ZWFyPjxwdWItZGF0ZXM+PGRhdGU+SnVsPC9k
YXRlPjwvcHViLWRhdGVzPjwvZGF0ZXM+PGlzYm4+MTkzNi0wNTQxIChFbGVjdHJvbmljKSYjeEQ7
MTkzNi0wNTMzIChMaW5raW5nKTwvaXNibj48YWNjZXNzaW9uLW51bT4yODYyMDc5NzwvYWNjZXNz
aW9uLW51bT48dXJscz48cmVsYXRlZC11cmxzPjx1cmw+aHR0cHM6Ly93d3cubmNiaS5ubG0ubmlo
Lmdvdi9wdWJtZWQvMjg2MjA3OTc8L3VybD48dXJsPmh0dHBzOi8vd3d3Lm5jYmkubmxtLm5paC5n
b3YvcG1jL2FydGljbGVzL1BNQzU0OTE2OTQvcGRmLzEyMDcyXzIwMTdfQXJ0aWNsZV85Nzk5LnBk
ZjwvdXJsPjwvcmVsYXRlZC11cmxzPjwvdXJscz48Y3VzdG9tMj5QTUM1NDkxNjk0PC9jdXN0b20y
PjxlbGVjdHJvbmljLXJlc291cmNlLW51bT4xMC4xMDA3L3MxMjA3Mi0wMTctOTc5OS05PC9lbGVj
dHJvbmljLXJlc291cmNlLW51bT48L3JlY29yZD48L0NpdGU+PC9FbmROb3RlPgB=
</w:fldData>
        </w:fldChar>
      </w:r>
      <w:r w:rsidR="00AB67ED">
        <w:rPr>
          <w:rFonts w:ascii="Book Antiqua" w:hAnsi="Book Antiqua"/>
        </w:rPr>
        <w:instrText xml:space="preserve"> ADDIN EN.CITE </w:instrText>
      </w:r>
      <w:r w:rsidR="00AB67ED">
        <w:rPr>
          <w:rFonts w:ascii="Book Antiqua" w:hAnsi="Book Antiqua"/>
        </w:rPr>
        <w:fldChar w:fldCharType="begin">
          <w:fldData xml:space="preserve">PEVuZE5vdGU+PENpdGU+PEF1dGhvcj5BcmlpPC9BdXRob3I+PFllYXI+MjAxMDwvWWVhcj48UmVj
TnVtPjQ1PC9SZWNOdW0+PERpc3BsYXlUZXh0PjxzdHlsZSBmYWNlPSJzdXBlcnNjcmlwdCI+WzE4
LTIxXTwvc3R5bGU+PC9EaXNwbGF5VGV4dD48cmVjb3JkPjxyZWMtbnVtYmVyPjQ1PC9yZWMtbnVt
YmVyPjxmb3JlaWduLWtleXM+PGtleSBhcHA9IkVOIiBkYi1pZD0iYXRhczVmeHpuMnhhejRlOXRl
NnB3eHJheDkyenhzdmVzMHpmIiB0aW1lc3RhbXA9IjE1MDg5MDMyMzgiPjQ1PC9rZXk+PC9mb3Jl
aWduLWtleXM+PHJlZi10eXBlIG5hbWU9IkpvdXJuYWwgQXJ0aWNsZSI+MTc8L3JlZi10eXBlPjxj
b250cmlidXRvcnM+PGF1dGhvcnM+PGF1dGhvcj5BcmlpLCBTLjwvYXV0aG9yPjxhdXRob3I+U2F0
YSwgTS48L2F1dGhvcj48YXV0aG9yPlNha2Ftb3RvLCBNLjwvYXV0aG9yPjxhdXRob3I+U2hpbWFk
YSwgTS48L2F1dGhvcj48YXV0aG9yPkt1bWFkYSwgVC48L2F1dGhvcj48YXV0aG9yPlNoaWluYSwg
Uy48L2F1dGhvcj48YXV0aG9yPllhbWFzaGl0YSwgVC48L2F1dGhvcj48YXV0aG9yPktva3Vkbywg
Ti48L2F1dGhvcj48YXV0aG9yPlRhbmFrYSwgTS48L2F1dGhvcj48YXV0aG9yPlRha2F5YW1hLCBU
LjwvYXV0aG9yPjxhdXRob3I+S3VkbywgTS48L2F1dGhvcj48L2F1dGhvcnM+PC9jb250cmlidXRv
cnM+PGF1dGgtYWRkcmVzcz5EZXBhcnRtZW50IG9mIEhlcGF0by1CaWxpYXJ5LVBhbmNyZWF0aWMg
U3VyZ2VyeSwgVG9reW8gTWVkaWNhbCBhbmQgRGVudGFsIFVuaXZlcnNpdHkgR3JhZHVhdGUgU2No
b29sIG9mIE1lZGljaW5lLjwvYXV0aC1hZGRyZXNzPjx0aXRsZXM+PHRpdGxlPk1hbmFnZW1lbnQg
b2YgaGVwYXRvY2VsbHVsYXIgY2FyY2lub21hOiBSZXBvcnQgb2YgQ29uc2Vuc3VzIE1lZXRpbmcg
aW4gdGhlIDQ1dGggQW5udWFsIE1lZXRpbmcgb2YgdGhlIEphcGFuIFNvY2lldHkgb2YgSGVwYXRv
bG9neSAoMjAwOSk8L3RpdGxlPjxzZWNvbmRhcnktdGl0bGU+SGVwYXRvbCBSZXM8L3NlY29uZGFy
eS10aXRsZT48L3RpdGxlcz48cGVyaW9kaWNhbD48ZnVsbC10aXRsZT5IZXBhdG9sIFJlczwvZnVs
bC10aXRsZT48L3BlcmlvZGljYWw+PHBhZ2VzPjY2Ny04NTwvcGFnZXM+PHZvbHVtZT40MDwvdm9s
dW1lPjxudW1iZXI+NzwvbnVtYmVyPjxlZGl0aW9uPjIwMTAvMDcvMTc8L2VkaXRpb24+PGRhdGVz
Pjx5ZWFyPjIwMTA8L3llYXI+PHB1Yi1kYXRlcz48ZGF0ZT5KdWw8L2RhdGU+PC9wdWItZGF0ZXM+
PC9kYXRlcz48aXNibj4xODcyLTAzNFggKEVsZWN0cm9uaWMpJiN4RDsxMzg2LTYzNDYgKExpbmtp
bmcpPC9pc2JuPjxhY2Nlc3Npb24tbnVtPjIwNjMzMTkzPC9hY2Nlc3Npb24tbnVtPjx1cmxzPjxy
ZWxhdGVkLXVybHM+PHVybD5odHRwczovL3d3dy5uY2JpLm5sbS5uaWguZ292L3B1Ym1lZC8yMDYz
MzE5MzwvdXJsPjwvcmVsYXRlZC11cmxzPjwvdXJscz48ZWxlY3Ryb25pYy1yZXNvdXJjZS1udW0+
MTAuMTExMS9qLjE4NzItMDM0WC4yMDEwLjAwNjczLng8L2VsZWN0cm9uaWMtcmVzb3VyY2UtbnVt
PjwvcmVjb3JkPjwvQ2l0ZT48Q2l0ZT48QXV0aG9yPkt1ZG88L0F1dGhvcj48WWVhcj4yMDE0PC9Z
ZWFyPjxSZWNOdW0+NDQ8L1JlY051bT48cmVjb3JkPjxyZWMtbnVtYmVyPjQ0PC9yZWMtbnVtYmVy
Pjxmb3JlaWduLWtleXM+PGtleSBhcHA9IkVOIiBkYi1pZD0iYXRhczVmeHpuMnhhejRlOXRlNnB3
eHJheDkyenhzdmVzMHpmIiB0aW1lc3RhbXA9IjE1MDg5MDI1NTQiPjQ0PC9rZXk+PC9mb3JlaWdu
LWtleXM+PHJlZi10eXBlIG5hbWU9IkpvdXJuYWwgQXJ0aWNsZSI+MTc8L3JlZi10eXBlPjxjb250
cmlidXRvcnM+PGF1dGhvcnM+PGF1dGhvcj5LdWRvLCBNLjwvYXV0aG9yPjxhdXRob3I+TWF0c3Vp
LCBPLjwvYXV0aG9yPjxhdXRob3I+SXp1bWksIE4uPC9hdXRob3I+PGF1dGhvcj5JaWppbWEsIEgu
PC9hdXRob3I+PGF1dGhvcj5LYWRveWEsIE0uPC9hdXRob3I+PGF1dGhvcj5JbWFpLCBZLjwvYXV0
aG9yPjxhdXRob3I+T2t1c2FrYSwgVC48L2F1dGhvcj48YXV0aG9yPk1peWF5YW1hLCBTLjwvYXV0
aG9yPjxhdXRob3I+VHN1Y2hpeWEsIEsuPC9hdXRob3I+PGF1dGhvcj5VZXNoaW1hLCBLLjwvYXV0
aG9yPjxhdXRob3I+SGlyYW9rYSwgQS48L2F1dGhvcj48YXV0aG9yPklrZWRhLCBNLjwvYXV0aG9y
PjxhdXRob3I+T2dhc2F3YXJhLCBTLjwvYXV0aG9yPjxhdXRob3I+WWFtYXNoaXRhLCBULjwvYXV0
aG9yPjxhdXRob3I+TWluYW1pLCBULjwvYXV0aG9yPjxhdXRob3I+WWFtYWthZG8sIEsuPC9hdXRo
b3I+PGF1dGhvcj5MaXZlciBDYW5jZXIgU3R1ZHkgR3JvdXAgb2YsIEphcGFuPC9hdXRob3I+PC9h
dXRob3JzPjwvY29udHJpYnV0b3JzPjxhdXRoLWFkZHJlc3M+RGVwYXJ0bWVudCBvZiBHYXN0cm9l
bnRlcm9sb2d5IGFuZCBIZXBhdG9sb2d5LCBLaW5raSBVbml2ZXJzaXR5IFNjaG9vbCBvZiBNZWRp
Y2luZSwgT3Nha2EsIEphcGFuLiYjeEQ7RGVwYXJ0bWVudCBvZiBSYWRpb2xvZ3ksIEthbmF6YXdh
IFVuaXZlcnNpdHkgR3JhZHVhdGUgU2Nob29sIG9mIE1lZGljYWwgU2NpZW5jZSwgSXNoaWthd2Es
IEphcGFuLiYjeEQ7RGVwYXJ0bWVudCBvZiBHYXN0cm9lbnRlcm9sb2d5IGFuZCBIZXBhdG9sb2d5
LCBNdXNhc2hpbm8gUmVkIENyb3NzIEhvc3BpdGFsLCBUb2t5bywgSmFwYW4uJiN4RDtEaXZpc2lv
biBvZiBIZXBhdG9iaWxpYXJ5IGFuZCBQYW5jcmVhdGljIERpc2Vhc2UsIERlcGFydG1lbnQgb2Yg
SW50ZXJuYWwgTWVkaWNpbmUsIEh5b2dvIENvbGxlZ2Ugb2YgTWVkaWNpbmUsIEh5b2dvLCBKYXBh
bi4mI3hEO0RlcGFydG1lbnQgb2YgUmFkaW9sb2d5LCBTaGluc2h1IFVuaXZlcnNpdHkgU2Nob29s
IG9mIE1lZGljaW5lLCBOYWdhbm8sIEphcGFuLiYjeEQ7RGVwYXJ0bWVudCBvZiBHYXN0cm9lbnRl
cm9sb2d5LCBJa2VkYSBNdW5pY2lwYWwgSG9zcGl0YWwsIE9zYWthLCBKYXBhbi4mI3hEO0RlcGFy
dG1lbnQgb2YgSGVwYXRvYmlsaWFyeSBhbmQgUGFuY3JlYXRpYyBPbmNvbG9neSwgTmF0aW9uYWwg
Q2FuY2VyIENlbnRlciBIb3NwaXRhbCwgVG9reW8sIEphcGFuLiYjeEQ7RGVwYXJ0bWVudCBvZiBE
aWFnbm9zdGljIFJhZGlvbG9neSwgRnVrdWlrZW4gU2Fpc2Vpa2FpIEhvc3BpdGFsLCBGdWt1aSwg
SmFwYW4uJiN4RDtEZXBhcnRtZW50IG9mIEdhc3Ryb2VudGVyb2xvZ3ksIEVoaW1lIFByZWZlY3R1
cmFsIENlbnRyYWwgSG9zcGl0YWwsIEVoaW1lLCBKYXBhbi4mI3hEO0RlcGFydG1lbnQgb2YgSGVw
YXRvYmlsaWFyeSBhbmQgUGFuY3JlYXRpYyBPbmNvbG9neSwgTmF0aW9uYWwgQ2FuY2VyIENlbnRl
ciBIb3NwaXRhbCBFYXN0LCBDaGliYSwgSmFwYW4uJiN4RDtEZXBhcnRtZW50IG9mIEdhc3Ryb2Vu
dGVyb2xvZ3kgYW5kIE5lcGhyb2xvZ3ksIEdyYWR1YXRlIFNjaG9vbCBvZiBNZWRpY2luZSwgQ2hp
YmEgVW5pdmVyc2l0eSwgQ2hpYmEsIEphcGFuLiYjeEQ7RGVwYXJ0bWVudCBvZiBHYXN0cm9lbnRl
cm9sb2d5LCBLYW5hemF3YSBVbml2ZXJzaXR5IEhvc3BpdGFsLCBJc2hpa2F3YSwgSmFwYW4uJiN4
RDtEZXBhcnRtZW50IG9mIFJhZGlvbG9neSwgS2FuYXphd2EgVW5pdmVyc2l0eSBIb3NwaXRhbCwg
SXNoaWthd2EsIEphcGFuLiYjeEQ7RGVwYXJ0bWVudCBvZiBJbnRlcnZlbnRpb25hbCBSYWRpb2xv
Z3ksIE1pZSBVbml2ZXJzaXR5IFNjaG9vbCBvZiBNZWRpY2luZSwgTWllLCBKYXBhbi48L2F1dGgt
YWRkcmVzcz48dGl0bGVzPjx0aXRsZT5KU0ggQ29uc2Vuc3VzLUJhc2VkIENsaW5pY2FsIFByYWN0
aWNlIEd1aWRlbGluZXMgZm9yIHRoZSBNYW5hZ2VtZW50IG9mIEhlcGF0b2NlbGx1bGFyIENhcmNp
bm9tYTogMjAxNCBVcGRhdGUgYnkgdGhlIExpdmVyIENhbmNlciBTdHVkeSBHcm91cCBvZiBKYXBh
bjwvdGl0bGU+PHNlY29uZGFyeS10aXRsZT5MaXZlciBDYW5jZXI8L3NlY29uZGFyeS10aXRsZT48
L3RpdGxlcz48cGVyaW9kaWNhbD48ZnVsbC10aXRsZT5MaXZlciBDYW5jZXI8L2Z1bGwtdGl0bGU+
PC9wZXJpb2RpY2FsPjxwYWdlcz40NTgtNjg8L3BhZ2VzPjx2b2x1bWU+Mzwvdm9sdW1lPjxudW1i
ZXI+My00PC9udW1iZXI+PGVkaXRpb24+MjAxNS8wOC8xOTwvZWRpdGlvbj48a2V5d29yZHM+PGtl
eXdvcmQ+Q2xpbmljYWwgcHJhY3RpY2UgZ3VpZGVsaW5lczwva2V5d29yZD48a2V5d29yZD5EZWZp
bml0aW9uIG9mIHRyYW5zYXJ0ZXJpYWwgY2hlbW9lbWJvbGl6YXRpb24gZmFpbHVyZTwva2V5d29y
ZD48a2V5d29yZD5IZXBhdG9jZWxsdWxhciBjYXJjaW5vbWE8L2tleXdvcmQ+PGtleXdvcmQ+SmFw
YW4gU29jaWV0eSBvZiBIZXBhdG9sb2d5PC9rZXl3b3JkPjxrZXl3b3JkPkxpdmVyIENhbmNlciBT
dHVkeSBHcm91cCBvZiBKYXBhbjwva2V5d29yZD48L2tleXdvcmRzPjxkYXRlcz48eWVhcj4yMDE0
PC95ZWFyPjxwdWItZGF0ZXM+PGRhdGU+T2N0PC9kYXRlPjwvcHViLWRhdGVzPjwvZGF0ZXM+PGlz
Ym4+MjIzNS0xNzk1IChQcmludCkmI3hEOzE2NjQtNTU1MyAoTGlua2luZyk8L2lzYm4+PGFjY2Vz
c2lvbi1udW0+MjYyODAwMDc8L2FjY2Vzc2lvbi1udW0+PHVybHM+PHJlbGF0ZWQtdXJscz48dXJs
Pmh0dHBzOi8vd3d3Lm5jYmkubmxtLm5paC5nb3YvcHVibWVkLzI2MjgwMDA3PC91cmw+PHVybD5o
dHRwczovL3d3dy5uY2JpLm5sbS5uaWguZ292L3BtYy9hcnRpY2xlcy9QTUM0NTMxNDIzL3BkZi9s
aWMtMDAwMy0wNDU4LnBkZjwvdXJsPjwvcmVsYXRlZC11cmxzPjwvdXJscz48Y3VzdG9tMj5QTUM0
NTMxNDIzPC9jdXN0b20yPjxlbGVjdHJvbmljLXJlc291cmNlLW51bT4xMC4xMTU5LzAwMDM0Mzg3
NTwvZWxlY3Ryb25pYy1yZXNvdXJjZS1udW0+PC9yZWNvcmQ+PC9DaXRlPjxDaXRlPjxBdXRob3I+
S29rdWRvPC9BdXRob3I+PFllYXI+MjAxNTwvWWVhcj48UmVjTnVtPjUzPC9SZWNOdW0+PHJlY29y
ZD48cmVjLW51bWJlcj41MzwvcmVjLW51bWJlcj48Zm9yZWlnbi1rZXlzPjxrZXkgYXBwPSJFTiIg
ZGItaWQ9ImF0YXM1Znh6bjJ4YXo0ZTl0ZTZwd3hyYXg5Mnp4c3ZlczB6ZiIgdGltZXN0YW1wPSIx
NTA5MDY0NTg4Ij41Mzwva2V5PjwvZm9yZWlnbi1rZXlzPjxyZWYtdHlwZSBuYW1lPSJKb3VybmFs
IEFydGljbGUiPjE3PC9yZWYtdHlwZT48Y29udHJpYnV0b3JzPjxhdXRob3JzPjxhdXRob3I+S29r
dWRvLCBOLjwvYXV0aG9yPjxhdXRob3I+SGFzZWdhd2EsIEsuPC9hdXRob3I+PGF1dGhvcj5Ba2Fo
YW5lLCBNLjwvYXV0aG9yPjxhdXRob3I+SWdha2ksIEguPC9hdXRob3I+PGF1dGhvcj5JenVtaSwg
Ti48L2F1dGhvcj48YXV0aG9yPkljaGlkYSwgVC48L2F1dGhvcj48YXV0aG9yPlVlbW90bywgUy48
L2F1dGhvcj48YXV0aG9yPkthbmVrbywgUy48L2F1dGhvcj48YXV0aG9yPkthd2FzYWtpLCBTLjwv
YXV0aG9yPjxhdXRob3I+S3UsIFkuPC9hdXRob3I+PGF1dGhvcj5LdWRvLCBNLjwvYXV0aG9yPjxh
dXRob3I+S3VibywgUy48L2F1dGhvcj48YXV0aG9yPlRha2F5YW1hLCBULjwvYXV0aG9yPjxhdXRo
b3I+VGF0ZWlzaGksIFIuPC9hdXRob3I+PGF1dGhvcj5GdWt1ZGEsIFQuPC9hdXRob3I+PGF1dGhv
cj5NYXRzdWksIE8uPC9hdXRob3I+PGF1dGhvcj5NYXRzdXlhbWEsIFkuPC9hdXRob3I+PGF1dGhv
cj5NdXJha2FtaSwgVC48L2F1dGhvcj48YXV0aG9yPkFyaWksIFMuPC9hdXRob3I+PGF1dGhvcj5P
a2F6YWtpLCBNLjwvYXV0aG9yPjxhdXRob3I+TWFrdXVjaGksIE0uPC9hdXRob3I+PC9hdXRob3Jz
PjwvY29udHJpYnV0b3JzPjxhdXRoLWFkZHJlc3M+VGhlIENvbW1pdHRlZSBmb3IgUmV2aXNpb24g
b2YgdGhlIENsaW5pY2FsIFByYWN0aWNlIEd1aWRlbGluZXMgZm9yIEhlcGF0b2NlbGx1bGFyIENh
cmNpbm9tYSwgVG9reW8sIEphcGFuLjwvYXV0aC1hZGRyZXNzPjx0aXRsZXM+PHRpdGxlPkV2aWRl
bmNlLWJhc2VkIENsaW5pY2FsIFByYWN0aWNlIEd1aWRlbGluZXMgZm9yIEhlcGF0b2NlbGx1bGFy
IENhcmNpbm9tYTogVGhlIEphcGFuIFNvY2lldHkgb2YgSGVwYXRvbG9neSAyMDEzIHVwZGF0ZSAo
M3JkIEpTSC1IQ0MgR3VpZGVsaW5lcyk8L3RpdGxlPjxzZWNvbmRhcnktdGl0bGU+SGVwYXRvbCBS
ZXM8L3NlY29uZGFyeS10aXRsZT48L3RpdGxlcz48cGVyaW9kaWNhbD48ZnVsbC10aXRsZT5IZXBh
dG9sIFJlczwvZnVsbC10aXRsZT48L3BlcmlvZGljYWw+PHZvbHVtZT40NTwvdm9sdW1lPjxudW1i
ZXI+MjwvbnVtYmVyPjxlZGl0aW9uPjIwMTUvMDEvMjg8L2VkaXRpb24+PGtleXdvcmRzPjxrZXl3
b3JkPmFsZ29yaXRobSBmb3Igc3VydmVpbGxhbmNlIGFuZCBkaWFnbm9zaXM8L2tleXdvcmQ+PGtl
eXdvcmQ+YWxnb3JpdGhtIGZvciB0cmVhdG1lbnQ8L2tleXdvcmQ+PGtleXdvcmQ+Y2xpbmljYWwg
cHJhY3RpY2UgZ3VpZGVsaW5lczwva2V5d29yZD48a2V5d29yZD5jbGluaWNhbCBxdWVzdGlvbjwv
a2V5d29yZD48a2V5d29yZD5ldmlkZW5jZS1iYXNlZCBtZWRpY2luZTwva2V5d29yZD48L2tleXdv
cmRzPjxkYXRlcz48eWVhcj4yMDE1PC95ZWFyPjxwdWItZGF0ZXM+PGRhdGU+SmFuPC9kYXRlPjwv
cHViLWRhdGVzPjwvZGF0ZXM+PGlzYm4+MTM4Ni02MzQ2IChQcmludCkmI3hEOzEzODYtNjM0NiAo
TGlua2luZyk8L2lzYm4+PGFjY2Vzc2lvbi1udW0+MjU2MjU4MDY8L2FjY2Vzc2lvbi1udW0+PHVy
bHM+PHJlbGF0ZWQtdXJscz48dXJsPmh0dHBzOi8vd3d3Lm5jYmkubmxtLm5paC5nb3YvcHVibWVk
LzI1NjI1ODA2PC91cmw+PHVybD5odHRwOi8vb25saW5lbGlicmFyeS53aWxleS5jb20vc3RvcmUv
MTAuMTExMS9oZXByLjEyNDY0L2Fzc2V0L2hlcHIxMjQ2NC5wZGY/dj0xJmFtcDt0PWo5OTY5eGd0
JmFtcDtzPTU1OGFhZTFhMGMzM2NkNGU3NGNiMjM3YWE2OTQ0ZjQyMGZkNmQyNGQ8L3VybD48L3Jl
bGF0ZWQtdXJscz48L3VybHM+PGVsZWN0cm9uaWMtcmVzb3VyY2UtbnVtPjEwLjExMTEvaGVwci4x
MjQ2NDwvZWxlY3Ryb25pYy1yZXNvdXJjZS1udW0+PC9yZWNvcmQ+PC9DaXRlPjxDaXRlPjxBdXRo
b3I+T21hdGE8L0F1dGhvcj48WWVhcj4yMDE3PC9ZZWFyPjxSZWNOdW0+MTE8L1JlY051bT48cmVj
b3JkPjxyZWMtbnVtYmVyPjExPC9yZWMtbnVtYmVyPjxmb3JlaWduLWtleXM+PGtleSBhcHA9IkVO
IiBkYi1pZD0iYXRhczVmeHpuMnhhejRlOXRlNnB3eHJheDkyenhzdmVzMHpmIiB0aW1lc3RhbXA9
IjE1MDgyMDgxNDMiPjExPC9rZXk+PC9mb3JlaWduLWtleXM+PHJlZi10eXBlIG5hbWU9IkpvdXJu
YWwgQXJ0aWNsZSI+MTc8L3JlZi10eXBlPjxjb250cmlidXRvcnM+PGF1dGhvcnM+PGF1dGhvcj5P
bWF0YSwgTS48L2F1dGhvcj48YXV0aG9yPkNoZW5nLCBBLiBMLjwvYXV0aG9yPjxhdXRob3I+S29r
dWRvLCBOLjwvYXV0aG9yPjxhdXRob3I+S3VkbywgTS48L2F1dGhvcj48YXV0aG9yPkxlZSwgSi4g
TS48L2F1dGhvcj48YXV0aG9yPkppYSwgSi48L2F1dGhvcj48YXV0aG9yPlRhdGVpc2hpLCBSLjwv
YXV0aG9yPjxhdXRob3I+SGFuLCBLLiBILjwvYXV0aG9yPjxhdXRob3I+Q2hhd2xhLCBZLiBLLjwv
YXV0aG9yPjxhdXRob3I+U2hpaW5hLCBTLjwvYXV0aG9yPjxhdXRob3I+SmFmcmksIFcuPC9hdXRo
b3I+PGF1dGhvcj5QYXlhd2FsLCBELiBBLjwvYXV0aG9yPjxhdXRob3I+T2hraSwgVC48L2F1dGhv
cj48YXV0aG9yPk9nYXNhd2FyYSwgUy48L2F1dGhvcj48YXV0aG9yPkNoZW4sIFAuIEouPC9hdXRo
b3I+PGF1dGhvcj5MZXNtYW5hLCBDLiBSLiBBLjwvYXV0aG9yPjxhdXRob3I+TGVzbWFuYSwgTC4g
QS48L2F1dGhvcj48YXV0aG9yPkdhbmksIFIuIEEuPC9hdXRob3I+PGF1dGhvcj5PYmksIFMuPC9h
dXRob3I+PGF1dGhvcj5Eb2ttZWNpLCBBLiBLLjwvYXV0aG9yPjxhdXRob3I+U2FyaW4sIFMuIEsu
PC9hdXRob3I+PC9hdXRob3JzPjwvY29udHJpYnV0b3JzPjxhdXRoLWFkZHJlc3M+RGVwYXJ0bWVu
dCBvZiBHYXN0cm9lbnRlcm9sb2d5LCBZYW1hbmFzaGkgUHJlZmVjdHVyYWwgQ2VudHJhbCBIb3Nw
aXRhbCwgS29mdS1jaXR5LCBZYW1hbmFzaGksIEphcGFuLiBhdWc4ODA4QHlhaG9vLmNvLmpwLiYj
eEQ7VGhlIFVuaXZlcnNpdHkgb2YgVG9reW8sIFRva3lvLCBKYXBhbi4gYXVnODgwOEB5YWhvby5j
by5qcC4mI3hEO0RlcGFydG1lbnQgb2YgT25jb2xvZ3kgYW5kIEludGVybmFsIE1lZGljaW5lLCBO
YXRpb25hbCBUYWl3YW4gVW5pdmVyc2l0eSBIb3NwaXRhbCwgTmF0aW9uYWwgVGFpd2FuIFVuaXZl
cnNpdHkgQ2FuY2VyIENlbnRlciBhbmQgR3JhZHVhdGUgSW5zdGl0dXRlIG9mIE9uY29sb2d5LCBO
YXRpb25hbCBUYWl3YW4gVW5pdmVyc2l0eSwgVGFpcGVpLCBUYWl3YW4uJiN4RDtIZXBhdG8tQmls
aWFyeS1QYW5jcmVhdGljIFN1cmdlcnkgRGl2aXNpb24gYW5kIEFydGlmaWNpYWwgT3JnYW4gYW5k
IFRyYW5zcGxhbnRhdGlvbiBEaXZpc2lvbiwgRGVwYXJ0bWVudCBvZiBTdXJnZXJ5LCBHcmFkdWF0
ZSBTY2hvb2wgb2YgTWVkaWNpbmUsIFRoZSBVbml2ZXJzaXR5IG9mIFRva3lvLCBUb2t5bywgSmFw
YW4uJiN4RDtEZXBhcnRtZW50IG9mIEdhc3Ryb2VudGVyb2xvZ3kgYW5kIEhlcGF0b2xvZ3ksIEtp
bmRhaSBVbml2ZXJzaXR5IFNjaG9vbCBvZiBNZWRpY2luZSwgT3Nha2EtU2F5YW1hLCBPc2FrYSwg
SmFwYW4uJiN4RDtEZXBhcnRtZW50IG9mIFJhZGlvbG9neSBhbmQgSW5zdGl0dXRlIG9mIFJhZGlh
dGlvbiBNZWRpY2luZSwgU2VvdWwgTmF0aW9uYWwgVW5pdmVyc2l0eSBDb2xsZWdlIG9mIE1lZGlj
aW5lLCBTZW91bCwgUmVwdWJsaWMgb2YgS29yZWEuJiN4RDtCZWlqaW5nIEtleSBMYWJvcmF0b3J5
IG9mIFRyYW5zbGF0aW9uYWwgTWVkaWNpbmUgb24gQ2lycmhvc2lzLCBOYXRpb25hbCBDbGluaWNh
bCBSZXNlYXJjaCBDZW50ZXIgZm9yIERpZ2VzdGl2ZSBEaXNlYXNlcywgTGl2ZXIgUmVzZWFyY2gg
Q2VudGVyLCBCZWlqaW5nIEZyaWVuZHNoaXAgSG9zcGl0YWwsIENhcGl0YWwgTWVkaWNhbCBVbml2
ZXJzaXR5LCBCZWlqaW5nLCBDaGluYS4mI3hEO0RlcGFydG1lbnQgb2YgR2FzdHJvZW50ZXJvbG9n
eSwgR3JhZHVhdGUgU2Nob29sIG9mIE1lZGljaW5lLCBUaGUgVW5pdmVyc2l0eSBvZiBUb2t5bywg
VG9reW8sIEphcGFuLiYjeEQ7RGVwYXJ0bWVudCBvZiBJbnRlcm5hbCBNZWRpY2luZSwgWW9uc2Vp
IFVuaXZlcnNpdHkgQ29sbGVnZSBvZiBNZWRpY2luZSwgU2VvdWwsIFJlcHVibGljIG9mIEtvcmVh
LiYjeEQ7RGVwYXJ0bWVudCBvZiBIZXBhdG9sb2d5LCBQb3N0Z3JhZHVhdGUgSW5zdGl0dXRlIG9m
IE1lZGljYWwgRWR1Y2F0aW9uIGFuZCBSZXNlYXJjaCwgQ2hhbmRpZ2FyaCwgSW5kaWEuJiN4RDtE
ZXBhcnRtZW50IG9mIEdhc3Ryb2VudGVyb2xvZ3ksIEp1bnRlbmRvIFVuaXZlcnNpdHksIFRva3lv
LCBKYXBhbi4mI3hEO0RlcGFydG1lbnQgb2YgTWVkaWNpbmUsIEFnYSBLaGFuIFVuaXZlcnNpdHkg
YW5kIEhvc3BpdGFsLCBLYXJhY2hpLCBQYWtpc3Rhbi4mI3hEO0RlcGFydG1lbnQgb2YgSGVwYXRv
bG9neSwgQ2FyZGluYWwgU2FudG9zIE1lZGljYWwgQ2VudGVyLCBNYW5pbGEsIFBoaWxpcHBpbmVz
LiYjeEQ7RGVwYXJ0bWVudCBvZiBHYXN0cm9lbnRlcm9sb2d5LCBNaXRzdWkgTWVtb3JpYWwgSG9z
cGl0YWwsIFRva3lvLCBKYXBhbi4mI3hEO0RlcGFydG1lbnQgb2YgR2FzdHJvZW50ZXJvbG9neSBh
bmQgTmVwaHJvbG9neSwgR3JhZHVhdGUgU2Nob29sIG9mIE1lZGljaW5lLCBDaGliYSBVbml2ZXJz
aXR5LCBDaGliYSwgSmFwYW4uJiN4RDtEZXBhcnRtZW50IG9mIEludGVybmFsIE1lZGljaW5lLCBO
YXRpb25hbCBUYWl3YW4gVW5pdmVyc2l0eSBIb3NwaXRhbCwgVGFpcGVpLCBUYWl3YW4uJiN4RDtE
aWdlc3RpdmUgRGlzZWFzZSBhbmQgR0kgT25jb2xvZ3kgQ2VudGVyLCBNZWRpc3RyYSBIb3NwaXRh
bCwgVW5pdmVyc2l0eSBvZiBJbmRvbmVzaWEsIEpha2FydGEsIEluZG9uZXNpYS4mI3hEO0RlcGFy
dG1lbnQgb2YgSW50ZXJuYWwgTWVkaWNpbmUsIENpcHRvIE1hbmd1bmt1c3VtbyBIb3NwaXRhbCwg
VW5pdmVyc2l0eSBvZiBJbmRvbmVzaWEsIEpha2FydGEsIEluZG9uZXNpYS4mI3hEO1RoaXJkIERl
cGFydG1lbnQgb2YgSW50ZXJuYWwgTWVkaWNpbmUsIFRlaWt5byBVbml2ZXJzaXR5IFNjaG9vbCBv
ZiBNZWRpY2luZSwgQ2hpYmEsIEphcGFuLiYjeEQ7RGVwYXJ0bWVudCBvZiBHYXN0cm9lbnRlcm9s
b2d5LCBBbmthcmEgVW5pdmVyc2l0eSBTY2hvb2wgb2YgTWVkaWNpbmUsIEFua2FyYSwgVHVya2V5
LiYjeEQ7RGVwYXJ0bWVudCBvZiBIZXBhdG9sb2d5LCBJbnN0aXR1dGUgb2YgTGl2ZXIgYW5kIEJp
bGlhcnkgU2NpZW5jZXMsIE5ldyBEZWxoaSwgSW5kaWEuPC9hdXRoLWFkZHJlc3M+PHRpdGxlcz48
dGl0bGU+QXNpYS1QYWNpZmljIGNsaW5pY2FsIHByYWN0aWNlIGd1aWRlbGluZXMgb24gdGhlIG1h
bmFnZW1lbnQgb2YgaGVwYXRvY2VsbHVsYXIgY2FyY2lub21hOiBhIDIwMTcgdXBkYXRlPC90aXRs
ZT48c2Vjb25kYXJ5LXRpdGxlPkhlcGF0b2wgSW50PC9zZWNvbmRhcnktdGl0bGU+PC90aXRsZXM+
PHBlcmlvZGljYWw+PGZ1bGwtdGl0bGU+SGVwYXRvbCBJbnQ8L2Z1bGwtdGl0bGU+PC9wZXJpb2Rp
Y2FsPjxwYWdlcz4zMTctMzcwPC9wYWdlcz48dm9sdW1lPjExPC92b2x1bWU+PG51bWJlcj40PC9u
dW1iZXI+PGVkaXRpb24+MjAxNy8wNi8xODwvZWRpdGlvbj48a2V5d29yZHM+PGtleXdvcmQ+QXNp
YTwva2V5d29yZD48a2V5d29yZD5DYXJjaW5vbWEsIEhlcGF0b2NlbGx1bGFyLyplcGlkZW1pb2xv
Z3kvdGhlcmFweS92aXJvbG9neTwva2V5d29yZD48a2V5d29yZD5Db2luZmVjdGlvbi9lcGlkZW1p
b2xvZ3k8L2tleXdvcmQ+PGtleXdvcmQ+RGlzZWFzZSBNYW5hZ2VtZW50PC9rZXl3b3JkPjxrZXl3
b3JkPkV2aWRlbmNlLUJhc2VkIE1lZGljaW5lPC9rZXl3b3JkPjxrZXl3b3JkPkhlcGF0aXRpcyBC
LyplcGlkZW1pb2xvZ3kvdGhlcmFweTwva2V5d29yZD48a2V5d29yZD5IZXBhdGl0aXMgQy8qZXBp
ZGVtaW9sb2d5L3RoZXJhcHk8L2tleXdvcmQ+PGtleXdvcmQ+SHVtYW5zPC9rZXl3b3JkPjxrZXl3
b3JkPkxpdmVyIE5lb3BsYXNtcy8qZXBpZGVtaW9sb2d5L3RoZXJhcHkvdmlyb2xvZ3k8L2tleXdv
cmQ+PGtleXdvcmQ+TWV0YS1BbmFseXNpcyBhcyBUb3BpYzwva2V5d29yZD48a2V5d29yZD5QcmFj
dGljZSBHdWlkZWxpbmVzIGFzIFRvcGljPC9rZXl3b3JkPjxrZXl3b3JkPkFwYXNsPC9rZXl3b3Jk
PjxrZXl3b3JkPkFzaWEtUGFjaWZpYzwva2V5d29yZD48a2V5d29yZD5IZXBhdG9jZWxsdWxhciBj
YXJjaW5vbWE8L2tleXdvcmQ+PGtleXdvcmQ+VHJlYXRtZW50IGFsZ29yaXRobTwva2V5d29yZD48
L2tleXdvcmRzPjxkYXRlcz48eWVhcj4yMDE3PC95ZWFyPjxwdWItZGF0ZXM+PGRhdGU+SnVsPC9k
YXRlPjwvcHViLWRhdGVzPjwvZGF0ZXM+PGlzYm4+MTkzNi0wNTQxIChFbGVjdHJvbmljKSYjeEQ7
MTkzNi0wNTMzIChMaW5raW5nKTwvaXNibj48YWNjZXNzaW9uLW51bT4yODYyMDc5NzwvYWNjZXNz
aW9uLW51bT48dXJscz48cmVsYXRlZC11cmxzPjx1cmw+aHR0cHM6Ly93d3cubmNiaS5ubG0ubmlo
Lmdvdi9wdWJtZWQvMjg2MjA3OTc8L3VybD48dXJsPmh0dHBzOi8vd3d3Lm5jYmkubmxtLm5paC5n
b3YvcG1jL2FydGljbGVzL1BNQzU0OTE2OTQvcGRmLzEyMDcyXzIwMTdfQXJ0aWNsZV85Nzk5LnBk
ZjwvdXJsPjwvcmVsYXRlZC11cmxzPjwvdXJscz48Y3VzdG9tMj5QTUM1NDkxNjk0PC9jdXN0b20y
PjxlbGVjdHJvbmljLXJlc291cmNlLW51bT4xMC4xMDA3L3MxMjA3Mi0wMTctOTc5OS05PC9lbGVj
dHJvbmljLXJlc291cmNlLW51bT48L3JlY29yZD48L0NpdGU+PC9FbmROb3RlPgB=
</w:fldData>
        </w:fldChar>
      </w:r>
      <w:r w:rsidR="00AB67ED">
        <w:rPr>
          <w:rFonts w:ascii="Book Antiqua" w:hAnsi="Book Antiqua"/>
        </w:rPr>
        <w:instrText xml:space="preserve"> ADDIN EN.CITE.DATA </w:instrText>
      </w:r>
      <w:r w:rsidR="00AB67ED">
        <w:rPr>
          <w:rFonts w:ascii="Book Antiqua" w:hAnsi="Book Antiqua"/>
        </w:rPr>
      </w:r>
      <w:r w:rsidR="00AB67ED">
        <w:rPr>
          <w:rFonts w:ascii="Book Antiqua" w:hAnsi="Book Antiqua"/>
        </w:rPr>
        <w:fldChar w:fldCharType="end"/>
      </w:r>
      <w:r w:rsidR="00716DEC">
        <w:rPr>
          <w:rFonts w:ascii="Book Antiqua" w:hAnsi="Book Antiqua"/>
        </w:rPr>
      </w:r>
      <w:r w:rsidR="00716DEC">
        <w:rPr>
          <w:rFonts w:ascii="Book Antiqua" w:hAnsi="Book Antiqua"/>
        </w:rPr>
        <w:fldChar w:fldCharType="separate"/>
      </w:r>
      <w:r w:rsidR="00AB67ED" w:rsidRPr="00AB67ED">
        <w:rPr>
          <w:rFonts w:ascii="Book Antiqua" w:hAnsi="Book Antiqua"/>
          <w:noProof/>
          <w:vertAlign w:val="superscript"/>
        </w:rPr>
        <w:t>[18-21]</w:t>
      </w:r>
      <w:r w:rsidR="00716DEC">
        <w:rPr>
          <w:rFonts w:ascii="Book Antiqua" w:hAnsi="Book Antiqua"/>
        </w:rPr>
        <w:fldChar w:fldCharType="end"/>
      </w:r>
      <w:r w:rsidR="00716DEC">
        <w:rPr>
          <w:rFonts w:ascii="Book Antiqua" w:hAnsi="Book Antiqua"/>
        </w:rPr>
        <w:t>.</w:t>
      </w:r>
      <w:r w:rsidRPr="009A24E8">
        <w:rPr>
          <w:rFonts w:ascii="Book Antiqua" w:hAnsi="Book Antiqua"/>
        </w:rPr>
        <w:t xml:space="preserve"> Local institutional review board approval was obtained for this study.</w:t>
      </w:r>
      <w:r w:rsidR="00361352">
        <w:rPr>
          <w:rFonts w:ascii="Book Antiqua" w:hAnsi="Book Antiqua"/>
        </w:rPr>
        <w:t xml:space="preserve"> Disease severity was classified as advanced (no treatment possible other than palliative care) </w:t>
      </w:r>
      <w:r w:rsidR="00032650" w:rsidRPr="00032650">
        <w:rPr>
          <w:rFonts w:ascii="Book Antiqua" w:hAnsi="Book Antiqua"/>
          <w:i/>
        </w:rPr>
        <w:t>vs</w:t>
      </w:r>
      <w:r w:rsidR="00361352">
        <w:rPr>
          <w:rFonts w:ascii="Book Antiqua" w:hAnsi="Book Antiqua"/>
        </w:rPr>
        <w:t xml:space="preserve"> other</w:t>
      </w:r>
      <w:r w:rsidR="00361352" w:rsidRPr="009A24E8">
        <w:rPr>
          <w:rFonts w:ascii="Book Antiqua" w:hAnsi="Book Antiqua"/>
        </w:rPr>
        <w:t>.</w:t>
      </w:r>
    </w:p>
    <w:p w14:paraId="673F340B" w14:textId="77777777" w:rsidR="004B1E04" w:rsidRPr="009A24E8" w:rsidRDefault="004B1E04" w:rsidP="001A6B6D">
      <w:pPr>
        <w:spacing w:line="360" w:lineRule="auto"/>
        <w:jc w:val="both"/>
        <w:rPr>
          <w:rFonts w:ascii="Book Antiqua" w:hAnsi="Book Antiqua"/>
        </w:rPr>
      </w:pPr>
    </w:p>
    <w:p w14:paraId="7EBC7D02" w14:textId="5172CA5C" w:rsidR="004B1E04" w:rsidRPr="00032650" w:rsidRDefault="004B1E04" w:rsidP="001A6B6D">
      <w:pPr>
        <w:spacing w:line="360" w:lineRule="auto"/>
        <w:jc w:val="both"/>
        <w:rPr>
          <w:rFonts w:ascii="Book Antiqua" w:hAnsi="Book Antiqua"/>
          <w:b/>
          <w:i/>
        </w:rPr>
      </w:pPr>
      <w:r w:rsidRPr="00032650">
        <w:rPr>
          <w:rFonts w:ascii="Book Antiqua" w:hAnsi="Book Antiqua"/>
          <w:b/>
          <w:i/>
        </w:rPr>
        <w:t xml:space="preserve">Statistical </w:t>
      </w:r>
      <w:r w:rsidR="00032650" w:rsidRPr="00032650">
        <w:rPr>
          <w:rFonts w:ascii="Book Antiqua" w:hAnsi="Book Antiqua"/>
          <w:b/>
          <w:i/>
        </w:rPr>
        <w:t>a</w:t>
      </w:r>
      <w:r w:rsidRPr="00032650">
        <w:rPr>
          <w:rFonts w:ascii="Book Antiqua" w:hAnsi="Book Antiqua"/>
          <w:b/>
          <w:i/>
        </w:rPr>
        <w:t>nalysis</w:t>
      </w:r>
    </w:p>
    <w:p w14:paraId="0F9DEE6B" w14:textId="77777777" w:rsidR="00032650" w:rsidRDefault="004B1E04" w:rsidP="001A6B6D">
      <w:pPr>
        <w:spacing w:line="360" w:lineRule="auto"/>
        <w:jc w:val="both"/>
        <w:rPr>
          <w:rFonts w:ascii="Book Antiqua" w:hAnsi="Book Antiqua"/>
          <w:b/>
          <w:lang w:eastAsia="zh-CN"/>
        </w:rPr>
      </w:pPr>
      <w:r w:rsidRPr="00ED5F2D">
        <w:rPr>
          <w:rFonts w:ascii="Book Antiqua" w:hAnsi="Book Antiqua"/>
        </w:rPr>
        <w:t xml:space="preserve">Descriptive statistics were generated for this patient dataset, with association testing performed with chi-square for </w:t>
      </w:r>
      <w:r w:rsidR="00344130" w:rsidRPr="00ED5F2D">
        <w:rPr>
          <w:rFonts w:ascii="Book Antiqua" w:hAnsi="Book Antiqua"/>
        </w:rPr>
        <w:t xml:space="preserve">proportions of </w:t>
      </w:r>
      <w:r w:rsidRPr="00ED5F2D">
        <w:rPr>
          <w:rFonts w:ascii="Book Antiqua" w:hAnsi="Book Antiqua"/>
        </w:rPr>
        <w:t>categorical variables, respectively. Trends testing was performed with</w:t>
      </w:r>
      <w:r w:rsidR="00ED5F2D" w:rsidRPr="00ED5F2D">
        <w:rPr>
          <w:rFonts w:ascii="Book Antiqua" w:hAnsi="Book Antiqua"/>
        </w:rPr>
        <w:t xml:space="preserve"> </w:t>
      </w:r>
      <w:proofErr w:type="spellStart"/>
      <w:r w:rsidR="00ED5F2D" w:rsidRPr="00ED5F2D">
        <w:rPr>
          <w:rFonts w:ascii="Book Antiqua" w:hAnsi="Book Antiqua"/>
        </w:rPr>
        <w:t>Manel-Haenzel</w:t>
      </w:r>
      <w:proofErr w:type="spellEnd"/>
      <w:r w:rsidR="00ED5F2D" w:rsidRPr="00ED5F2D">
        <w:rPr>
          <w:rFonts w:ascii="Book Antiqua" w:hAnsi="Book Antiqua"/>
        </w:rPr>
        <w:t xml:space="preserve"> tests for categorical variables. </w:t>
      </w:r>
      <w:r w:rsidRPr="00ED5F2D">
        <w:rPr>
          <w:rFonts w:ascii="Book Antiqua" w:hAnsi="Book Antiqua"/>
        </w:rPr>
        <w:t>All analyses were performed using</w:t>
      </w:r>
      <w:r w:rsidR="00ED5F2D">
        <w:rPr>
          <w:rFonts w:ascii="Book Antiqua" w:hAnsi="Book Antiqua"/>
        </w:rPr>
        <w:t xml:space="preserve"> SAS 9.4 </w:t>
      </w:r>
      <w:r w:rsidR="00255D9D">
        <w:rPr>
          <w:rFonts w:ascii="Book Antiqua" w:hAnsi="Book Antiqua"/>
        </w:rPr>
        <w:t xml:space="preserve">for Windows </w:t>
      </w:r>
      <w:r w:rsidR="00ED5F2D">
        <w:rPr>
          <w:rFonts w:ascii="Book Antiqua" w:hAnsi="Book Antiqua"/>
        </w:rPr>
        <w:t>(Cary, NC, U</w:t>
      </w:r>
      <w:r w:rsidR="00032650">
        <w:rPr>
          <w:rFonts w:ascii="Book Antiqua" w:hAnsi="Book Antiqua" w:hint="eastAsia"/>
          <w:lang w:eastAsia="zh-CN"/>
        </w:rPr>
        <w:t>nited States</w:t>
      </w:r>
      <w:r w:rsidR="00ED5F2D">
        <w:rPr>
          <w:rFonts w:ascii="Book Antiqua" w:hAnsi="Book Antiqua"/>
        </w:rPr>
        <w:t>)</w:t>
      </w:r>
      <w:r w:rsidRPr="00ED5F2D">
        <w:rPr>
          <w:rFonts w:ascii="Book Antiqua" w:hAnsi="Book Antiqua"/>
        </w:rPr>
        <w:t>.</w:t>
      </w:r>
    </w:p>
    <w:p w14:paraId="25E634FB" w14:textId="77777777" w:rsidR="00032650" w:rsidRDefault="00032650" w:rsidP="001A6B6D">
      <w:pPr>
        <w:spacing w:line="360" w:lineRule="auto"/>
        <w:jc w:val="both"/>
        <w:rPr>
          <w:rFonts w:ascii="Book Antiqua" w:hAnsi="Book Antiqua"/>
          <w:b/>
          <w:lang w:eastAsia="zh-CN"/>
        </w:rPr>
      </w:pPr>
    </w:p>
    <w:p w14:paraId="5488E94F" w14:textId="38D030A0" w:rsidR="00F74A9E" w:rsidRPr="00F74A9E" w:rsidRDefault="00032650" w:rsidP="001A6B6D">
      <w:pPr>
        <w:spacing w:line="360" w:lineRule="auto"/>
        <w:jc w:val="both"/>
        <w:rPr>
          <w:rFonts w:ascii="Book Antiqua" w:hAnsi="Book Antiqua"/>
          <w:b/>
        </w:rPr>
      </w:pPr>
      <w:r w:rsidRPr="00F74A9E">
        <w:rPr>
          <w:rFonts w:ascii="Book Antiqua" w:hAnsi="Book Antiqua"/>
          <w:b/>
        </w:rPr>
        <w:t>RESULTS</w:t>
      </w:r>
    </w:p>
    <w:p w14:paraId="236B62A7" w14:textId="77777777" w:rsidR="00F74A9E" w:rsidRPr="00032650" w:rsidRDefault="00F74A9E" w:rsidP="001A6B6D">
      <w:pPr>
        <w:spacing w:line="360" w:lineRule="auto"/>
        <w:jc w:val="both"/>
        <w:rPr>
          <w:rFonts w:ascii="Book Antiqua" w:hAnsi="Book Antiqua"/>
          <w:b/>
          <w:i/>
        </w:rPr>
      </w:pPr>
      <w:r w:rsidRPr="00032650">
        <w:rPr>
          <w:rFonts w:ascii="Book Antiqua" w:hAnsi="Book Antiqua"/>
          <w:b/>
          <w:i/>
        </w:rPr>
        <w:t>Sample size and characteristics</w:t>
      </w:r>
    </w:p>
    <w:p w14:paraId="69B46A2C" w14:textId="11CBB37B" w:rsidR="00F74A9E" w:rsidRPr="00F74A9E" w:rsidRDefault="00F74A9E" w:rsidP="001A6B6D">
      <w:pPr>
        <w:spacing w:line="360" w:lineRule="auto"/>
        <w:jc w:val="both"/>
        <w:rPr>
          <w:rFonts w:ascii="Book Antiqua" w:hAnsi="Book Antiqua"/>
        </w:rPr>
      </w:pPr>
      <w:r w:rsidRPr="00F74A9E">
        <w:rPr>
          <w:rFonts w:ascii="Book Antiqua" w:hAnsi="Book Antiqua"/>
        </w:rPr>
        <w:t>After applying exclusion crit</w:t>
      </w:r>
      <w:r w:rsidR="00032650">
        <w:rPr>
          <w:rFonts w:ascii="Book Antiqua" w:hAnsi="Book Antiqua"/>
        </w:rPr>
        <w:t>eria, we extracted data from 24</w:t>
      </w:r>
      <w:r w:rsidRPr="00F74A9E">
        <w:rPr>
          <w:rFonts w:ascii="Book Antiqua" w:hAnsi="Book Antiqua"/>
        </w:rPr>
        <w:t xml:space="preserve">091 Vietnamese patients with HCC </w:t>
      </w:r>
      <w:r w:rsidR="00F921B0">
        <w:rPr>
          <w:rFonts w:ascii="Book Antiqua" w:hAnsi="Book Antiqua"/>
        </w:rPr>
        <w:t xml:space="preserve">from </w:t>
      </w:r>
      <w:r w:rsidRPr="00F74A9E">
        <w:rPr>
          <w:rFonts w:ascii="Book Antiqua" w:hAnsi="Book Antiqua"/>
        </w:rPr>
        <w:t>2010 to 2016. Patient demographic and disease characteristic d</w:t>
      </w:r>
      <w:r w:rsidR="00430538">
        <w:rPr>
          <w:rFonts w:ascii="Book Antiqua" w:hAnsi="Book Antiqua"/>
        </w:rPr>
        <w:t>istributions are summarized in T</w:t>
      </w:r>
      <w:r w:rsidRPr="00F74A9E">
        <w:rPr>
          <w:rFonts w:ascii="Book Antiqua" w:hAnsi="Book Antiqua"/>
        </w:rPr>
        <w:t>able 1. An increasing case volume in Cho Ray Hospital was</w:t>
      </w:r>
      <w:r w:rsidR="00032650">
        <w:rPr>
          <w:rFonts w:ascii="Book Antiqua" w:hAnsi="Book Antiqua"/>
        </w:rPr>
        <w:t xml:space="preserve"> observed during this period (2</w:t>
      </w:r>
      <w:r w:rsidRPr="00F74A9E">
        <w:rPr>
          <w:rFonts w:ascii="Book Antiqua" w:hAnsi="Book Antiqua"/>
        </w:rPr>
        <w:t>793 in</w:t>
      </w:r>
      <w:r w:rsidR="00032650">
        <w:rPr>
          <w:rFonts w:ascii="Book Antiqua" w:hAnsi="Book Antiqua"/>
        </w:rPr>
        <w:t xml:space="preserve"> 2010 with annual increase to 4</w:t>
      </w:r>
      <w:r w:rsidRPr="00F74A9E">
        <w:rPr>
          <w:rFonts w:ascii="Book Antiqua" w:hAnsi="Book Antiqua"/>
        </w:rPr>
        <w:t xml:space="preserve">069 in 2016). The majority of the </w:t>
      </w:r>
      <w:r w:rsidRPr="00F74A9E">
        <w:rPr>
          <w:rFonts w:ascii="Book Antiqua" w:hAnsi="Book Antiqua"/>
        </w:rPr>
        <w:lastRenderedPageBreak/>
        <w:t xml:space="preserve">sample were males (81.8%) and comprised a wide range of ages: </w:t>
      </w:r>
      <w:r w:rsidR="00032650" w:rsidRPr="00F74A9E">
        <w:rPr>
          <w:rFonts w:ascii="Book Antiqua" w:hAnsi="Book Antiqua"/>
        </w:rPr>
        <w:t>A</w:t>
      </w:r>
      <w:r w:rsidRPr="00F74A9E">
        <w:rPr>
          <w:rFonts w:ascii="Book Antiqua" w:hAnsi="Book Antiqua"/>
        </w:rPr>
        <w:t xml:space="preserve"> plurality were 50 to 60 years old (29.9%), but a majority of patients were between 40 to 70 years old (72.4%).</w:t>
      </w:r>
      <w:r w:rsidR="00817E98">
        <w:rPr>
          <w:rFonts w:ascii="Book Antiqua" w:hAnsi="Book Antiqua"/>
        </w:rPr>
        <w:t xml:space="preserve"> </w:t>
      </w:r>
      <w:r w:rsidR="008F1B09">
        <w:rPr>
          <w:rFonts w:ascii="Book Antiqua" w:hAnsi="Book Antiqua"/>
        </w:rPr>
        <w:t xml:space="preserve">A notable proportion of </w:t>
      </w:r>
      <w:r w:rsidR="00B83700">
        <w:rPr>
          <w:rFonts w:ascii="Book Antiqua" w:hAnsi="Book Antiqua"/>
        </w:rPr>
        <w:t xml:space="preserve">patients </w:t>
      </w:r>
      <w:r w:rsidR="00A05992">
        <w:rPr>
          <w:rFonts w:ascii="Book Antiqua" w:hAnsi="Book Antiqua"/>
        </w:rPr>
        <w:t>(8.5%</w:t>
      </w:r>
      <w:r w:rsidR="00B83700">
        <w:rPr>
          <w:rFonts w:ascii="Book Antiqua" w:hAnsi="Book Antiqua"/>
        </w:rPr>
        <w:t xml:space="preserve">) </w:t>
      </w:r>
      <w:r w:rsidR="00FC2332">
        <w:rPr>
          <w:rFonts w:ascii="Book Antiqua" w:hAnsi="Book Antiqua"/>
        </w:rPr>
        <w:t xml:space="preserve">in the </w:t>
      </w:r>
      <w:r w:rsidR="00817E98">
        <w:rPr>
          <w:rFonts w:ascii="Book Antiqua" w:hAnsi="Book Antiqua"/>
        </w:rPr>
        <w:t>sample were younger than 40 years old.</w:t>
      </w:r>
    </w:p>
    <w:p w14:paraId="4959FB17" w14:textId="77777777" w:rsidR="00F74A9E" w:rsidRDefault="00F74A9E" w:rsidP="001A6B6D">
      <w:pPr>
        <w:spacing w:line="360" w:lineRule="auto"/>
        <w:jc w:val="both"/>
        <w:rPr>
          <w:rFonts w:ascii="Book Antiqua" w:hAnsi="Book Antiqua"/>
        </w:rPr>
      </w:pPr>
    </w:p>
    <w:p w14:paraId="1C028AC8" w14:textId="5E408526" w:rsidR="00F74A9E" w:rsidRPr="00032650" w:rsidRDefault="00032650" w:rsidP="001A6B6D">
      <w:pPr>
        <w:spacing w:line="360" w:lineRule="auto"/>
        <w:jc w:val="both"/>
        <w:rPr>
          <w:rFonts w:ascii="Book Antiqua" w:hAnsi="Book Antiqua"/>
          <w:b/>
          <w:i/>
        </w:rPr>
      </w:pPr>
      <w:r w:rsidRPr="00032650">
        <w:rPr>
          <w:rFonts w:ascii="Book Antiqua" w:hAnsi="Book Antiqua"/>
          <w:b/>
          <w:i/>
        </w:rPr>
        <w:t>HCC</w:t>
      </w:r>
      <w:r w:rsidR="00F74A9E" w:rsidRPr="00032650">
        <w:rPr>
          <w:rFonts w:ascii="Book Antiqua" w:hAnsi="Book Antiqua"/>
          <w:b/>
          <w:i/>
        </w:rPr>
        <w:t xml:space="preserve"> severity and </w:t>
      </w:r>
      <w:r w:rsidR="00DF3403" w:rsidRPr="00032650">
        <w:rPr>
          <w:rFonts w:ascii="Book Antiqua" w:hAnsi="Book Antiqua"/>
          <w:b/>
          <w:i/>
        </w:rPr>
        <w:t>associated diseases</w:t>
      </w:r>
    </w:p>
    <w:p w14:paraId="263F3A64" w14:textId="5AA714E7" w:rsidR="00CD2C68" w:rsidRDefault="00F74A9E" w:rsidP="001A6B6D">
      <w:pPr>
        <w:spacing w:line="360" w:lineRule="auto"/>
        <w:jc w:val="both"/>
        <w:rPr>
          <w:rFonts w:ascii="Book Antiqua" w:hAnsi="Book Antiqua"/>
          <w:lang w:eastAsia="zh-CN"/>
        </w:rPr>
      </w:pPr>
      <w:r w:rsidRPr="00F74A9E">
        <w:rPr>
          <w:rFonts w:ascii="Book Antiqua" w:hAnsi="Book Antiqua"/>
        </w:rPr>
        <w:t>A large propo</w:t>
      </w:r>
      <w:r w:rsidR="00032650">
        <w:rPr>
          <w:rFonts w:ascii="Book Antiqua" w:hAnsi="Book Antiqua"/>
        </w:rPr>
        <w:t>rtion of individuals (9</w:t>
      </w:r>
      <w:r w:rsidRPr="00F74A9E">
        <w:rPr>
          <w:rFonts w:ascii="Book Antiqua" w:hAnsi="Book Antiqua"/>
        </w:rPr>
        <w:t>827 patients, 40.8% of total sample)</w:t>
      </w:r>
      <w:r w:rsidR="009D65FA">
        <w:rPr>
          <w:rFonts w:ascii="Book Antiqua" w:hAnsi="Book Antiqua"/>
        </w:rPr>
        <w:t xml:space="preserve">, comprising of </w:t>
      </w:r>
      <w:r w:rsidR="00032650">
        <w:rPr>
          <w:rFonts w:ascii="Book Antiqua" w:hAnsi="Book Antiqua"/>
        </w:rPr>
        <w:t>8491 (86.4%) males and 1</w:t>
      </w:r>
      <w:r w:rsidR="009D65FA" w:rsidRPr="00F74A9E">
        <w:rPr>
          <w:rFonts w:ascii="Book Antiqua" w:hAnsi="Book Antiqua"/>
        </w:rPr>
        <w:t>336 (13.6%) females</w:t>
      </w:r>
      <w:r w:rsidR="009D65FA">
        <w:rPr>
          <w:rFonts w:ascii="Book Antiqua" w:hAnsi="Book Antiqua"/>
        </w:rPr>
        <w:t>,</w:t>
      </w:r>
      <w:r w:rsidRPr="00F74A9E">
        <w:rPr>
          <w:rFonts w:ascii="Book Antiqua" w:hAnsi="Book Antiqua"/>
        </w:rPr>
        <w:t xml:space="preserve"> presented with </w:t>
      </w:r>
      <w:r w:rsidR="00B816DF">
        <w:rPr>
          <w:rFonts w:ascii="Book Antiqua" w:hAnsi="Book Antiqua"/>
        </w:rPr>
        <w:t>advanced HCC, on</w:t>
      </w:r>
      <w:r w:rsidR="003F1BE2">
        <w:rPr>
          <w:rFonts w:ascii="Book Antiqua" w:hAnsi="Book Antiqua"/>
        </w:rPr>
        <w:t>ly amendable to palliative care</w:t>
      </w:r>
      <w:r w:rsidR="00A1471C">
        <w:rPr>
          <w:rFonts w:ascii="Book Antiqua" w:hAnsi="Book Antiqua" w:hint="eastAsia"/>
          <w:lang w:eastAsia="zh-CN"/>
        </w:rPr>
        <w:t xml:space="preserve"> (Table 2)</w:t>
      </w:r>
      <w:r w:rsidR="003F1BE2">
        <w:rPr>
          <w:rFonts w:ascii="Book Antiqua" w:hAnsi="Book Antiqua"/>
        </w:rPr>
        <w:t>.</w:t>
      </w:r>
      <w:r w:rsidR="000F5B1E">
        <w:rPr>
          <w:rFonts w:ascii="Book Antiqua" w:hAnsi="Book Antiqua"/>
        </w:rPr>
        <w:t xml:space="preserve"> </w:t>
      </w:r>
      <w:r w:rsidRPr="00F74A9E">
        <w:rPr>
          <w:rFonts w:ascii="Book Antiqua" w:hAnsi="Book Antiqua"/>
        </w:rPr>
        <w:t>In this sample</w:t>
      </w:r>
      <w:r w:rsidR="007F1EB3">
        <w:rPr>
          <w:rFonts w:ascii="Book Antiqua" w:hAnsi="Book Antiqua"/>
        </w:rPr>
        <w:t xml:space="preserve"> and across years</w:t>
      </w:r>
      <w:r w:rsidRPr="00F74A9E">
        <w:rPr>
          <w:rFonts w:ascii="Book Antiqua" w:hAnsi="Book Antiqua"/>
        </w:rPr>
        <w:t>, only 47.0% to 50.5% of patients with HCC had serum AFP levels &gt;</w:t>
      </w:r>
      <w:r w:rsidR="00032650">
        <w:rPr>
          <w:rFonts w:ascii="Book Antiqua" w:hAnsi="Book Antiqua" w:hint="eastAsia"/>
          <w:lang w:eastAsia="zh-CN"/>
        </w:rPr>
        <w:t xml:space="preserve"> </w:t>
      </w:r>
      <w:r w:rsidRPr="00F74A9E">
        <w:rPr>
          <w:rFonts w:ascii="Book Antiqua" w:hAnsi="Book Antiqua"/>
        </w:rPr>
        <w:t xml:space="preserve">400 ng/mL, otherwise with the next-largest group </w:t>
      </w:r>
      <w:r w:rsidR="0032706C" w:rsidRPr="00F74A9E">
        <w:rPr>
          <w:rFonts w:ascii="Book Antiqua" w:hAnsi="Book Antiqua"/>
        </w:rPr>
        <w:t>(</w:t>
      </w:r>
      <w:r w:rsidR="00CF0F77">
        <w:rPr>
          <w:rFonts w:ascii="Book Antiqua" w:hAnsi="Book Antiqua"/>
        </w:rPr>
        <w:t xml:space="preserve">ranging 21.6% to </w:t>
      </w:r>
      <w:r w:rsidR="0032706C">
        <w:rPr>
          <w:rFonts w:ascii="Book Antiqua" w:hAnsi="Book Antiqua"/>
        </w:rPr>
        <w:t>2</w:t>
      </w:r>
      <w:r w:rsidR="00CF0F77">
        <w:rPr>
          <w:rFonts w:ascii="Book Antiqua" w:hAnsi="Book Antiqua"/>
        </w:rPr>
        <w:t>4.0</w:t>
      </w:r>
      <w:r w:rsidR="0032706C">
        <w:rPr>
          <w:rFonts w:ascii="Book Antiqua" w:hAnsi="Book Antiqua"/>
        </w:rPr>
        <w:t xml:space="preserve">%) </w:t>
      </w:r>
      <w:r w:rsidR="000C6F60">
        <w:rPr>
          <w:rFonts w:ascii="Book Antiqua" w:hAnsi="Book Antiqua"/>
        </w:rPr>
        <w:t>had normal levels ≤</w:t>
      </w:r>
      <w:r w:rsidR="00032650">
        <w:rPr>
          <w:rFonts w:ascii="Book Antiqua" w:hAnsi="Book Antiqua" w:hint="eastAsia"/>
          <w:lang w:eastAsia="zh-CN"/>
        </w:rPr>
        <w:t xml:space="preserve"> </w:t>
      </w:r>
      <w:r w:rsidR="000C6F60">
        <w:rPr>
          <w:rFonts w:ascii="Book Antiqua" w:hAnsi="Book Antiqua"/>
        </w:rPr>
        <w:t>20 ng/</w:t>
      </w:r>
      <w:proofErr w:type="spellStart"/>
      <w:r w:rsidR="000C6F60">
        <w:rPr>
          <w:rFonts w:ascii="Book Antiqua" w:hAnsi="Book Antiqua"/>
        </w:rPr>
        <w:t>mL.</w:t>
      </w:r>
      <w:proofErr w:type="spellEnd"/>
      <w:r w:rsidR="00CD2C68">
        <w:rPr>
          <w:rFonts w:ascii="Book Antiqua" w:hAnsi="Book Antiqua"/>
        </w:rPr>
        <w:t xml:space="preserve"> </w:t>
      </w:r>
      <w:r w:rsidRPr="00F74A9E">
        <w:rPr>
          <w:rFonts w:ascii="Book Antiqua" w:hAnsi="Book Antiqua"/>
        </w:rPr>
        <w:t>AFP level subgroups did not demonstrate a trend during the study time period</w:t>
      </w:r>
      <w:r w:rsidR="0032706C">
        <w:rPr>
          <w:rFonts w:ascii="Book Antiqua" w:hAnsi="Book Antiqua"/>
        </w:rPr>
        <w:t xml:space="preserve"> (</w:t>
      </w:r>
      <w:r w:rsidR="00032650" w:rsidRPr="00032650">
        <w:rPr>
          <w:rFonts w:ascii="Book Antiqua" w:hAnsi="Book Antiqua"/>
          <w:i/>
        </w:rPr>
        <w:t>P</w:t>
      </w:r>
      <w:r w:rsidR="00032650">
        <w:rPr>
          <w:rFonts w:ascii="Book Antiqua" w:hAnsi="Book Antiqua" w:hint="eastAsia"/>
          <w:lang w:eastAsia="zh-CN"/>
        </w:rPr>
        <w:t xml:space="preserve"> </w:t>
      </w:r>
      <w:r w:rsidR="0032706C">
        <w:rPr>
          <w:rFonts w:ascii="Book Antiqua" w:hAnsi="Book Antiqua"/>
        </w:rPr>
        <w:t>=</w:t>
      </w:r>
      <w:r w:rsidR="00032650">
        <w:rPr>
          <w:rFonts w:ascii="Book Antiqua" w:hAnsi="Book Antiqua" w:hint="eastAsia"/>
          <w:lang w:eastAsia="zh-CN"/>
        </w:rPr>
        <w:t xml:space="preserve"> </w:t>
      </w:r>
      <w:r w:rsidR="0032706C">
        <w:rPr>
          <w:rFonts w:ascii="Book Antiqua" w:hAnsi="Book Antiqua"/>
        </w:rPr>
        <w:t>0.33)</w:t>
      </w:r>
      <w:r w:rsidR="00FA3553">
        <w:rPr>
          <w:rFonts w:ascii="Book Antiqua" w:hAnsi="Book Antiqua"/>
        </w:rPr>
        <w:t>.</w:t>
      </w:r>
    </w:p>
    <w:p w14:paraId="62AFDDC0" w14:textId="4936E975" w:rsidR="00F74A9E" w:rsidRPr="00F74A9E" w:rsidRDefault="00F74A9E" w:rsidP="001A6B6D">
      <w:pPr>
        <w:spacing w:line="360" w:lineRule="auto"/>
        <w:ind w:firstLineChars="100" w:firstLine="240"/>
        <w:jc w:val="both"/>
        <w:rPr>
          <w:rFonts w:ascii="Book Antiqua" w:hAnsi="Book Antiqua"/>
        </w:rPr>
      </w:pPr>
      <w:r w:rsidRPr="00F74A9E">
        <w:rPr>
          <w:rFonts w:ascii="Book Antiqua" w:hAnsi="Book Antiqua"/>
        </w:rPr>
        <w:t xml:space="preserve">New serum tumor biomarker tests AFP-L3 percentage and PIVKA II levels were obtained starting in 2015. </w:t>
      </w:r>
      <w:r w:rsidR="0014027B">
        <w:rPr>
          <w:rFonts w:ascii="Book Antiqua" w:hAnsi="Book Antiqua"/>
        </w:rPr>
        <w:t xml:space="preserve">In 2015, </w:t>
      </w:r>
      <w:r w:rsidRPr="00F74A9E">
        <w:rPr>
          <w:rFonts w:ascii="Book Antiqua" w:hAnsi="Book Antiqua"/>
        </w:rPr>
        <w:t xml:space="preserve">23.3% of patients </w:t>
      </w:r>
      <w:r w:rsidR="00161C88">
        <w:rPr>
          <w:rFonts w:ascii="Book Antiqua" w:hAnsi="Book Antiqua"/>
        </w:rPr>
        <w:t xml:space="preserve">received testing with these biomarkers, increasing to </w:t>
      </w:r>
      <w:r w:rsidRPr="00F74A9E">
        <w:rPr>
          <w:rFonts w:ascii="Book Antiqua" w:hAnsi="Book Antiqua"/>
        </w:rPr>
        <w:t>32.2% in 2016</w:t>
      </w:r>
      <w:r w:rsidR="00A22203">
        <w:rPr>
          <w:rFonts w:ascii="Book Antiqua" w:hAnsi="Book Antiqua"/>
        </w:rPr>
        <w:t>.</w:t>
      </w:r>
      <w:r w:rsidR="00265406">
        <w:rPr>
          <w:rFonts w:ascii="Book Antiqua" w:hAnsi="Book Antiqua"/>
        </w:rPr>
        <w:t xml:space="preserve"> </w:t>
      </w:r>
      <w:r w:rsidRPr="00F74A9E">
        <w:rPr>
          <w:rFonts w:ascii="Book Antiqua" w:hAnsi="Book Antiqua"/>
        </w:rPr>
        <w:t>In these patients, 56.4</w:t>
      </w:r>
      <w:r w:rsidR="00B95AC2">
        <w:rPr>
          <w:rFonts w:ascii="Book Antiqua" w:hAnsi="Book Antiqua"/>
        </w:rPr>
        <w:t>%</w:t>
      </w:r>
      <w:r w:rsidRPr="00F74A9E">
        <w:rPr>
          <w:rFonts w:ascii="Book Antiqua" w:hAnsi="Book Antiqua"/>
        </w:rPr>
        <w:t xml:space="preserve"> to 58.6% of patients had </w:t>
      </w:r>
      <w:r w:rsidR="0070203B">
        <w:rPr>
          <w:rFonts w:ascii="Book Antiqua" w:hAnsi="Book Antiqua"/>
        </w:rPr>
        <w:t xml:space="preserve">an elevated </w:t>
      </w:r>
      <w:r w:rsidRPr="00F74A9E">
        <w:rPr>
          <w:rFonts w:ascii="Book Antiqua" w:hAnsi="Book Antiqua"/>
        </w:rPr>
        <w:t xml:space="preserve">AFP-L3% </w:t>
      </w:r>
      <w:r w:rsidR="0070203B">
        <w:rPr>
          <w:rFonts w:ascii="Book Antiqua" w:hAnsi="Book Antiqua"/>
        </w:rPr>
        <w:t>(</w:t>
      </w:r>
      <w:r w:rsidRPr="00F74A9E">
        <w:rPr>
          <w:rFonts w:ascii="Book Antiqua" w:hAnsi="Book Antiqua"/>
        </w:rPr>
        <w:t>greater than 10%</w:t>
      </w:r>
      <w:r w:rsidR="0070203B">
        <w:rPr>
          <w:rFonts w:ascii="Book Antiqua" w:hAnsi="Book Antiqua"/>
        </w:rPr>
        <w:t xml:space="preserve">, the </w:t>
      </w:r>
      <w:r w:rsidRPr="00F74A9E">
        <w:rPr>
          <w:rFonts w:ascii="Book Antiqua" w:hAnsi="Book Antiqua"/>
        </w:rPr>
        <w:t>upper limit of normal), while 88.3</w:t>
      </w:r>
      <w:r w:rsidR="00BE26ED">
        <w:rPr>
          <w:rFonts w:ascii="Book Antiqua" w:hAnsi="Book Antiqua"/>
        </w:rPr>
        <w:t>%</w:t>
      </w:r>
      <w:r w:rsidRPr="00F74A9E">
        <w:rPr>
          <w:rFonts w:ascii="Book Antiqua" w:hAnsi="Book Antiqua"/>
        </w:rPr>
        <w:t xml:space="preserve"> to 88.7% of patients had </w:t>
      </w:r>
      <w:r w:rsidR="00DB517B">
        <w:rPr>
          <w:rFonts w:ascii="Book Antiqua" w:hAnsi="Book Antiqua"/>
        </w:rPr>
        <w:t xml:space="preserve">elevated PIVKA II </w:t>
      </w:r>
      <w:r w:rsidRPr="00F74A9E">
        <w:rPr>
          <w:rFonts w:ascii="Book Antiqua" w:hAnsi="Book Antiqua"/>
        </w:rPr>
        <w:t xml:space="preserve">levels </w:t>
      </w:r>
      <w:r w:rsidR="00DB517B">
        <w:rPr>
          <w:rFonts w:ascii="Book Antiqua" w:hAnsi="Book Antiqua"/>
        </w:rPr>
        <w:t>(&gt;</w:t>
      </w:r>
      <w:r w:rsidR="00A1471C">
        <w:rPr>
          <w:rFonts w:ascii="Book Antiqua" w:hAnsi="Book Antiqua" w:hint="eastAsia"/>
          <w:lang w:eastAsia="zh-CN"/>
        </w:rPr>
        <w:t xml:space="preserve"> </w:t>
      </w:r>
      <w:r w:rsidR="00DB517B">
        <w:rPr>
          <w:rFonts w:ascii="Book Antiqua" w:hAnsi="Book Antiqua"/>
        </w:rPr>
        <w:t xml:space="preserve">40 </w:t>
      </w:r>
      <w:proofErr w:type="spellStart"/>
      <w:r w:rsidR="00DB517B">
        <w:rPr>
          <w:rFonts w:ascii="Book Antiqua" w:hAnsi="Book Antiqua"/>
        </w:rPr>
        <w:t>mAU</w:t>
      </w:r>
      <w:proofErr w:type="spellEnd"/>
      <w:r w:rsidR="00DB517B">
        <w:rPr>
          <w:rFonts w:ascii="Book Antiqua" w:hAnsi="Book Antiqua"/>
        </w:rPr>
        <w:t>/mL, the</w:t>
      </w:r>
      <w:r w:rsidRPr="00F74A9E">
        <w:rPr>
          <w:rFonts w:ascii="Book Antiqua" w:hAnsi="Book Antiqua"/>
        </w:rPr>
        <w:t xml:space="preserve"> upper limit of normal)</w:t>
      </w:r>
      <w:r w:rsidR="00A54DC4">
        <w:rPr>
          <w:rFonts w:ascii="Book Antiqua" w:hAnsi="Book Antiqua"/>
        </w:rPr>
        <w:t>.</w:t>
      </w:r>
    </w:p>
    <w:p w14:paraId="0FDAFD46" w14:textId="77777777" w:rsidR="00F74A9E" w:rsidRDefault="00F74A9E" w:rsidP="001A6B6D">
      <w:pPr>
        <w:spacing w:line="360" w:lineRule="auto"/>
        <w:jc w:val="both"/>
        <w:rPr>
          <w:rFonts w:ascii="Book Antiqua" w:hAnsi="Book Antiqua"/>
        </w:rPr>
      </w:pPr>
    </w:p>
    <w:p w14:paraId="5F3316D5" w14:textId="77777777" w:rsidR="001C5181" w:rsidRPr="00032650" w:rsidRDefault="001C5181" w:rsidP="001A6B6D">
      <w:pPr>
        <w:spacing w:line="360" w:lineRule="auto"/>
        <w:jc w:val="both"/>
        <w:rPr>
          <w:rFonts w:ascii="Book Antiqua" w:hAnsi="Book Antiqua"/>
          <w:b/>
          <w:i/>
        </w:rPr>
      </w:pPr>
      <w:r w:rsidRPr="00032650">
        <w:rPr>
          <w:rFonts w:ascii="Book Antiqua" w:hAnsi="Book Antiqua"/>
          <w:b/>
          <w:i/>
        </w:rPr>
        <w:t>Etiology and associated diseases</w:t>
      </w:r>
    </w:p>
    <w:p w14:paraId="45FFD041" w14:textId="50E42BCB" w:rsidR="001C5181" w:rsidRPr="00F74A9E" w:rsidRDefault="00F15A58" w:rsidP="001A6B6D">
      <w:pPr>
        <w:spacing w:line="360" w:lineRule="auto"/>
        <w:jc w:val="both"/>
        <w:rPr>
          <w:rFonts w:ascii="Book Antiqua" w:hAnsi="Book Antiqua"/>
        </w:rPr>
      </w:pPr>
      <w:r>
        <w:rPr>
          <w:rFonts w:ascii="Book Antiqua" w:hAnsi="Book Antiqua"/>
        </w:rPr>
        <w:t xml:space="preserve">Most patients with HCC had available viral hepatitis </w:t>
      </w:r>
      <w:r w:rsidR="00445243">
        <w:rPr>
          <w:rFonts w:ascii="Book Antiqua" w:hAnsi="Book Antiqua"/>
        </w:rPr>
        <w:t xml:space="preserve">serologies </w:t>
      </w:r>
      <w:r>
        <w:rPr>
          <w:rFonts w:ascii="Book Antiqua" w:hAnsi="Book Antiqua"/>
        </w:rPr>
        <w:t>(89.6%) with HBsAg and anti-HCV</w:t>
      </w:r>
      <w:r w:rsidR="0000643A">
        <w:rPr>
          <w:rFonts w:ascii="Book Antiqua" w:hAnsi="Book Antiqua"/>
        </w:rPr>
        <w:t xml:space="preserve"> antibody testing</w:t>
      </w:r>
      <w:r>
        <w:rPr>
          <w:rFonts w:ascii="Book Antiqua" w:hAnsi="Book Antiqua"/>
        </w:rPr>
        <w:t xml:space="preserve">. Of those </w:t>
      </w:r>
      <w:r w:rsidR="00130DDD">
        <w:rPr>
          <w:rFonts w:ascii="Book Antiqua" w:hAnsi="Book Antiqua"/>
        </w:rPr>
        <w:t>tested</w:t>
      </w:r>
      <w:r>
        <w:rPr>
          <w:rFonts w:ascii="Book Antiqua" w:hAnsi="Book Antiqua"/>
        </w:rPr>
        <w:t xml:space="preserve">, </w:t>
      </w:r>
      <w:r w:rsidRPr="00F74A9E">
        <w:rPr>
          <w:rFonts w:ascii="Book Antiqua" w:hAnsi="Book Antiqua"/>
        </w:rPr>
        <w:t>59.7</w:t>
      </w:r>
      <w:r>
        <w:rPr>
          <w:rFonts w:ascii="Book Antiqua" w:hAnsi="Book Antiqua"/>
        </w:rPr>
        <w:t xml:space="preserve">% to 69.9% </w:t>
      </w:r>
      <w:r w:rsidR="006767CE">
        <w:rPr>
          <w:rFonts w:ascii="Book Antiqua" w:hAnsi="Book Antiqua"/>
        </w:rPr>
        <w:t>(</w:t>
      </w:r>
      <w:r w:rsidR="009809D7">
        <w:rPr>
          <w:rFonts w:ascii="Book Antiqua" w:hAnsi="Book Antiqua"/>
        </w:rPr>
        <w:t xml:space="preserve">overall </w:t>
      </w:r>
      <w:r w:rsidR="006767CE">
        <w:rPr>
          <w:rFonts w:ascii="Book Antiqua" w:hAnsi="Book Antiqua"/>
        </w:rPr>
        <w:t xml:space="preserve">62.3%) </w:t>
      </w:r>
      <w:r>
        <w:rPr>
          <w:rFonts w:ascii="Book Antiqua" w:hAnsi="Book Antiqua"/>
        </w:rPr>
        <w:t xml:space="preserve">were found to have </w:t>
      </w:r>
      <w:r w:rsidRPr="00F74A9E">
        <w:rPr>
          <w:rFonts w:ascii="Book Antiqua" w:hAnsi="Book Antiqua"/>
        </w:rPr>
        <w:t>chronic HBV infection, while 24.8</w:t>
      </w:r>
      <w:r>
        <w:rPr>
          <w:rFonts w:ascii="Book Antiqua" w:hAnsi="Book Antiqua"/>
        </w:rPr>
        <w:t>%</w:t>
      </w:r>
      <w:r w:rsidR="001573C1">
        <w:rPr>
          <w:rFonts w:ascii="Book Antiqua" w:hAnsi="Book Antiqua"/>
        </w:rPr>
        <w:t xml:space="preserve"> to 28.9% </w:t>
      </w:r>
      <w:r w:rsidR="006767CE">
        <w:rPr>
          <w:rFonts w:ascii="Book Antiqua" w:hAnsi="Book Antiqua"/>
        </w:rPr>
        <w:t>(</w:t>
      </w:r>
      <w:r w:rsidR="009809D7">
        <w:rPr>
          <w:rFonts w:ascii="Book Antiqua" w:hAnsi="Book Antiqua"/>
        </w:rPr>
        <w:t xml:space="preserve">overall </w:t>
      </w:r>
      <w:r w:rsidR="006767CE">
        <w:rPr>
          <w:rFonts w:ascii="Book Antiqua" w:hAnsi="Book Antiqua"/>
        </w:rPr>
        <w:t xml:space="preserve">26.0%) </w:t>
      </w:r>
      <w:r>
        <w:rPr>
          <w:rFonts w:ascii="Book Antiqua" w:hAnsi="Book Antiqua"/>
        </w:rPr>
        <w:t xml:space="preserve">had chronic HCV infection. </w:t>
      </w:r>
      <w:r w:rsidRPr="00F74A9E">
        <w:rPr>
          <w:rFonts w:ascii="Book Antiqua" w:hAnsi="Book Antiqua"/>
        </w:rPr>
        <w:t xml:space="preserve">2.4 to 3.0% </w:t>
      </w:r>
      <w:r w:rsidR="00C60C18">
        <w:rPr>
          <w:rFonts w:ascii="Book Antiqua" w:hAnsi="Book Antiqua"/>
        </w:rPr>
        <w:t>(</w:t>
      </w:r>
      <w:r w:rsidR="00947AFD">
        <w:rPr>
          <w:rFonts w:ascii="Book Antiqua" w:hAnsi="Book Antiqua"/>
        </w:rPr>
        <w:t xml:space="preserve">overall </w:t>
      </w:r>
      <w:r w:rsidR="00C60C18">
        <w:rPr>
          <w:rFonts w:ascii="Book Antiqua" w:hAnsi="Book Antiqua"/>
        </w:rPr>
        <w:t xml:space="preserve">2.7%) </w:t>
      </w:r>
      <w:r w:rsidRPr="00F74A9E">
        <w:rPr>
          <w:rFonts w:ascii="Book Antiqua" w:hAnsi="Book Antiqua"/>
        </w:rPr>
        <w:t>of patients had HBV</w:t>
      </w:r>
      <w:r>
        <w:rPr>
          <w:rFonts w:ascii="Book Antiqua" w:hAnsi="Book Antiqua"/>
        </w:rPr>
        <w:t>-HCV</w:t>
      </w:r>
      <w:r w:rsidRPr="00F74A9E">
        <w:rPr>
          <w:rFonts w:ascii="Book Antiqua" w:hAnsi="Book Antiqua"/>
        </w:rPr>
        <w:t xml:space="preserve"> co</w:t>
      </w:r>
      <w:r>
        <w:rPr>
          <w:rFonts w:ascii="Book Antiqua" w:hAnsi="Book Antiqua"/>
        </w:rPr>
        <w:t>-</w:t>
      </w:r>
      <w:r w:rsidRPr="00F74A9E">
        <w:rPr>
          <w:rFonts w:ascii="Book Antiqua" w:hAnsi="Book Antiqua"/>
        </w:rPr>
        <w:t xml:space="preserve">infection. </w:t>
      </w:r>
      <w:r w:rsidR="00EF54DF">
        <w:rPr>
          <w:rFonts w:ascii="Book Antiqua" w:hAnsi="Book Antiqua"/>
        </w:rPr>
        <w:t xml:space="preserve">Mono-infection subgroups </w:t>
      </w:r>
      <w:r w:rsidRPr="00F74A9E">
        <w:rPr>
          <w:rFonts w:ascii="Book Antiqua" w:hAnsi="Book Antiqua"/>
        </w:rPr>
        <w:t>demonstrate</w:t>
      </w:r>
      <w:r>
        <w:rPr>
          <w:rFonts w:ascii="Book Antiqua" w:hAnsi="Book Antiqua"/>
        </w:rPr>
        <w:t>d</w:t>
      </w:r>
      <w:r w:rsidRPr="00F74A9E">
        <w:rPr>
          <w:rFonts w:ascii="Book Antiqua" w:hAnsi="Book Antiqua"/>
        </w:rPr>
        <w:t xml:space="preserve"> </w:t>
      </w:r>
      <w:proofErr w:type="gramStart"/>
      <w:r w:rsidRPr="00F74A9E">
        <w:rPr>
          <w:rFonts w:ascii="Book Antiqua" w:hAnsi="Book Antiqua"/>
        </w:rPr>
        <w:t>a</w:t>
      </w:r>
      <w:proofErr w:type="gramEnd"/>
      <w:r>
        <w:rPr>
          <w:rFonts w:ascii="Book Antiqua" w:hAnsi="Book Antiqua"/>
        </w:rPr>
        <w:t xml:space="preserve"> upward </w:t>
      </w:r>
      <w:r w:rsidRPr="00F74A9E">
        <w:rPr>
          <w:rFonts w:ascii="Book Antiqua" w:hAnsi="Book Antiqua"/>
        </w:rPr>
        <w:t xml:space="preserve">trend during the study period </w:t>
      </w:r>
      <w:r w:rsidRPr="0048566D">
        <w:rPr>
          <w:rFonts w:ascii="Book Antiqua" w:hAnsi="Book Antiqua"/>
        </w:rPr>
        <w:t>(</w:t>
      </w:r>
      <w:r w:rsidR="00032650" w:rsidRPr="00032650">
        <w:rPr>
          <w:rFonts w:ascii="Book Antiqua" w:hAnsi="Book Antiqua"/>
          <w:i/>
        </w:rPr>
        <w:t>P</w:t>
      </w:r>
      <w:r w:rsidR="00032650">
        <w:rPr>
          <w:rFonts w:ascii="Book Antiqua" w:hAnsi="Book Antiqua" w:hint="eastAsia"/>
          <w:lang w:eastAsia="zh-CN"/>
        </w:rPr>
        <w:t xml:space="preserve"> </w:t>
      </w:r>
      <w:r w:rsidRPr="0048566D">
        <w:rPr>
          <w:rFonts w:ascii="Book Antiqua" w:hAnsi="Book Antiqua"/>
        </w:rPr>
        <w:t>&lt;</w:t>
      </w:r>
      <w:r w:rsidR="00032650">
        <w:rPr>
          <w:rFonts w:ascii="Book Antiqua" w:hAnsi="Book Antiqua" w:hint="eastAsia"/>
          <w:lang w:eastAsia="zh-CN"/>
        </w:rPr>
        <w:t xml:space="preserve"> </w:t>
      </w:r>
      <w:r w:rsidR="00971A5C">
        <w:rPr>
          <w:rFonts w:ascii="Book Antiqua" w:hAnsi="Book Antiqua"/>
        </w:rPr>
        <w:t>0.00</w:t>
      </w:r>
      <w:r>
        <w:rPr>
          <w:rFonts w:ascii="Book Antiqua" w:hAnsi="Book Antiqua"/>
        </w:rPr>
        <w:t>1).</w:t>
      </w:r>
      <w:r w:rsidR="007751AF">
        <w:rPr>
          <w:rFonts w:ascii="Book Antiqua" w:hAnsi="Book Antiqua"/>
        </w:rPr>
        <w:t xml:space="preserve"> </w:t>
      </w:r>
      <w:r w:rsidR="001C5181" w:rsidRPr="00F74A9E">
        <w:rPr>
          <w:rFonts w:ascii="Book Antiqua" w:hAnsi="Book Antiqua"/>
        </w:rPr>
        <w:t xml:space="preserve">9.0% </w:t>
      </w:r>
      <w:r w:rsidR="007751AF">
        <w:rPr>
          <w:rFonts w:ascii="Book Antiqua" w:hAnsi="Book Antiqua"/>
        </w:rPr>
        <w:t xml:space="preserve">of the tested sample </w:t>
      </w:r>
      <w:r w:rsidR="001C5181" w:rsidRPr="00F74A9E">
        <w:rPr>
          <w:rFonts w:ascii="Book Antiqua" w:hAnsi="Book Antiqua"/>
        </w:rPr>
        <w:t xml:space="preserve">had negative viral hepatitis </w:t>
      </w:r>
      <w:r w:rsidR="00837F61">
        <w:rPr>
          <w:rFonts w:ascii="Book Antiqua" w:hAnsi="Book Antiqua"/>
        </w:rPr>
        <w:t>makers (negative for both HBsAg and anti-HCV antibody)</w:t>
      </w:r>
      <w:r w:rsidR="007751AF">
        <w:rPr>
          <w:rFonts w:ascii="Book Antiqua" w:hAnsi="Book Antiqua"/>
        </w:rPr>
        <w:t xml:space="preserve">. </w:t>
      </w:r>
      <w:r w:rsidR="001C5181" w:rsidRPr="00F74A9E">
        <w:rPr>
          <w:rFonts w:ascii="Book Antiqua" w:hAnsi="Book Antiqua"/>
        </w:rPr>
        <w:t>Cirrhosis was estimated to be present in 30</w:t>
      </w:r>
      <w:r w:rsidR="001C5181">
        <w:rPr>
          <w:rFonts w:ascii="Book Antiqua" w:hAnsi="Book Antiqua"/>
        </w:rPr>
        <w:t>%</w:t>
      </w:r>
      <w:r w:rsidR="001C5181" w:rsidRPr="00F74A9E">
        <w:rPr>
          <w:rFonts w:ascii="Book Antiqua" w:hAnsi="Book Antiqua"/>
        </w:rPr>
        <w:t xml:space="preserve"> to 40% of individuals presenting for care, </w:t>
      </w:r>
      <w:r w:rsidR="001C5181">
        <w:rPr>
          <w:rFonts w:ascii="Book Antiqua" w:hAnsi="Book Antiqua"/>
        </w:rPr>
        <w:t xml:space="preserve">based on presence of </w:t>
      </w:r>
      <w:r w:rsidR="009218C9">
        <w:rPr>
          <w:rFonts w:ascii="Book Antiqua" w:hAnsi="Book Antiqua"/>
        </w:rPr>
        <w:t xml:space="preserve">hepatic decompensation </w:t>
      </w:r>
      <w:r w:rsidR="001C5181" w:rsidRPr="00F74A9E">
        <w:rPr>
          <w:rFonts w:ascii="Book Antiqua" w:hAnsi="Book Antiqua"/>
        </w:rPr>
        <w:t>or suggestive imaging (ultrasound, computed tomography, or magnetic resonance imaging) with hepatic macronodular changes</w:t>
      </w:r>
      <w:r w:rsidR="000B6EE8">
        <w:rPr>
          <w:rFonts w:ascii="Book Antiqua" w:hAnsi="Book Antiqua"/>
        </w:rPr>
        <w:t xml:space="preserve"> and portal hypertension when available.</w:t>
      </w:r>
    </w:p>
    <w:p w14:paraId="01E53684" w14:textId="77777777" w:rsidR="001C5181" w:rsidRPr="00F74A9E" w:rsidRDefault="001C5181" w:rsidP="001A6B6D">
      <w:pPr>
        <w:spacing w:line="360" w:lineRule="auto"/>
        <w:jc w:val="both"/>
        <w:rPr>
          <w:rFonts w:ascii="Book Antiqua" w:hAnsi="Book Antiqua"/>
        </w:rPr>
      </w:pPr>
    </w:p>
    <w:p w14:paraId="516924D1" w14:textId="77777777" w:rsidR="00F74A9E" w:rsidRPr="00032650" w:rsidRDefault="00F74A9E" w:rsidP="001A6B6D">
      <w:pPr>
        <w:spacing w:line="360" w:lineRule="auto"/>
        <w:jc w:val="both"/>
        <w:rPr>
          <w:rFonts w:ascii="Book Antiqua" w:hAnsi="Book Antiqua"/>
          <w:b/>
          <w:i/>
        </w:rPr>
      </w:pPr>
      <w:r w:rsidRPr="00032650">
        <w:rPr>
          <w:rFonts w:ascii="Book Antiqua" w:hAnsi="Book Antiqua"/>
          <w:b/>
          <w:i/>
        </w:rPr>
        <w:t>Geographic disease distribution</w:t>
      </w:r>
    </w:p>
    <w:p w14:paraId="3FFCD109" w14:textId="77777777" w:rsidR="00032650" w:rsidRDefault="00F74A9E" w:rsidP="001A6B6D">
      <w:pPr>
        <w:spacing w:line="360" w:lineRule="auto"/>
        <w:jc w:val="both"/>
        <w:rPr>
          <w:rFonts w:ascii="Book Antiqua" w:hAnsi="Book Antiqua"/>
          <w:lang w:eastAsia="zh-CN"/>
        </w:rPr>
      </w:pPr>
      <w:r w:rsidRPr="00F74A9E">
        <w:rPr>
          <w:rFonts w:ascii="Book Antiqua" w:hAnsi="Book Antiqua"/>
        </w:rPr>
        <w:lastRenderedPageBreak/>
        <w:t xml:space="preserve">Figure </w:t>
      </w:r>
      <w:r w:rsidR="0032706C">
        <w:rPr>
          <w:rFonts w:ascii="Book Antiqua" w:hAnsi="Book Antiqua"/>
        </w:rPr>
        <w:t>1</w:t>
      </w:r>
      <w:r w:rsidR="0032706C" w:rsidRPr="00F74A9E">
        <w:rPr>
          <w:rFonts w:ascii="Book Antiqua" w:hAnsi="Book Antiqua"/>
        </w:rPr>
        <w:t xml:space="preserve"> </w:t>
      </w:r>
      <w:r w:rsidRPr="00F74A9E">
        <w:rPr>
          <w:rFonts w:ascii="Book Antiqua" w:hAnsi="Book Antiqua"/>
        </w:rPr>
        <w:t xml:space="preserve">illustrates the geographical distribution from which the sample of HCC patients were derived, which included a total of </w:t>
      </w:r>
      <w:r w:rsidR="0032706C">
        <w:rPr>
          <w:rFonts w:ascii="Book Antiqua" w:hAnsi="Book Antiqua"/>
        </w:rPr>
        <w:t>38</w:t>
      </w:r>
      <w:r w:rsidR="0032706C" w:rsidRPr="00F74A9E">
        <w:rPr>
          <w:rFonts w:ascii="Book Antiqua" w:hAnsi="Book Antiqua"/>
        </w:rPr>
        <w:t xml:space="preserve"> </w:t>
      </w:r>
      <w:r w:rsidRPr="00F74A9E">
        <w:rPr>
          <w:rFonts w:ascii="Book Antiqua" w:hAnsi="Book Antiqua"/>
        </w:rPr>
        <w:t>provinces. Most patients came from Southern Vietnam, with the provinces with most patient</w:t>
      </w:r>
      <w:r w:rsidR="00032650">
        <w:rPr>
          <w:rFonts w:ascii="Book Antiqua" w:hAnsi="Book Antiqua"/>
        </w:rPr>
        <w:t>s including Ho Chi Minh City (3</w:t>
      </w:r>
      <w:r w:rsidRPr="00F74A9E">
        <w:rPr>
          <w:rFonts w:ascii="Book Antiqua" w:hAnsi="Book Antiqua"/>
        </w:rPr>
        <w:t xml:space="preserve">830 patients, </w:t>
      </w:r>
      <w:r w:rsidR="0032706C">
        <w:rPr>
          <w:rFonts w:ascii="Book Antiqua" w:hAnsi="Book Antiqua"/>
        </w:rPr>
        <w:t>15.89</w:t>
      </w:r>
      <w:r w:rsidR="0032706C" w:rsidRPr="00F74A9E">
        <w:rPr>
          <w:rFonts w:ascii="Book Antiqua" w:hAnsi="Book Antiqua"/>
        </w:rPr>
        <w:t xml:space="preserve">% </w:t>
      </w:r>
      <w:r w:rsidR="00032650">
        <w:rPr>
          <w:rFonts w:ascii="Book Antiqua" w:hAnsi="Book Antiqua"/>
        </w:rPr>
        <w:t xml:space="preserve">of total), Tien </w:t>
      </w:r>
      <w:proofErr w:type="spellStart"/>
      <w:r w:rsidR="00032650">
        <w:rPr>
          <w:rFonts w:ascii="Book Antiqua" w:hAnsi="Book Antiqua"/>
        </w:rPr>
        <w:t>Giang</w:t>
      </w:r>
      <w:proofErr w:type="spellEnd"/>
      <w:r w:rsidR="00032650">
        <w:rPr>
          <w:rFonts w:ascii="Book Antiqua" w:hAnsi="Book Antiqua"/>
        </w:rPr>
        <w:t xml:space="preserve"> (1</w:t>
      </w:r>
      <w:r w:rsidRPr="00F74A9E">
        <w:rPr>
          <w:rFonts w:ascii="Book Antiqua" w:hAnsi="Book Antiqua"/>
        </w:rPr>
        <w:t xml:space="preserve">618 patients, </w:t>
      </w:r>
      <w:r w:rsidR="0032706C">
        <w:rPr>
          <w:rFonts w:ascii="Book Antiqua" w:hAnsi="Book Antiqua"/>
        </w:rPr>
        <w:t>6.72</w:t>
      </w:r>
      <w:r w:rsidR="0032706C" w:rsidRPr="00F74A9E">
        <w:rPr>
          <w:rFonts w:ascii="Book Antiqua" w:hAnsi="Book Antiqua"/>
        </w:rPr>
        <w:t xml:space="preserve">% </w:t>
      </w:r>
      <w:r w:rsidR="00032650">
        <w:rPr>
          <w:rFonts w:ascii="Book Antiqua" w:hAnsi="Book Antiqua"/>
        </w:rPr>
        <w:t xml:space="preserve">of total), Dong </w:t>
      </w:r>
      <w:proofErr w:type="spellStart"/>
      <w:r w:rsidR="00032650">
        <w:rPr>
          <w:rFonts w:ascii="Book Antiqua" w:hAnsi="Book Antiqua"/>
        </w:rPr>
        <w:t>Nai</w:t>
      </w:r>
      <w:proofErr w:type="spellEnd"/>
      <w:r w:rsidR="00032650">
        <w:rPr>
          <w:rFonts w:ascii="Book Antiqua" w:hAnsi="Book Antiqua"/>
        </w:rPr>
        <w:t xml:space="preserve"> (1</w:t>
      </w:r>
      <w:r w:rsidRPr="00F74A9E">
        <w:rPr>
          <w:rFonts w:ascii="Book Antiqua" w:hAnsi="Book Antiqua"/>
        </w:rPr>
        <w:t xml:space="preserve">567 patients, </w:t>
      </w:r>
      <w:r w:rsidR="0032706C">
        <w:rPr>
          <w:rFonts w:ascii="Book Antiqua" w:hAnsi="Book Antiqua"/>
        </w:rPr>
        <w:t>6.50</w:t>
      </w:r>
      <w:r w:rsidR="0032706C" w:rsidRPr="00F74A9E">
        <w:rPr>
          <w:rFonts w:ascii="Book Antiqua" w:hAnsi="Book Antiqua"/>
        </w:rPr>
        <w:t xml:space="preserve">% </w:t>
      </w:r>
      <w:r w:rsidRPr="00F74A9E">
        <w:rPr>
          <w:rFonts w:ascii="Book Antiqua" w:hAnsi="Book Antiqua"/>
        </w:rPr>
        <w:t xml:space="preserve">of </w:t>
      </w:r>
      <w:r w:rsidR="00032650">
        <w:rPr>
          <w:rFonts w:ascii="Book Antiqua" w:hAnsi="Book Antiqua"/>
        </w:rPr>
        <w:t xml:space="preserve">total), An </w:t>
      </w:r>
      <w:proofErr w:type="spellStart"/>
      <w:r w:rsidR="00032650">
        <w:rPr>
          <w:rFonts w:ascii="Book Antiqua" w:hAnsi="Book Antiqua"/>
        </w:rPr>
        <w:t>Giang</w:t>
      </w:r>
      <w:proofErr w:type="spellEnd"/>
      <w:r w:rsidR="00032650">
        <w:rPr>
          <w:rFonts w:ascii="Book Antiqua" w:hAnsi="Book Antiqua"/>
        </w:rPr>
        <w:t xml:space="preserve"> (1</w:t>
      </w:r>
      <w:r w:rsidRPr="00F74A9E">
        <w:rPr>
          <w:rFonts w:ascii="Book Antiqua" w:hAnsi="Book Antiqua"/>
        </w:rPr>
        <w:t xml:space="preserve">349 patients, </w:t>
      </w:r>
      <w:r w:rsidR="0032706C">
        <w:rPr>
          <w:rFonts w:ascii="Book Antiqua" w:hAnsi="Book Antiqua"/>
        </w:rPr>
        <w:t>5.60</w:t>
      </w:r>
      <w:r w:rsidR="0032706C" w:rsidRPr="00F74A9E">
        <w:rPr>
          <w:rFonts w:ascii="Book Antiqua" w:hAnsi="Book Antiqua"/>
        </w:rPr>
        <w:t xml:space="preserve">% </w:t>
      </w:r>
      <w:r w:rsidRPr="00F74A9E">
        <w:rPr>
          <w:rFonts w:ascii="Book Antiqua" w:hAnsi="Book Antiqua"/>
        </w:rPr>
        <w:t>of total).</w:t>
      </w:r>
    </w:p>
    <w:p w14:paraId="45B9B9A8" w14:textId="77777777" w:rsidR="00032650" w:rsidRDefault="00032650" w:rsidP="001A6B6D">
      <w:pPr>
        <w:spacing w:line="360" w:lineRule="auto"/>
        <w:jc w:val="both"/>
        <w:rPr>
          <w:rFonts w:ascii="Book Antiqua" w:hAnsi="Book Antiqua"/>
          <w:lang w:eastAsia="zh-CN"/>
        </w:rPr>
      </w:pPr>
    </w:p>
    <w:p w14:paraId="7200B09F" w14:textId="1B0D96A0" w:rsidR="0012090A" w:rsidRDefault="00032650" w:rsidP="001A6B6D">
      <w:pPr>
        <w:spacing w:line="360" w:lineRule="auto"/>
        <w:jc w:val="both"/>
        <w:rPr>
          <w:rFonts w:ascii="Book Antiqua" w:hAnsi="Book Antiqua"/>
        </w:rPr>
      </w:pPr>
      <w:r>
        <w:rPr>
          <w:rFonts w:ascii="Book Antiqua" w:hAnsi="Book Antiqua"/>
          <w:b/>
        </w:rPr>
        <w:t>DISCUSSION</w:t>
      </w:r>
      <w:r>
        <w:rPr>
          <w:rFonts w:ascii="Book Antiqua" w:hAnsi="Book Antiqua"/>
          <w:b/>
        </w:rPr>
        <w:tab/>
      </w:r>
    </w:p>
    <w:p w14:paraId="430E3019" w14:textId="2BB7C431" w:rsidR="00CB56C6" w:rsidRPr="00032650" w:rsidRDefault="0080468D" w:rsidP="001A6B6D">
      <w:pPr>
        <w:spacing w:line="360" w:lineRule="auto"/>
        <w:jc w:val="both"/>
        <w:rPr>
          <w:rFonts w:ascii="Book Antiqua" w:hAnsi="Book Antiqua"/>
          <w:lang w:eastAsia="zh-CN"/>
        </w:rPr>
      </w:pPr>
      <w:r>
        <w:rPr>
          <w:rFonts w:ascii="Book Antiqua" w:hAnsi="Book Antiqua"/>
        </w:rPr>
        <w:t>W</w:t>
      </w:r>
      <w:r w:rsidR="00817E5E">
        <w:rPr>
          <w:rFonts w:ascii="Book Antiqua" w:hAnsi="Book Antiqua"/>
        </w:rPr>
        <w:t xml:space="preserve">e report </w:t>
      </w:r>
      <w:r w:rsidR="00032650">
        <w:rPr>
          <w:rFonts w:ascii="Book Antiqua" w:hAnsi="Book Antiqua"/>
        </w:rPr>
        <w:t>over 24</w:t>
      </w:r>
      <w:r>
        <w:rPr>
          <w:rFonts w:ascii="Book Antiqua" w:hAnsi="Book Antiqua"/>
        </w:rPr>
        <w:t xml:space="preserve">000 cases of HCC seen over a </w:t>
      </w:r>
      <w:r w:rsidR="00354B7D">
        <w:rPr>
          <w:rFonts w:ascii="Book Antiqua" w:hAnsi="Book Antiqua"/>
        </w:rPr>
        <w:t>7</w:t>
      </w:r>
      <w:r>
        <w:rPr>
          <w:rFonts w:ascii="Book Antiqua" w:hAnsi="Book Antiqua"/>
        </w:rPr>
        <w:t xml:space="preserve">-year period at a tertiary referral hospital, showing </w:t>
      </w:r>
      <w:r w:rsidR="00817E5E">
        <w:rPr>
          <w:rFonts w:ascii="Book Antiqua" w:hAnsi="Book Antiqua"/>
        </w:rPr>
        <w:t>an increasing burden of HCC based on the experience of Cho Ray Hospital, with a high frequency of individuals initially presenting wit</w:t>
      </w:r>
      <w:r w:rsidR="00A26B1A">
        <w:rPr>
          <w:rFonts w:ascii="Book Antiqua" w:hAnsi="Book Antiqua"/>
        </w:rPr>
        <w:t>h untreatable, advanced disease.</w:t>
      </w:r>
      <w:r w:rsidR="00606DB1">
        <w:rPr>
          <w:rFonts w:ascii="Book Antiqua" w:hAnsi="Book Antiqua"/>
        </w:rPr>
        <w:t xml:space="preserve"> </w:t>
      </w:r>
      <w:r w:rsidR="00A26B1A">
        <w:rPr>
          <w:rFonts w:ascii="Book Antiqua" w:hAnsi="Book Antiqua"/>
        </w:rPr>
        <w:t>M</w:t>
      </w:r>
      <w:r w:rsidR="00E0488C">
        <w:rPr>
          <w:rFonts w:ascii="Book Antiqua" w:hAnsi="Book Antiqua"/>
        </w:rPr>
        <w:t xml:space="preserve">ost cases likely </w:t>
      </w:r>
      <w:r w:rsidR="00A26B1A">
        <w:rPr>
          <w:rFonts w:ascii="Book Antiqua" w:hAnsi="Book Antiqua"/>
        </w:rPr>
        <w:t xml:space="preserve">resulted from </w:t>
      </w:r>
      <w:r w:rsidR="00E0488C">
        <w:rPr>
          <w:rFonts w:ascii="Book Antiqua" w:hAnsi="Book Antiqua"/>
        </w:rPr>
        <w:t xml:space="preserve">chronic </w:t>
      </w:r>
      <w:r w:rsidR="00A1380B">
        <w:rPr>
          <w:rFonts w:ascii="Book Antiqua" w:hAnsi="Book Antiqua"/>
        </w:rPr>
        <w:t xml:space="preserve">HBV </w:t>
      </w:r>
      <w:r w:rsidR="00904836">
        <w:rPr>
          <w:rFonts w:ascii="Book Antiqua" w:hAnsi="Book Antiqua"/>
        </w:rPr>
        <w:t>and/</w:t>
      </w:r>
      <w:r w:rsidR="00A1380B">
        <w:rPr>
          <w:rFonts w:ascii="Book Antiqua" w:hAnsi="Book Antiqua"/>
        </w:rPr>
        <w:t>or HCV infection</w:t>
      </w:r>
      <w:r w:rsidR="00BE6EC4">
        <w:rPr>
          <w:rFonts w:ascii="Book Antiqua" w:hAnsi="Book Antiqua"/>
        </w:rPr>
        <w:t>.</w:t>
      </w:r>
      <w:r w:rsidR="00D33CD6">
        <w:rPr>
          <w:rFonts w:ascii="Book Antiqua" w:hAnsi="Book Antiqua"/>
        </w:rPr>
        <w:t xml:space="preserve"> </w:t>
      </w:r>
      <w:r w:rsidR="007E3F3D">
        <w:rPr>
          <w:rFonts w:ascii="Book Antiqua" w:hAnsi="Book Antiqua"/>
        </w:rPr>
        <w:t xml:space="preserve">Additionally, we find that men are disproportionately affected compared to women, and that a wide range of ages are affected, including </w:t>
      </w:r>
      <w:r w:rsidR="00405F78">
        <w:rPr>
          <w:rFonts w:ascii="Book Antiqua" w:hAnsi="Book Antiqua"/>
        </w:rPr>
        <w:t xml:space="preserve">a </w:t>
      </w:r>
      <w:r w:rsidR="009F7DC4">
        <w:rPr>
          <w:rFonts w:ascii="Book Antiqua" w:hAnsi="Book Antiqua"/>
        </w:rPr>
        <w:t xml:space="preserve">non-negligible </w:t>
      </w:r>
      <w:r w:rsidR="00405F78">
        <w:rPr>
          <w:rFonts w:ascii="Book Antiqua" w:hAnsi="Book Antiqua"/>
        </w:rPr>
        <w:t>proportion of patients younger than 40 years old</w:t>
      </w:r>
      <w:r w:rsidR="00A03923">
        <w:rPr>
          <w:rFonts w:ascii="Book Antiqua" w:hAnsi="Book Antiqua"/>
        </w:rPr>
        <w:t xml:space="preserve"> (8.5%)</w:t>
      </w:r>
      <w:r w:rsidR="007C2527">
        <w:rPr>
          <w:rFonts w:ascii="Book Antiqua" w:hAnsi="Book Antiqua"/>
        </w:rPr>
        <w:t>, which is generally thought to be an uncommon occurrence</w:t>
      </w:r>
      <w:r w:rsidR="000F7191">
        <w:rPr>
          <w:rFonts w:ascii="Book Antiqua" w:hAnsi="Book Antiqua"/>
        </w:rPr>
        <w:fldChar w:fldCharType="begin">
          <w:fldData xml:space="preserve">PEVuZE5vdGU+PENpdGU+PEF1dGhvcj5FbC1TZXJhZzwvQXV0aG9yPjxZZWFyPjIwMTI8L1llYXI+
PFJlY051bT4zNjwvUmVjTnVtPjxEaXNwbGF5VGV4dD48c3R5bGUgZmFjZT0ic3VwZXJzY3JpcHQi
PlsyXTwvc3R5bGU+PC9EaXNwbGF5VGV4dD48cmVjb3JkPjxyZWMtbnVtYmVyPjM2PC9yZWMtbnVt
YmVyPjxmb3JlaWduLWtleXM+PGtleSBhcHA9IkVOIiBkYi1pZD0iYXRhczVmeHpuMnhhejRlOXRl
NnB3eHJheDkyenhzdmVzMHpmIiB0aW1lc3RhbXA9IjE1MDg4MDU5ODUiPjM2PC9rZXk+PC9mb3Jl
aWduLWtleXM+PHJlZi10eXBlIG5hbWU9IkpvdXJuYWwgQXJ0aWNsZSI+MTc8L3JlZi10eXBlPjxj
b250cmlidXRvcnM+PGF1dGhvcnM+PGF1dGhvcj5FbC1TZXJhZywgSC4gQi48L2F1dGhvcj48L2F1
dGhvcnM+PC9jb250cmlidXRvcnM+PGF1dGgtYWRkcmVzcz5TZWN0aW9uIG9mIEdhc3Ryb2VudGVy
b2xvZ3kgYW5kIEhlcGF0b2xvZ3ksIERlcGFydG1lbnQgb2YgTWVkaWNpbmUsIE1pY2hhZWwgRS4g
RGVCYWtleSBWZXRlcmFucyBBZmZhaXJzIE1lZGljYWwgQ2VudGVyIGFuZCBCYXlsb3IgQ29sbGVn
ZSBvZiBNZWRpY2luZSwgSG91c3RvbiwgVGV4YXMsIFVTQS4gaGFzaGVtZUBiY20uZWR1PC9hdXRo
LWFkZHJlc3M+PHRpdGxlcz48dGl0bGU+RXBpZGVtaW9sb2d5IG9mIHZpcmFsIGhlcGF0aXRpcyBh
bmQgaGVwYXRvY2VsbHVsYXIgY2FyY2lub21hPC90aXRsZT48c2Vjb25kYXJ5LXRpdGxlPkdhc3Ry
b2VudGVyb2xvZ3k8L3NlY29uZGFyeS10aXRsZT48L3RpdGxlcz48cGVyaW9kaWNhbD48ZnVsbC10
aXRsZT5HYXN0cm9lbnRlcm9sb2d5PC9mdWxsLXRpdGxlPjwvcGVyaW9kaWNhbD48cGFnZXM+MTI2
NC0xMjczIGUxPC9wYWdlcz48dm9sdW1lPjE0Mjwvdm9sdW1lPjxudW1iZXI+NjwvbnVtYmVyPjxr
ZXl3b3Jkcz48a2V5d29yZD5BZmxhdG94aW4gQjEvcG9pc29uaW5nPC9rZXl3b3JkPjxrZXl3b3Jk
PkJpb21hcmtlcnMvYmxvb2Q8L2tleXdvcmQ+PGtleXdvcmQ+Q2FyY2lub21hLCBIZXBhdG9jZWxs
dWxhci8qZXBpZGVtaW9sb2d5Lyp2aXJvbG9neTwva2V5d29yZD48a2V5d29yZD5Db2luZmVjdGlv
bi9lcGlkZW1pb2xvZ3k8L2tleXdvcmQ+PGtleXdvcmQ+Q29zdCBvZiBJbGxuZXNzPC9rZXl3b3Jk
PjxrZXl3b3JkPkROQSwgVmlyYWwvaXNvbGF0aW9uICZhbXA7IHB1cmlmaWNhdGlvbjwva2V5d29y
ZD48a2V5d29yZD5FcGlkZW1pb2xvZ2ljIFN0dWRpZXM8L2tleXdvcmQ+PGtleXdvcmQ+R2Vub3R5
cGU8L2tleXdvcmQ+PGtleXdvcmQ+R2xvYmFsIEhlYWx0aDwva2V5d29yZD48a2V5d29yZD5IZXBh
dGl0aXMgQiBTdXJmYWNlIEFudGlnZW5zL2Jsb29kPC9rZXl3b3JkPjxrZXl3b3JkPkhlcGF0aXRp
cyBCIGUgQW50aWdlbnMvYmxvb2Q8L2tleXdvcmQ+PGtleXdvcmQ+SGVwYXRpdGlzIEIgdmlydXMv
Z2VuZXRpY3MvKmlzb2xhdGlvbiAmYW1wOyBwdXJpZmljYXRpb24vcGh5c2lvbG9neTwva2V5d29y
ZD48a2V5d29yZD5IZXBhdGl0aXMgQiwgQ2hyb25pYy9jb21wbGljYXRpb25zLyplcGlkZW1pb2xv
Z3kvdHJhbnNtaXNzaW9uPC9rZXl3b3JkPjxrZXl3b3JkPkhlcGF0aXRpcyBDLCBDaHJvbmljL2Nv
bXBsaWNhdGlvbnMvKmVwaWRlbWlvbG9neTwva2V5d29yZD48a2V5d29yZD5IdW1hbnM8L2tleXdv
cmQ+PGtleXdvcmQ+SW5jaWRlbmNlPC9rZXl3b3JkPjxrZXl3b3JkPkxpdmVyIENpcnJob3Npcy9j
b21wbGljYXRpb25zL2VwaWRlbWlvbG9neS92aXJvbG9neTwva2V5d29yZD48a2V5d29yZD5MaXZl
ciBOZW9wbGFzbXMvKmVwaWRlbWlvbG9neS8qdmlyb2xvZ3k8L2tleXdvcmQ+PGtleXdvcmQ+TWV0
YS1BbmFseXNpcyBhcyBUb3BpYzwva2V5d29yZD48a2V5d29yZD5QcmV2YWxlbmNlPC9rZXl3b3Jk
PjxrZXl3b3JkPlJpc2sgQXNzZXNzbWVudDwva2V5d29yZD48a2V5d29yZD5SaXNrIEZhY3RvcnM8
L2tleXdvcmQ+PGtleXdvcmQ+VW5pdGVkIFN0YXRlcy9lcGlkZW1pb2xvZ3k8L2tleXdvcmQ+PGtl
eXdvcmQ+VmlydXMgUmVwbGljYXRpb248L2tleXdvcmQ+PC9rZXl3b3Jkcz48ZGF0ZXM+PHllYXI+
MjAxMjwveWVhcj48cHViLWRhdGVzPjxkYXRlPk1heTwvZGF0ZT48L3B1Yi1kYXRlcz48L2RhdGVz
Pjxpc2JuPjE1MjgtMDAxMiAoRWxlY3Ryb25pYykmI3hEOzAwMTYtNTA4NSAoTGlua2luZyk8L2lz
Ym4+PGFjY2Vzc2lvbi1udW0+MjI1Mzc0MzI8L2FjY2Vzc2lvbi1udW0+PHVybHM+PHJlbGF0ZWQt
dXJscz48dXJsPmh0dHBzOi8vd3d3Lm5jYmkubmxtLm5paC5nb3YvcHVibWVkLzIyNTM3NDMyPC91
cmw+PHVybD5odHRwczovL3d3dy5uY2JpLm5sbS5uaWguZ292L3BtYy9hcnRpY2xlcy9QTUMzMzM4
OTQ5L3BkZi9uaWhtczM2ODM2Mi5wZGY8L3VybD48L3JlbGF0ZWQtdXJscz48L3VybHM+PGN1c3Rv
bTI+UE1DMzMzODk0OTwvY3VzdG9tMj48ZWxlY3Ryb25pYy1yZXNvdXJjZS1udW0+MTAuMTA1My9q
Lmdhc3Ryby4yMDExLjEyLjA2MTwvZWxlY3Ryb25pYy1yZXNvdXJjZS1udW0+PC9yZWNvcmQ+PC9D
aXRlPjwvRW5kTm90ZT5=
</w:fldData>
        </w:fldChar>
      </w:r>
      <w:r w:rsidR="00DD2AC8">
        <w:rPr>
          <w:rFonts w:ascii="Book Antiqua" w:hAnsi="Book Antiqua"/>
        </w:rPr>
        <w:instrText xml:space="preserve"> ADDIN EN.CITE </w:instrText>
      </w:r>
      <w:r w:rsidR="00DD2AC8">
        <w:rPr>
          <w:rFonts w:ascii="Book Antiqua" w:hAnsi="Book Antiqua"/>
        </w:rPr>
        <w:fldChar w:fldCharType="begin">
          <w:fldData xml:space="preserve">PEVuZE5vdGU+PENpdGU+PEF1dGhvcj5FbC1TZXJhZzwvQXV0aG9yPjxZZWFyPjIwMTI8L1llYXI+
PFJlY051bT4zNjwvUmVjTnVtPjxEaXNwbGF5VGV4dD48c3R5bGUgZmFjZT0ic3VwZXJzY3JpcHQi
PlsyXTwvc3R5bGU+PC9EaXNwbGF5VGV4dD48cmVjb3JkPjxyZWMtbnVtYmVyPjM2PC9yZWMtbnVt
YmVyPjxmb3JlaWduLWtleXM+PGtleSBhcHA9IkVOIiBkYi1pZD0iYXRhczVmeHpuMnhhejRlOXRl
NnB3eHJheDkyenhzdmVzMHpmIiB0aW1lc3RhbXA9IjE1MDg4MDU5ODUiPjM2PC9rZXk+PC9mb3Jl
aWduLWtleXM+PHJlZi10eXBlIG5hbWU9IkpvdXJuYWwgQXJ0aWNsZSI+MTc8L3JlZi10eXBlPjxj
b250cmlidXRvcnM+PGF1dGhvcnM+PGF1dGhvcj5FbC1TZXJhZywgSC4gQi48L2F1dGhvcj48L2F1
dGhvcnM+PC9jb250cmlidXRvcnM+PGF1dGgtYWRkcmVzcz5TZWN0aW9uIG9mIEdhc3Ryb2VudGVy
b2xvZ3kgYW5kIEhlcGF0b2xvZ3ksIERlcGFydG1lbnQgb2YgTWVkaWNpbmUsIE1pY2hhZWwgRS4g
RGVCYWtleSBWZXRlcmFucyBBZmZhaXJzIE1lZGljYWwgQ2VudGVyIGFuZCBCYXlsb3IgQ29sbGVn
ZSBvZiBNZWRpY2luZSwgSG91c3RvbiwgVGV4YXMsIFVTQS4gaGFzaGVtZUBiY20uZWR1PC9hdXRo
LWFkZHJlc3M+PHRpdGxlcz48dGl0bGU+RXBpZGVtaW9sb2d5IG9mIHZpcmFsIGhlcGF0aXRpcyBh
bmQgaGVwYXRvY2VsbHVsYXIgY2FyY2lub21hPC90aXRsZT48c2Vjb25kYXJ5LXRpdGxlPkdhc3Ry
b2VudGVyb2xvZ3k8L3NlY29uZGFyeS10aXRsZT48L3RpdGxlcz48cGVyaW9kaWNhbD48ZnVsbC10
aXRsZT5HYXN0cm9lbnRlcm9sb2d5PC9mdWxsLXRpdGxlPjwvcGVyaW9kaWNhbD48cGFnZXM+MTI2
NC0xMjczIGUxPC9wYWdlcz48dm9sdW1lPjE0Mjwvdm9sdW1lPjxudW1iZXI+NjwvbnVtYmVyPjxr
ZXl3b3Jkcz48a2V5d29yZD5BZmxhdG94aW4gQjEvcG9pc29uaW5nPC9rZXl3b3JkPjxrZXl3b3Jk
PkJpb21hcmtlcnMvYmxvb2Q8L2tleXdvcmQ+PGtleXdvcmQ+Q2FyY2lub21hLCBIZXBhdG9jZWxs
dWxhci8qZXBpZGVtaW9sb2d5Lyp2aXJvbG9neTwva2V5d29yZD48a2V5d29yZD5Db2luZmVjdGlv
bi9lcGlkZW1pb2xvZ3k8L2tleXdvcmQ+PGtleXdvcmQ+Q29zdCBvZiBJbGxuZXNzPC9rZXl3b3Jk
PjxrZXl3b3JkPkROQSwgVmlyYWwvaXNvbGF0aW9uICZhbXA7IHB1cmlmaWNhdGlvbjwva2V5d29y
ZD48a2V5d29yZD5FcGlkZW1pb2xvZ2ljIFN0dWRpZXM8L2tleXdvcmQ+PGtleXdvcmQ+R2Vub3R5
cGU8L2tleXdvcmQ+PGtleXdvcmQ+R2xvYmFsIEhlYWx0aDwva2V5d29yZD48a2V5d29yZD5IZXBh
dGl0aXMgQiBTdXJmYWNlIEFudGlnZW5zL2Jsb29kPC9rZXl3b3JkPjxrZXl3b3JkPkhlcGF0aXRp
cyBCIGUgQW50aWdlbnMvYmxvb2Q8L2tleXdvcmQ+PGtleXdvcmQ+SGVwYXRpdGlzIEIgdmlydXMv
Z2VuZXRpY3MvKmlzb2xhdGlvbiAmYW1wOyBwdXJpZmljYXRpb24vcGh5c2lvbG9neTwva2V5d29y
ZD48a2V5d29yZD5IZXBhdGl0aXMgQiwgQ2hyb25pYy9jb21wbGljYXRpb25zLyplcGlkZW1pb2xv
Z3kvdHJhbnNtaXNzaW9uPC9rZXl3b3JkPjxrZXl3b3JkPkhlcGF0aXRpcyBDLCBDaHJvbmljL2Nv
bXBsaWNhdGlvbnMvKmVwaWRlbWlvbG9neTwva2V5d29yZD48a2V5d29yZD5IdW1hbnM8L2tleXdv
cmQ+PGtleXdvcmQ+SW5jaWRlbmNlPC9rZXl3b3JkPjxrZXl3b3JkPkxpdmVyIENpcnJob3Npcy9j
b21wbGljYXRpb25zL2VwaWRlbWlvbG9neS92aXJvbG9neTwva2V5d29yZD48a2V5d29yZD5MaXZl
ciBOZW9wbGFzbXMvKmVwaWRlbWlvbG9neS8qdmlyb2xvZ3k8L2tleXdvcmQ+PGtleXdvcmQ+TWV0
YS1BbmFseXNpcyBhcyBUb3BpYzwva2V5d29yZD48a2V5d29yZD5QcmV2YWxlbmNlPC9rZXl3b3Jk
PjxrZXl3b3JkPlJpc2sgQXNzZXNzbWVudDwva2V5d29yZD48a2V5d29yZD5SaXNrIEZhY3RvcnM8
L2tleXdvcmQ+PGtleXdvcmQ+VW5pdGVkIFN0YXRlcy9lcGlkZW1pb2xvZ3k8L2tleXdvcmQ+PGtl
eXdvcmQ+VmlydXMgUmVwbGljYXRpb248L2tleXdvcmQ+PC9rZXl3b3Jkcz48ZGF0ZXM+PHllYXI+
MjAxMjwveWVhcj48cHViLWRhdGVzPjxkYXRlPk1heTwvZGF0ZT48L3B1Yi1kYXRlcz48L2RhdGVz
Pjxpc2JuPjE1MjgtMDAxMiAoRWxlY3Ryb25pYykmI3hEOzAwMTYtNTA4NSAoTGlua2luZyk8L2lz
Ym4+PGFjY2Vzc2lvbi1udW0+MjI1Mzc0MzI8L2FjY2Vzc2lvbi1udW0+PHVybHM+PHJlbGF0ZWQt
dXJscz48dXJsPmh0dHBzOi8vd3d3Lm5jYmkubmxtLm5paC5nb3YvcHVibWVkLzIyNTM3NDMyPC91
cmw+PHVybD5odHRwczovL3d3dy5uY2JpLm5sbS5uaWguZ292L3BtYy9hcnRpY2xlcy9QTUMzMzM4
OTQ5L3BkZi9uaWhtczM2ODM2Mi5wZGY8L3VybD48L3JlbGF0ZWQtdXJscz48L3VybHM+PGN1c3Rv
bTI+UE1DMzMzODk0OTwvY3VzdG9tMj48ZWxlY3Ryb25pYy1yZXNvdXJjZS1udW0+MTAuMTA1My9q
Lmdhc3Ryby4yMDExLjEyLjA2MTwvZWxlY3Ryb25pYy1yZXNvdXJjZS1udW0+PC9yZWNvcmQ+PC9D
aXRlPjwvRW5kTm90ZT5=
</w:fldData>
        </w:fldChar>
      </w:r>
      <w:r w:rsidR="00DD2AC8">
        <w:rPr>
          <w:rFonts w:ascii="Book Antiqua" w:hAnsi="Book Antiqua"/>
        </w:rPr>
        <w:instrText xml:space="preserve"> ADDIN EN.CITE.DATA </w:instrText>
      </w:r>
      <w:r w:rsidR="00DD2AC8">
        <w:rPr>
          <w:rFonts w:ascii="Book Antiqua" w:hAnsi="Book Antiqua"/>
        </w:rPr>
      </w:r>
      <w:r w:rsidR="00DD2AC8">
        <w:rPr>
          <w:rFonts w:ascii="Book Antiqua" w:hAnsi="Book Antiqua"/>
        </w:rPr>
        <w:fldChar w:fldCharType="end"/>
      </w:r>
      <w:r w:rsidR="000F7191">
        <w:rPr>
          <w:rFonts w:ascii="Book Antiqua" w:hAnsi="Book Antiqua"/>
        </w:rPr>
      </w:r>
      <w:r w:rsidR="000F7191">
        <w:rPr>
          <w:rFonts w:ascii="Book Antiqua" w:hAnsi="Book Antiqua"/>
        </w:rPr>
        <w:fldChar w:fldCharType="separate"/>
      </w:r>
      <w:r w:rsidR="00DD2AC8" w:rsidRPr="00DD2AC8">
        <w:rPr>
          <w:rFonts w:ascii="Book Antiqua" w:hAnsi="Book Antiqua"/>
          <w:noProof/>
          <w:vertAlign w:val="superscript"/>
        </w:rPr>
        <w:t>[2]</w:t>
      </w:r>
      <w:r w:rsidR="000F7191">
        <w:rPr>
          <w:rFonts w:ascii="Book Antiqua" w:hAnsi="Book Antiqua"/>
        </w:rPr>
        <w:fldChar w:fldCharType="end"/>
      </w:r>
      <w:r w:rsidR="00405F78">
        <w:rPr>
          <w:rFonts w:ascii="Book Antiqua" w:hAnsi="Book Antiqua"/>
        </w:rPr>
        <w:t>.</w:t>
      </w:r>
      <w:r w:rsidR="00D96002">
        <w:rPr>
          <w:rFonts w:ascii="Book Antiqua" w:hAnsi="Book Antiqua"/>
        </w:rPr>
        <w:t xml:space="preserve"> This sample entails a broad expanse of so</w:t>
      </w:r>
      <w:r w:rsidR="00D5056B">
        <w:rPr>
          <w:rFonts w:ascii="Book Antiqua" w:hAnsi="Book Antiqua"/>
        </w:rPr>
        <w:t xml:space="preserve">uthern and central Vietnam, and </w:t>
      </w:r>
      <w:r w:rsidR="0023062E">
        <w:rPr>
          <w:rFonts w:ascii="Book Antiqua" w:hAnsi="Book Antiqua"/>
        </w:rPr>
        <w:t>covers</w:t>
      </w:r>
      <w:r w:rsidR="00EC0E65">
        <w:rPr>
          <w:rFonts w:ascii="Book Antiqua" w:hAnsi="Book Antiqua"/>
        </w:rPr>
        <w:t xml:space="preserve"> seven recent years</w:t>
      </w:r>
      <w:r w:rsidR="0023062E">
        <w:rPr>
          <w:rFonts w:ascii="Book Antiqua" w:hAnsi="Book Antiqua"/>
        </w:rPr>
        <w:t>.</w:t>
      </w:r>
      <w:r w:rsidR="00935A33">
        <w:rPr>
          <w:rFonts w:ascii="Book Antiqua" w:hAnsi="Book Antiqua"/>
        </w:rPr>
        <w:t xml:space="preserve"> Additi</w:t>
      </w:r>
      <w:r w:rsidR="00FD3934">
        <w:rPr>
          <w:rFonts w:ascii="Book Antiqua" w:hAnsi="Book Antiqua"/>
        </w:rPr>
        <w:t>o</w:t>
      </w:r>
      <w:r w:rsidR="00935A33">
        <w:rPr>
          <w:rFonts w:ascii="Book Antiqua" w:hAnsi="Book Antiqua"/>
        </w:rPr>
        <w:t>nally,</w:t>
      </w:r>
      <w:r w:rsidR="001A3761">
        <w:rPr>
          <w:rFonts w:ascii="Book Antiqua" w:hAnsi="Book Antiqua"/>
        </w:rPr>
        <w:t xml:space="preserve"> AFP </w:t>
      </w:r>
      <w:r w:rsidR="002F01A8">
        <w:rPr>
          <w:rFonts w:ascii="Book Antiqua" w:hAnsi="Book Antiqua"/>
        </w:rPr>
        <w:t xml:space="preserve">tumor markers were elevated in only approximately half of these </w:t>
      </w:r>
      <w:r w:rsidR="000157FE">
        <w:rPr>
          <w:rFonts w:ascii="Book Antiqua" w:hAnsi="Book Antiqua"/>
        </w:rPr>
        <w:t>patients, demonstrating insufficiency of this sole biomarker in appropriate screening for these patients.</w:t>
      </w:r>
    </w:p>
    <w:p w14:paraId="5760ABA3" w14:textId="62DF8343" w:rsidR="005A0881" w:rsidRDefault="00850EF2" w:rsidP="001A6B6D">
      <w:pPr>
        <w:spacing w:line="360" w:lineRule="auto"/>
        <w:ind w:firstLineChars="100" w:firstLine="240"/>
        <w:jc w:val="both"/>
        <w:rPr>
          <w:rFonts w:ascii="Book Antiqua" w:hAnsi="Book Antiqua"/>
          <w:lang w:eastAsia="zh-CN"/>
        </w:rPr>
      </w:pPr>
      <w:r>
        <w:rPr>
          <w:rFonts w:ascii="Book Antiqua" w:hAnsi="Book Antiqua"/>
        </w:rPr>
        <w:t>The strengths of this observational study are considerable.</w:t>
      </w:r>
      <w:r w:rsidR="00D95F65">
        <w:rPr>
          <w:rFonts w:ascii="Book Antiqua" w:hAnsi="Book Antiqua"/>
        </w:rPr>
        <w:t xml:space="preserve"> </w:t>
      </w:r>
      <w:r>
        <w:rPr>
          <w:rFonts w:ascii="Book Antiqua" w:hAnsi="Book Antiqua"/>
        </w:rPr>
        <w:t>Data on viral hepatitis and HCC from Vietnam are rare.</w:t>
      </w:r>
      <w:r w:rsidR="00D95F65">
        <w:rPr>
          <w:rFonts w:ascii="Book Antiqua" w:hAnsi="Book Antiqua"/>
        </w:rPr>
        <w:t xml:space="preserve"> </w:t>
      </w:r>
      <w:r>
        <w:rPr>
          <w:rFonts w:ascii="Book Antiqua" w:hAnsi="Book Antiqua"/>
        </w:rPr>
        <w:t>To the best of our knowledge, this study represents the largest number of HCC cases reported and analyzed from Vietnam since its reunification</w:t>
      </w:r>
      <w:r w:rsidR="00A120DC">
        <w:rPr>
          <w:rFonts w:ascii="Book Antiqua" w:hAnsi="Book Antiqua"/>
        </w:rPr>
        <w:t xml:space="preserve"> in 1975</w:t>
      </w:r>
      <w:r>
        <w:rPr>
          <w:rFonts w:ascii="Book Antiqua" w:hAnsi="Book Antiqua"/>
        </w:rPr>
        <w:t>.</w:t>
      </w:r>
      <w:r w:rsidR="00D95F65">
        <w:rPr>
          <w:rFonts w:ascii="Book Antiqua" w:hAnsi="Book Antiqua"/>
        </w:rPr>
        <w:t xml:space="preserve"> </w:t>
      </w:r>
      <w:r w:rsidR="00CD7F61">
        <w:rPr>
          <w:rFonts w:ascii="Book Antiqua" w:hAnsi="Book Antiqua"/>
        </w:rPr>
        <w:t xml:space="preserve">Cho Ray Hospital </w:t>
      </w:r>
      <w:r>
        <w:rPr>
          <w:rFonts w:ascii="Book Antiqua" w:hAnsi="Book Antiqua"/>
        </w:rPr>
        <w:t>is the largest oncology center in southern and central Vietnam.</w:t>
      </w:r>
      <w:r w:rsidR="00D95F65">
        <w:rPr>
          <w:rFonts w:ascii="Book Antiqua" w:hAnsi="Book Antiqua"/>
        </w:rPr>
        <w:t xml:space="preserve"> </w:t>
      </w:r>
      <w:r w:rsidR="00F12528">
        <w:rPr>
          <w:rFonts w:ascii="Book Antiqua" w:hAnsi="Book Antiqua"/>
        </w:rPr>
        <w:t xml:space="preserve">These patients comprise </w:t>
      </w:r>
      <w:r>
        <w:rPr>
          <w:rFonts w:ascii="Book Antiqua" w:hAnsi="Book Antiqua"/>
        </w:rPr>
        <w:t xml:space="preserve">a </w:t>
      </w:r>
      <w:r w:rsidR="002623C2">
        <w:rPr>
          <w:rFonts w:ascii="Book Antiqua" w:hAnsi="Book Antiqua"/>
        </w:rPr>
        <w:t xml:space="preserve">set of varied </w:t>
      </w:r>
      <w:r>
        <w:rPr>
          <w:rFonts w:ascii="Book Antiqua" w:hAnsi="Book Antiqua"/>
        </w:rPr>
        <w:t xml:space="preserve">demographic and clinical characteristics including viral hepatitis status, </w:t>
      </w:r>
      <w:r w:rsidR="00362A54">
        <w:rPr>
          <w:rFonts w:ascii="Book Antiqua" w:hAnsi="Book Antiqua"/>
        </w:rPr>
        <w:t xml:space="preserve">disease </w:t>
      </w:r>
      <w:r>
        <w:rPr>
          <w:rFonts w:ascii="Book Antiqua" w:hAnsi="Book Antiqua"/>
        </w:rPr>
        <w:t xml:space="preserve">stage, tumor biomarkers levels, and other indicators were </w:t>
      </w:r>
      <w:r w:rsidR="00906B4A">
        <w:rPr>
          <w:rFonts w:ascii="Book Antiqua" w:hAnsi="Book Antiqua"/>
        </w:rPr>
        <w:t>meticulously</w:t>
      </w:r>
      <w:r w:rsidR="00FB5517">
        <w:rPr>
          <w:rFonts w:ascii="Book Antiqua" w:hAnsi="Book Antiqua"/>
        </w:rPr>
        <w:t xml:space="preserve"> compiled and analyzed. </w:t>
      </w:r>
      <w:r w:rsidR="006F289F">
        <w:rPr>
          <w:rFonts w:ascii="Book Antiqua" w:hAnsi="Book Antiqua"/>
        </w:rPr>
        <w:t xml:space="preserve">This data </w:t>
      </w:r>
      <w:r w:rsidR="00715127">
        <w:rPr>
          <w:rFonts w:ascii="Book Antiqua" w:hAnsi="Book Antiqua"/>
        </w:rPr>
        <w:t xml:space="preserve">illustrates a clearer </w:t>
      </w:r>
      <w:r w:rsidR="00A046B8">
        <w:rPr>
          <w:rFonts w:ascii="Book Antiqua" w:hAnsi="Book Antiqua"/>
        </w:rPr>
        <w:t xml:space="preserve">image of the markedly severe epidemic that viral hepatitis </w:t>
      </w:r>
      <w:r w:rsidR="00F148B7">
        <w:rPr>
          <w:rFonts w:ascii="Book Antiqua" w:hAnsi="Book Antiqua"/>
        </w:rPr>
        <w:t xml:space="preserve">imposes upon the Vietnamese people, and the marked </w:t>
      </w:r>
      <w:r w:rsidR="009B272E">
        <w:rPr>
          <w:rFonts w:ascii="Book Antiqua" w:hAnsi="Book Antiqua"/>
        </w:rPr>
        <w:t>geographical differences seen between industrialized and rural countries highlights the potential for improved public health with appropriate and sufficient resources.</w:t>
      </w:r>
    </w:p>
    <w:p w14:paraId="0F824AAA" w14:textId="32B4F31E" w:rsidR="00280FE6" w:rsidRDefault="00621879" w:rsidP="001A6B6D">
      <w:pPr>
        <w:spacing w:line="360" w:lineRule="auto"/>
        <w:ind w:firstLineChars="100" w:firstLine="240"/>
        <w:jc w:val="both"/>
        <w:rPr>
          <w:rFonts w:ascii="Book Antiqua" w:hAnsi="Book Antiqua"/>
          <w:lang w:eastAsia="zh-CN"/>
        </w:rPr>
      </w:pPr>
      <w:r>
        <w:rPr>
          <w:rFonts w:ascii="Book Antiqua" w:hAnsi="Book Antiqua"/>
        </w:rPr>
        <w:lastRenderedPageBreak/>
        <w:t xml:space="preserve">Our data suggest a potential role for additional tumor biomarker testing with </w:t>
      </w:r>
      <w:r w:rsidR="00B44B17">
        <w:rPr>
          <w:rFonts w:ascii="Book Antiqua" w:hAnsi="Book Antiqua"/>
        </w:rPr>
        <w:t xml:space="preserve">a relatively large proportion of people </w:t>
      </w:r>
      <w:r w:rsidR="0065355A">
        <w:rPr>
          <w:rFonts w:ascii="Book Antiqua" w:hAnsi="Book Antiqua"/>
        </w:rPr>
        <w:t xml:space="preserve">demonstrating elevated AFP-L3 and PIVKA II levels. The Japan Society of Hepatology has recommended </w:t>
      </w:r>
      <w:r w:rsidR="00781829">
        <w:rPr>
          <w:rFonts w:ascii="Book Antiqua" w:hAnsi="Book Antiqua"/>
        </w:rPr>
        <w:t xml:space="preserve">HCC </w:t>
      </w:r>
      <w:r w:rsidR="00271856">
        <w:rPr>
          <w:rFonts w:ascii="Book Antiqua" w:hAnsi="Book Antiqua"/>
        </w:rPr>
        <w:t xml:space="preserve">surveillance </w:t>
      </w:r>
      <w:r w:rsidR="00781829">
        <w:rPr>
          <w:rFonts w:ascii="Book Antiqua" w:hAnsi="Book Antiqua"/>
        </w:rPr>
        <w:t xml:space="preserve">using these biomarkers in supplement to AFP and imaging, and </w:t>
      </w:r>
      <w:r w:rsidR="00B670A2">
        <w:rPr>
          <w:rFonts w:ascii="Book Antiqua" w:hAnsi="Book Antiqua"/>
        </w:rPr>
        <w:t xml:space="preserve">data supports use of </w:t>
      </w:r>
      <w:r w:rsidR="00FA6032">
        <w:rPr>
          <w:rFonts w:ascii="Book Antiqua" w:hAnsi="Book Antiqua"/>
        </w:rPr>
        <w:t xml:space="preserve">these additional biomarkers </w:t>
      </w:r>
      <w:r w:rsidR="00772F62">
        <w:rPr>
          <w:rFonts w:ascii="Book Antiqua" w:hAnsi="Book Antiqua"/>
        </w:rPr>
        <w:t>as a surveillance tool to determine risk of HCC development, in supplement to AFP</w:t>
      </w:r>
      <w:r w:rsidR="00BE3630">
        <w:rPr>
          <w:rFonts w:ascii="Book Antiqua" w:hAnsi="Book Antiqua"/>
        </w:rPr>
        <w:t xml:space="preserve"> levels</w:t>
      </w:r>
      <w:r w:rsidR="005B58F9">
        <w:rPr>
          <w:rFonts w:ascii="Book Antiqua" w:hAnsi="Book Antiqua"/>
        </w:rPr>
        <w:fldChar w:fldCharType="begin">
          <w:fldData xml:space="preserve">PEVuZE5vdGU+PENpdGU+PEF1dGhvcj5Qb3RlPC9BdXRob3I+PFllYXI+MjAxNTwvWWVhcj48UmVj
TnVtPjU1PC9SZWNOdW0+PERpc3BsYXlUZXh0PjxzdHlsZSBmYWNlPSJzdXBlcnNjcmlwdCI+WzE4
LCAyMi0yNF08L3N0eWxlPjwvRGlzcGxheVRleHQ+PHJlY29yZD48cmVjLW51bWJlcj41NTwvcmVj
LW51bWJlcj48Zm9yZWlnbi1rZXlzPjxrZXkgYXBwPSJFTiIgZGItaWQ9ImF0YXM1Znh6bjJ4YXo0
ZTl0ZTZwd3hyYXg5Mnp4c3ZlczB6ZiIgdGltZXN0YW1wPSIxNTA5MDY3MTczIj41NTwva2V5Pjwv
Zm9yZWlnbi1rZXlzPjxyZWYtdHlwZSBuYW1lPSJKb3VybmFsIEFydGljbGUiPjE3PC9yZWYtdHlw
ZT48Y29udHJpYnV0b3JzPjxhdXRob3JzPjxhdXRob3I+UG90ZSwgTi48L2F1dGhvcj48YXV0aG9y
PkNhdWNoeSwgRi48L2F1dGhvcj48YXV0aG9yPkFsYnVxdWVycXVlLCBNLjwvYXV0aG9yPjxhdXRo
b3I+Vm9pdG90LCBILjwvYXV0aG9yPjxhdXRob3I+QmVsZ2hpdGksIEouPC9hdXRob3I+PGF1dGhv
cj5DYXN0ZXJhLCBMLjwvYXV0aG9yPjxhdXRob3I+UHV5LCBILjwvYXV0aG9yPjxhdXRob3I+QmVk
b3NzYSwgUC48L2F1dGhvcj48YXV0aG9yPlBhcmFkaXMsIFYuPC9hdXRob3I+PC9hdXRob3JzPjwv
Y29udHJpYnV0b3JzPjxhdXRoLWFkZHJlc3M+RGVwYXJ0bWVudCBvZiBQYXRob2xvZ3ksIEJlYXVq
b24gSG9zcGl0YWwsIEFzc2lzdGFuY2UgUHVibGlxdWUtSG9waXRhdXggZGUgUGFyaXMsIENsaWNo
eSwgRnJhbmNlOyBJTlNFUk0gVU1SIDExNDksIEluZmxhbW1hdGlvbiBSZXNlYXJjaCBDZW50ZXIs
IFBhcmlzLURpZGVyb3QgVW5pdmVyc2l0eSwgUGFyaXMsIEZyYW5jZS4mI3hEO0lOU0VSTSBVTVIg
MTE0OSwgSW5mbGFtbWF0aW9uIFJlc2VhcmNoIENlbnRlciwgUGFyaXMtRGlkZXJvdCBVbml2ZXJz
aXR5LCBQYXJpcywgRnJhbmNlOyBEZXBhcnRtZW50IG9mIEhlcGF0b2JpbGlhcnkgU3VyZ2VyeSBh
bmQgTGl2ZXIgVHJhbnNwbGFudGF0aW9uLCBCZWF1am9uIEhvc3BpdGFsLCBBc3Npc3RhbmNlIFB1
YmxpcXVlLUhvcGl0YXV4IGRlIFBhcmlzLCBDbGljaHksIEZyYW5jZS4mI3hEO0RlcGFydG1lbnQg
b2YgUGF0aG9sb2d5LCBCZWF1am9uIEhvc3BpdGFsLCBBc3Npc3RhbmNlIFB1YmxpcXVlLUhvcGl0
YXV4IGRlIFBhcmlzLCBDbGljaHksIEZyYW5jZS4mI3hEO0RlcGFydG1lbnQgb2YgQmlvY2hlbWlz
dHJ5LCBCZWF1am9uIEhvc3BpdGFsLCBBc3Npc3RhbmNlIFB1YmxpcXVlLUhvcGl0YXV4IGRlIFBh
cmlzLCBDbGljaHksIEZyYW5jZS4mI3hEO0RlcGFydG1lbnQgb2YgSGVwYXRvYmlsaWFyeSBTdXJn
ZXJ5IGFuZCBMaXZlciBUcmFuc3BsYW50YXRpb24sIEJlYXVqb24gSG9zcGl0YWwsIEFzc2lzdGFu
Y2UgUHVibGlxdWUtSG9waXRhdXggZGUgUGFyaXMsIENsaWNoeSwgRnJhbmNlLiYjeEQ7RGVwYXJ0
bWVudCBvZiBIZXBhdG9sb2d5LCBCZWF1am9uIEhvc3BpdGFsLCBBc3Npc3RhbmNlIFB1YmxpcXVl
LUhvcGl0YXV4IGRlIFBhcmlzLCBDbGljaHksIEZyYW5jZS4mI3hEO0lOU0VSTSBVTVIgMTE0OSwg
SW5mbGFtbWF0aW9uIFJlc2VhcmNoIENlbnRlciwgUGFyaXMtRGlkZXJvdCBVbml2ZXJzaXR5LCBQ
YXJpcywgRnJhbmNlOyBEZXBhcnRtZW50IG9mIEJpb2NoZW1pc3RyeSwgQmVhdWpvbiBIb3NwaXRh
bCwgQXNzaXN0YW5jZSBQdWJsaXF1ZS1Ib3BpdGF1eCBkZSBQYXJpcywgQ2xpY2h5LCBGcmFuY2Uu
JiN4RDtEZXBhcnRtZW50IG9mIFBhdGhvbG9neSwgQmVhdWpvbiBIb3NwaXRhbCwgQXNzaXN0YW5j
ZSBQdWJsaXF1ZS1Ib3BpdGF1eCBkZSBQYXJpcywgQ2xpY2h5LCBGcmFuY2U7IElOU0VSTSBVTVIg
MTE0OSwgSW5mbGFtbWF0aW9uIFJlc2VhcmNoIENlbnRlciwgUGFyaXMtRGlkZXJvdCBVbml2ZXJz
aXR5LCBQYXJpcywgRnJhbmNlLiBFbGVjdHJvbmljIGFkZHJlc3M6IHZwYXJhZGlzQHRlYXNlci5m
ci48L2F1dGgtYWRkcmVzcz48dGl0bGVzPjx0aXRsZT5QZXJmb3JtYW5jZSBvZiBQSVZLQS1JSSBm
b3IgZWFybHkgaGVwYXRvY2VsbHVsYXIgY2FyY2lub21hIGRpYWdub3NpcyBhbmQgcHJlZGljdGlv
biBvZiBtaWNyb3Zhc2N1bGFyIGludmFzaW9uPC90aXRsZT48c2Vjb25kYXJ5LXRpdGxlPkogSGVw
YXRvbDwvc2Vjb25kYXJ5LXRpdGxlPjwvdGl0bGVzPjxwZXJpb2RpY2FsPjxmdWxsLXRpdGxlPkog
SGVwYXRvbDwvZnVsbC10aXRsZT48L3BlcmlvZGljYWw+PHBhZ2VzPjg0OC01NDwvcGFnZXM+PHZv
bHVtZT42Mjwvdm9sdW1lPjxudW1iZXI+NDwvbnVtYmVyPjxlZGl0aW9uPjIwMTQvMTIvMDM8L2Vk
aXRpb24+PGtleXdvcmRzPjxrZXl3b3JkPkFkdWx0PC9rZXl3b3JkPjxrZXl3b3JkPkFnZWQ8L2tl
eXdvcmQ+PGtleXdvcmQ+KkJpb21hcmtlcnMvYmxvb2QvbWV0YWJvbGlzbTwva2V5d29yZD48a2V5
d29yZD5CaW9tYXJrZXJzLCBUdW1vci9ibG9vZC9tZXRhYm9saXNtPC9rZXl3b3JkPjxrZXl3b3Jk
PipDYXJjaW5vbWEsIEhlcGF0b2NlbGx1bGFyL2Jsb29kL3BhdGhvbG9neTwva2V5d29yZD48a2V5
d29yZD5DYXNlLUNvbnRyb2wgU3R1ZGllczwva2V5d29yZD48a2V5d29yZD5Db21wYXJhdGl2ZSBF
ZmZlY3RpdmVuZXNzIFJlc2VhcmNoPC9rZXl3b3JkPjxrZXl3b3JkPkVhcmx5IERldGVjdGlvbiBv
ZiBDYW5jZXI8L2tleXdvcmQ+PGtleXdvcmQ+RmVtYWxlPC9rZXl3b3JkPjxrZXl3b3JkPkZyYW5j
ZTwva2V5d29yZD48a2V5d29yZD5IdW1hbnM8L2tleXdvcmQ+PGtleXdvcmQ+SW1tdW5vaGlzdG9j
aGVtaXN0cnk8L2tleXdvcmQ+PGtleXdvcmQ+KkxpdmVyIE5lb3BsYXNtcy9ibG9vZC9wYXRob2xv
Z3k8L2tleXdvcmQ+PGtleXdvcmQ+TWFsZTwva2V5d29yZD48a2V5d29yZD5NaWRkbGUgQWdlZDwv
a2V5d29yZD48a2V5d29yZD5OZW9wbGFzbSBJbnZhc2l2ZW5lc3MvKmRpYWdub3Npczwva2V5d29y
ZD48a2V5d29yZD5QcmVkaWN0aXZlIFZhbHVlIG9mIFRlc3RzPC9rZXl3b3JkPjxrZXl3b3JkPlBy
b2dub3Npczwva2V5d29yZD48a2V5d29yZD4qUHJvdGVpbiBQcmVjdXJzb3JzL2Jsb29kL21ldGFi
b2xpc208L2tleXdvcmQ+PGtleXdvcmQ+KlByb3Rocm9tYmluL21ldGFib2xpc208L2tleXdvcmQ+
PGtleXdvcmQ+Uk9DIEN1cnZlPC9rZXl3b3JkPjxrZXl3b3JkPlNlbnNpdGl2aXR5IGFuZCBTcGVj
aWZpY2l0eTwva2V5d29yZD48a2V5d29yZD5hbHBoYS1GZXRvcHJvdGVpbnMvKm1ldGFib2xpc208
L2tleXdvcmQ+PGtleXdvcmQ+QWxwaGEgZmV0b3Byb3RlaW48L2tleXdvcmQ+PGtleXdvcmQ+RGlh
Z25vc2lzPC9rZXl3b3JkPjxrZXl3b3JkPkhlcGF0b2NlbGx1bGFyIGNhcmNpbm9tYTwva2V5d29y
ZD48a2V5d29yZD5NaWNyb3Zhc2N1bGFyIGludmFzaW9uPC9rZXl3b3JkPjxrZXl3b3JkPlByb3Ro
cm9tYmluIGluZHVjZWQgYnkgdml0YW1pbiBLIGFic2VuY2UtSUk8L2tleXdvcmQ+PC9rZXl3b3Jk
cz48ZGF0ZXM+PHllYXI+MjAxNTwveWVhcj48cHViLWRhdGVzPjxkYXRlPkFwcjwvZGF0ZT48L3B1
Yi1kYXRlcz48L2RhdGVzPjxpc2JuPjE2MDAtMDY0MSAoRWxlY3Ryb25pYykmI3hEOzAxNjgtODI3
OCAoTGlua2luZyk8L2lzYm4+PGFjY2Vzc2lvbi1udW0+MjU0NTAyMDE8L2FjY2Vzc2lvbi1udW0+
PHVybHM+PHJlbGF0ZWQtdXJscz48dXJsPmh0dHBzOi8vd3d3Lm5jYmkubmxtLm5paC5nb3YvcHVi
bWVkLzI1NDUwMjAxPC91cmw+PC9yZWxhdGVkLXVybHM+PC91cmxzPjxlbGVjdHJvbmljLXJlc291
cmNlLW51bT4xMC4xMDE2L2ouamhlcC4yMDE0LjExLjAwNTwvZWxlY3Ryb25pYy1yZXNvdXJjZS1u
dW0+PC9yZWNvcmQ+PC9DaXRlPjxDaXRlPjxBdXRob3I+WXU8L0F1dGhvcj48WWVhcj4yMDE3PC9Z
ZWFyPjxSZWNOdW0+NTQ8L1JlY051bT48cmVjb3JkPjxyZWMtbnVtYmVyPjU0PC9yZWMtbnVtYmVy
Pjxmb3JlaWduLWtleXM+PGtleSBhcHA9IkVOIiBkYi1pZD0iYXRhczVmeHpuMnhhejRlOXRlNnB3
eHJheDkyenhzdmVzMHpmIiB0aW1lc3RhbXA9IjE1MDkwNjcwODkiPjU0PC9rZXk+PC9mb3JlaWdu
LWtleXM+PHJlZi10eXBlIG5hbWU9IkpvdXJuYWwgQXJ0aWNsZSI+MTc8L3JlZi10eXBlPjxjb250
cmlidXRvcnM+PGF1dGhvcnM+PGF1dGhvcj5ZdSwgUi48L2F1dGhvcj48YXV0aG9yPlRhbiwgWi48
L2F1dGhvcj48YXV0aG9yPlhpYW5nLCBYLjwvYXV0aG9yPjxhdXRob3I+RGFuLCBZLjwvYXV0aG9y
PjxhdXRob3I+RGVuZywgRy48L2F1dGhvcj48L2F1dGhvcnM+PC9jb250cmlidXRvcnM+PGF1dGgt
YWRkcmVzcz5EZXBhcnRtZW50IG9mIEluZmVjdGlvdXMgRGlzZWFzZXMsIFNvdXRod2VzdCBIb3Nw
aXRhbCwgVGhpcmQgTWlsaXRhcnkgTWVkaWNhbCBVbml2ZXJzaXR5LCBDaG9uZ3FpbmcsIDQwMDAz
OCwgQ2hpbmEuJiN4RDtDaG9uZ3FpbmcgS2V5IExhYm9yYXRvcnkgb2YgSW5mZWN0aW91cyBEaXNl
YXNlcywgU291dGh3ZXN0IEhvc3BpdGFsLCBUaGlyZCBNaWxpdGFyeSBNZWRpY2FsIFVuaXZlcnNp
dHksIENob25ncWluZywgNDAwMDM4LCBDaGluYS4mI3hEO0RlcGFydG1lbnQgb2YgSW5mZWN0aW91
cyBEaXNlYXNlcywgU291dGh3ZXN0IEhvc3BpdGFsLCBUaGlyZCBNaWxpdGFyeSBNZWRpY2FsIFVu
aXZlcnNpdHksIENob25ncWluZywgNDAwMDM4LCBDaGluYS4gZ2hfZGVuZ0Bob3RtYWlsLmNvbS4m
I3hEO0Nob25ncWluZyBLZXkgTGFib3JhdG9yeSBvZiBJbmZlY3Rpb3VzIERpc2Vhc2VzLCBTb3V0
aHdlc3QgSG9zcGl0YWwsIFRoaXJkIE1pbGl0YXJ5IE1lZGljYWwgVW5pdmVyc2l0eSwgQ2hvbmdx
aW5nLCA0MDAwMzgsIENoaW5hLiBnaF9kZW5nQGhvdG1haWwuY29tLiYjeEQ7SW5zdGl0dXRlIG9m
IEltbXVub2xvZ3ksIFRoaXJkIE1pbGl0YXJ5IE1lZGljYWwgVW5pdmVyc2l0eSwgQ2hvbmdxaW5n
LCA0MDAwMzgsIENoaW5hLiBnaF9kZW5nQGhvdG1haWwuY29tLjwvYXV0aC1hZGRyZXNzPjx0aXRs
ZXM+PHRpdGxlPkVmZmVjdGl2ZW5lc3Mgb2YgUElWS0EtSUkgaW4gdGhlIGRldGVjdGlvbiBvZiBo
ZXBhdG9jZWxsdWxhciBjYXJjaW5vbWEgYmFzZWQgb24gcmVhbC13b3JsZCBjbGluaWNhbCBkYXRh
PC90aXRsZT48c2Vjb25kYXJ5LXRpdGxlPkJNQyBDYW5jZXI8L3NlY29uZGFyeS10aXRsZT48L3Rp
dGxlcz48cGVyaW9kaWNhbD48ZnVsbC10aXRsZT5CTUMgQ2FuY2VyPC9mdWxsLXRpdGxlPjwvcGVy
aW9kaWNhbD48cGFnZXM+NjA4PC9wYWdlcz48dm9sdW1lPjE3PC92b2x1bWU+PG51bWJlcj4xPC9u
dW1iZXI+PGVkaXRpb24+MjAxNy8wOS8wMzwvZWRpdGlvbj48a2V5d29yZHM+PGtleXdvcmQ+QWZw
PC9rZXl3b3JkPjxrZXl3b3JkPkhjYzwva2V5d29yZD48a2V5d29yZD5QaXZrYS1paTwva2V5d29y
ZD48a2V5d29yZD5SZWFsLXdvcmxkPC9rZXl3b3JkPjxrZXl3b3JkPlN1cnZlaWxsYW5jZTwva2V5
d29yZD48L2tleXdvcmRzPjxkYXRlcz48eWVhcj4yMDE3PC95ZWFyPjxwdWItZGF0ZXM+PGRhdGU+
U2VwIDAxPC9kYXRlPjwvcHViLWRhdGVzPjwvZGF0ZXM+PGlzYm4+MTQ3MS0yNDA3IChFbGVjdHJv
bmljKSYjeEQ7MTQ3MS0yNDA3IChMaW5raW5nKTwvaXNibj48YWNjZXNzaW9uLW51bT4yODg2Mzc4
MjwvYWNjZXNzaW9uLW51bT48dXJscz48cmVsYXRlZC11cmxzPjx1cmw+aHR0cHM6Ly93d3cubmNi
aS5ubG0ubmloLmdvdi9wdWJtZWQvMjg4NjM3ODI8L3VybD48L3JlbGF0ZWQtdXJscz48L3VybHM+
PGN1c3RvbTI+UE1DNTU4MDQzODwvY3VzdG9tMj48ZWxlY3Ryb25pYy1yZXNvdXJjZS1udW0+MTAu
MTE4Ni9zMTI4ODUtMDE3LTM2MDktNjwvZWxlY3Ryb25pYy1yZXNvdXJjZS1udW0+PC9yZWNvcmQ+
PC9DaXRlPjxDaXRlPjxBdXRob3I+U2VvPC9BdXRob3I+PFllYXI+MjAxNTwvWWVhcj48UmVjTnVt
PjU2PC9SZWNOdW0+PHJlY29yZD48cmVjLW51bWJlcj41NjwvcmVjLW51bWJlcj48Zm9yZWlnbi1r
ZXlzPjxrZXkgYXBwPSJFTiIgZGItaWQ9ImF0YXM1Znh6bjJ4YXo0ZTl0ZTZwd3hyYXg5Mnp4c3Zl
czB6ZiIgdGltZXN0YW1wPSIxNTA5MDY3MTg3Ij41Njwva2V5PjwvZm9yZWlnbi1rZXlzPjxyZWYt
dHlwZSBuYW1lPSJKb3VybmFsIEFydGljbGUiPjE3PC9yZWYtdHlwZT48Y29udHJpYnV0b3JzPjxh
dXRob3JzPjxhdXRob3I+U2VvLCBTLiBJLjwvYXV0aG9yPjxhdXRob3I+S2ltLCBILiBTLjwvYXV0
aG9yPjxhdXRob3I+S2ltLCBXLiBKLjwvYXV0aG9yPjxhdXRob3I+U2hpbiwgVy4gRy48L2F1dGhv
cj48YXV0aG9yPktpbSwgRC4gSi48L2F1dGhvcj48YXV0aG9yPktpbSwgSy4gSC48L2F1dGhvcj48
YXV0aG9yPkphbmcsIE0uIEsuPC9hdXRob3I+PGF1dGhvcj5MZWUsIEouIEguPC9hdXRob3I+PGF1
dGhvcj5LaW0sIEouIFMuPC9hdXRob3I+PGF1dGhvcj5LaW0sIEguIFkuPC9hdXRob3I+PGF1dGhv
cj5LaW0sIEQuIEouPC9hdXRob3I+PGF1dGhvcj5MZWUsIE0uIFMuPC9hdXRob3I+PGF1dGhvcj5Q
YXJrLCBDLiBLLjwvYXV0aG9yPjwvYXV0aG9ycz48L2NvbnRyaWJ1dG9ycz48YXV0aC1hZGRyZXNz
PlNldW5nIEluIFNlbywgSHlvdW5nIFN1IEtpbSwgV29uIEppbiBLaW0sIFdvb24gR2VvbiBTaGlu
LCBLeXVuZyBIbyBLaW0sIE15b3VuZyBLdWsgSmFuZywgSmluIEhlb24gTGVlLCBIYWsgWWFuZyBL
aW0sIERvbmcgSm9vbiBLaW0sIE15dW5nIFNlb2sgTGVlLCBDaG9vbmcgS2VlIFBhcmssIERlcGFy
dG1lbnQgb2YgSW50ZXJuYWwgTWVkaWNpbmUsIEhhbGx5bSBVbml2ZXJzaXR5IE1lZGljYWwgQ2Vu
dGVyLCBTZW91bCAxMzQtNzAxLCBTb3V0aCBLb3JlYS48L2F1dGgtYWRkcmVzcz48dGl0bGVzPjx0
aXRsZT5EaWFnbm9zdGljIHZhbHVlIG9mIFBJVktBLUlJIGFuZCBhbHBoYS1mZXRvcHJvdGVpbiBp
biBoZXBhdGl0aXMgQiB2aXJ1cy1hc3NvY2lhdGVkIGhlcGF0b2NlbGx1bGFyIGNhcmNpbm9tYTwv
dGl0bGU+PHNlY29uZGFyeS10aXRsZT5Xb3JsZCBKIEdhc3Ryb2VudGVyb2w8L3NlY29uZGFyeS10
aXRsZT48L3RpdGxlcz48cGVyaW9kaWNhbD48ZnVsbC10aXRsZT5Xb3JsZCBKIEdhc3Ryb2VudGVy
b2w8L2Z1bGwtdGl0bGU+PC9wZXJpb2RpY2FsPjxwYWdlcz4zOTI4LTM1PC9wYWdlcz48dm9sdW1l
PjIxPC92b2x1bWU+PG51bWJlcj4xMzwvbnVtYmVyPjxlZGl0aW9uPjIwMTUvMDQvMDk8L2VkaXRp
b24+PGtleXdvcmRzPjxrZXl3b3JkPkFkb2xlc2NlbnQ8L2tleXdvcmQ+PGtleXdvcmQ+QWR1bHQ8
L2tleXdvcmQ+PGtleXdvcmQ+QWdlZDwva2V5d29yZD48a2V5d29yZD5BZ2VkLCA4MCBhbmQgb3Zl
cjwva2V5d29yZD48a2V5d29yZD5BcmVhIFVuZGVyIEN1cnZlPC9rZXl3b3JkPjxrZXl3b3JkPkJp
b21hcmtlcnMvKmJsb29kPC9rZXl3b3JkPjxrZXl3b3JkPkNhcmNpbm9tYSwgSGVwYXRvY2VsbHVs
YXIvKmJsb29kL2Vuenltb2xvZ3kvdmlyb2xvZ3k8L2tleXdvcmQ+PGtleXdvcmQ+RWFybHkgRGV0
ZWN0aW9uIG9mIENhbmNlcjwva2V5d29yZD48a2V5d29yZD5GZW1hbGU8L2tleXdvcmQ+PGtleXdv
cmQ+SGVwYXRpdGlzIEIvKmNvbXBsaWNhdGlvbnM8L2tleXdvcmQ+PGtleXdvcmQ+SHVtYW5zPC9r
ZXl3b3JkPjxrZXl3b3JkPkxpdmVyIENpcnJob3Npcy92aXJvbG9neTwva2V5d29yZD48a2V5d29y
ZD5MaXZlciBOZW9wbGFzbXMvKmJsb29kL2Vuenltb2xvZ3kvdmlyb2xvZ3k8L2tleXdvcmQ+PGtl
eXdvcmQ+TWFsZTwva2V5d29yZD48a2V5d29yZD5NaWRkbGUgQWdlZDwva2V5d29yZD48a2V5d29y
ZD5QcmVkaWN0aXZlIFZhbHVlIG9mIFRlc3RzPC9rZXl3b3JkPjxrZXl3b3JkPlByb2dub3Npczwv
a2V5d29yZD48a2V5d29yZD5Qcm90ZWluIFByZWN1cnNvcnMvKmJsb29kPC9rZXl3b3JkPjxrZXl3
b3JkPlByb3Rocm9tYmluPC9rZXl3b3JkPjxrZXl3b3JkPlJPQyBDdXJ2ZTwva2V5d29yZD48a2V5
d29yZD5SZXRyb3NwZWN0aXZlIFN0dWRpZXM8L2tleXdvcmQ+PGtleXdvcmQ+WW91bmcgQWR1bHQ8
L2tleXdvcmQ+PGtleXdvcmQ+YWxwaGEtRmV0b3Byb3RlaW5zLyphbmFseXNpczwva2V5d29yZD48
a2V5d29yZD5BbHBoYS1mZXRvcHJvdGVpbjwva2V5d29yZD48a2V5d29yZD5IZXBhdGl0aXMgQiB2
aXJ1czwva2V5d29yZD48a2V5d29yZD5IZXBhdG9jZWxsdWxhciBjYXJjaW5vbWE8L2tleXdvcmQ+
PGtleXdvcmQ+UHJvdGhyb21iaW4gaW5kdWNlZCBieSB2aXRhbWluIEsgYWJzZW5jZS1JSTwva2V5
d29yZD48L2tleXdvcmRzPjxkYXRlcz48eWVhcj4yMDE1PC95ZWFyPjxwdWItZGF0ZXM+PGRhdGU+
QXByIDA3PC9kYXRlPjwvcHViLWRhdGVzPjwvZGF0ZXM+PGlzYm4+MjIxOS0yODQwIChFbGVjdHJv
bmljKSYjeEQ7MTAwNy05MzI3IChMaW5raW5nKTwvaXNibj48YWNjZXNzaW9uLW51bT4yNTg1MjI3
ODwvYWNjZXNzaW9uLW51bT48dXJscz48cmVsYXRlZC11cmxzPjx1cmw+aHR0cHM6Ly93d3cubmNi
aS5ubG0ubmloLmdvdi9wdWJtZWQvMjU4NTIyNzg8L3VybD48L3JlbGF0ZWQtdXJscz48L3VybHM+
PGN1c3RvbTI+UE1DNDM4NTU0MDwvY3VzdG9tMj48ZWxlY3Ryb25pYy1yZXNvdXJjZS1udW0+MTAu
Mzc0OC93amcudjIxLmkxMy4zOTI4PC9lbGVjdHJvbmljLXJlc291cmNlLW51bT48L3JlY29yZD48
L0NpdGU+PENpdGU+PEF1dGhvcj5Lb2t1ZG88L0F1dGhvcj48WWVhcj4yMDE1PC9ZZWFyPjxSZWNO
dW0+NTM8L1JlY051bT48cmVjb3JkPjxyZWMtbnVtYmVyPjUzPC9yZWMtbnVtYmVyPjxmb3JlaWdu
LWtleXM+PGtleSBhcHA9IkVOIiBkYi1pZD0iYXRhczVmeHpuMnhhejRlOXRlNnB3eHJheDkyenhz
dmVzMHpmIiB0aW1lc3RhbXA9IjE1MDkwNjQ1ODgiPjUzPC9rZXk+PC9mb3JlaWduLWtleXM+PHJl
Zi10eXBlIG5hbWU9IkpvdXJuYWwgQXJ0aWNsZSI+MTc8L3JlZi10eXBlPjxjb250cmlidXRvcnM+
PGF1dGhvcnM+PGF1dGhvcj5Lb2t1ZG8sIE4uPC9hdXRob3I+PGF1dGhvcj5IYXNlZ2F3YSwgSy48
L2F1dGhvcj48YXV0aG9yPkFrYWhhbmUsIE0uPC9hdXRob3I+PGF1dGhvcj5JZ2FraSwgSC48L2F1
dGhvcj48YXV0aG9yPkl6dW1pLCBOLjwvYXV0aG9yPjxhdXRob3I+SWNoaWRhLCBULjwvYXV0aG9y
PjxhdXRob3I+VWVtb3RvLCBTLjwvYXV0aG9yPjxhdXRob3I+S2FuZWtvLCBTLjwvYXV0aG9yPjxh
dXRob3I+S2F3YXNha2ksIFMuPC9hdXRob3I+PGF1dGhvcj5LdSwgWS48L2F1dGhvcj48YXV0aG9y
Pkt1ZG8sIE0uPC9hdXRob3I+PGF1dGhvcj5LdWJvLCBTLjwvYXV0aG9yPjxhdXRob3I+VGFrYXlh
bWEsIFQuPC9hdXRob3I+PGF1dGhvcj5UYXRlaXNoaSwgUi48L2F1dGhvcj48YXV0aG9yPkZ1a3Vk
YSwgVC48L2F1dGhvcj48YXV0aG9yPk1hdHN1aSwgTy48L2F1dGhvcj48YXV0aG9yPk1hdHN1eWFt
YSwgWS48L2F1dGhvcj48YXV0aG9yPk11cmFrYW1pLCBULjwvYXV0aG9yPjxhdXRob3I+QXJpaSwg
Uy48L2F1dGhvcj48YXV0aG9yPk9rYXpha2ksIE0uPC9hdXRob3I+PGF1dGhvcj5NYWt1dWNoaSwg
TS48L2F1dGhvcj48L2F1dGhvcnM+PC9jb250cmlidXRvcnM+PGF1dGgtYWRkcmVzcz5UaGUgQ29t
bWl0dGVlIGZvciBSZXZpc2lvbiBvZiB0aGUgQ2xpbmljYWwgUHJhY3RpY2UgR3VpZGVsaW5lcyBm
b3IgSGVwYXRvY2VsbHVsYXIgQ2FyY2lub21hLCBUb2t5bywgSmFwYW4uPC9hdXRoLWFkZHJlc3M+
PHRpdGxlcz48dGl0bGU+RXZpZGVuY2UtYmFzZWQgQ2xpbmljYWwgUHJhY3RpY2UgR3VpZGVsaW5l
cyBmb3IgSGVwYXRvY2VsbHVsYXIgQ2FyY2lub21hOiBUaGUgSmFwYW4gU29jaWV0eSBvZiBIZXBh
dG9sb2d5IDIwMTMgdXBkYXRlICgzcmQgSlNILUhDQyBHdWlkZWxpbmVzKTwvdGl0bGU+PHNlY29u
ZGFyeS10aXRsZT5IZXBhdG9sIFJlczwvc2Vjb25kYXJ5LXRpdGxlPjwvdGl0bGVzPjxwZXJpb2Rp
Y2FsPjxmdWxsLXRpdGxlPkhlcGF0b2wgUmVzPC9mdWxsLXRpdGxlPjwvcGVyaW9kaWNhbD48dm9s
dW1lPjQ1PC92b2x1bWU+PG51bWJlcj4yPC9udW1iZXI+PGVkaXRpb24+MjAxNS8wMS8yODwvZWRp
dGlvbj48a2V5d29yZHM+PGtleXdvcmQ+YWxnb3JpdGhtIGZvciBzdXJ2ZWlsbGFuY2UgYW5kIGRp
YWdub3Npczwva2V5d29yZD48a2V5d29yZD5hbGdvcml0aG0gZm9yIHRyZWF0bWVudDwva2V5d29y
ZD48a2V5d29yZD5jbGluaWNhbCBwcmFjdGljZSBndWlkZWxpbmVzPC9rZXl3b3JkPjxrZXl3b3Jk
PmNsaW5pY2FsIHF1ZXN0aW9uPC9rZXl3b3JkPjxrZXl3b3JkPmV2aWRlbmNlLWJhc2VkIG1lZGlj
aW5lPC9rZXl3b3JkPjwva2V5d29yZHM+PGRhdGVzPjx5ZWFyPjIwMTU8L3llYXI+PHB1Yi1kYXRl
cz48ZGF0ZT5KYW48L2RhdGU+PC9wdWItZGF0ZXM+PC9kYXRlcz48aXNibj4xMzg2LTYzNDYgKFBy
aW50KSYjeEQ7MTM4Ni02MzQ2IChMaW5raW5nKTwvaXNibj48YWNjZXNzaW9uLW51bT4yNTYyNTgw
NjwvYWNjZXNzaW9uLW51bT48dXJscz48cmVsYXRlZC11cmxzPjx1cmw+aHR0cHM6Ly93d3cubmNi
aS5ubG0ubmloLmdvdi9wdWJtZWQvMjU2MjU4MDY8L3VybD48dXJsPmh0dHA6Ly9vbmxpbmVsaWJy
YXJ5LndpbGV5LmNvbS9zdG9yZS8xMC4xMTExL2hlcHIuMTI0NjQvYXNzZXQvaGVwcjEyNDY0LnBk
Zj92PTEmYW1wO3Q9ajk5Njl4Z3QmYW1wO3M9NTU4YWFlMWEwYzMzY2Q0ZTc0Y2IyMzdhYTY5NDRm
NDIwZmQ2ZDI0ZDwvdXJsPjwvcmVsYXRlZC11cmxzPjwvdXJscz48ZWxlY3Ryb25pYy1yZXNvdXJj
ZS1udW0+MTAuMTExMS9oZXByLjEyNDY0PC9lbGVjdHJvbmljLXJlc291cmNlLW51bT48L3JlY29y
ZD48L0NpdGU+PC9FbmROb3RlPgB=
</w:fldData>
        </w:fldChar>
      </w:r>
      <w:r w:rsidR="00AB67ED">
        <w:rPr>
          <w:rFonts w:ascii="Book Antiqua" w:hAnsi="Book Antiqua"/>
        </w:rPr>
        <w:instrText xml:space="preserve"> ADDIN EN.CITE </w:instrText>
      </w:r>
      <w:r w:rsidR="00AB67ED">
        <w:rPr>
          <w:rFonts w:ascii="Book Antiqua" w:hAnsi="Book Antiqua"/>
        </w:rPr>
        <w:fldChar w:fldCharType="begin">
          <w:fldData xml:space="preserve">PEVuZE5vdGU+PENpdGU+PEF1dGhvcj5Qb3RlPC9BdXRob3I+PFllYXI+MjAxNTwvWWVhcj48UmVj
TnVtPjU1PC9SZWNOdW0+PERpc3BsYXlUZXh0PjxzdHlsZSBmYWNlPSJzdXBlcnNjcmlwdCI+WzE4
LCAyMi0yNF08L3N0eWxlPjwvRGlzcGxheVRleHQ+PHJlY29yZD48cmVjLW51bWJlcj41NTwvcmVj
LW51bWJlcj48Zm9yZWlnbi1rZXlzPjxrZXkgYXBwPSJFTiIgZGItaWQ9ImF0YXM1Znh6bjJ4YXo0
ZTl0ZTZwd3hyYXg5Mnp4c3ZlczB6ZiIgdGltZXN0YW1wPSIxNTA5MDY3MTczIj41NTwva2V5Pjwv
Zm9yZWlnbi1rZXlzPjxyZWYtdHlwZSBuYW1lPSJKb3VybmFsIEFydGljbGUiPjE3PC9yZWYtdHlw
ZT48Y29udHJpYnV0b3JzPjxhdXRob3JzPjxhdXRob3I+UG90ZSwgTi48L2F1dGhvcj48YXV0aG9y
PkNhdWNoeSwgRi48L2F1dGhvcj48YXV0aG9yPkFsYnVxdWVycXVlLCBNLjwvYXV0aG9yPjxhdXRo
b3I+Vm9pdG90LCBILjwvYXV0aG9yPjxhdXRob3I+QmVsZ2hpdGksIEouPC9hdXRob3I+PGF1dGhv
cj5DYXN0ZXJhLCBMLjwvYXV0aG9yPjxhdXRob3I+UHV5LCBILjwvYXV0aG9yPjxhdXRob3I+QmVk
b3NzYSwgUC48L2F1dGhvcj48YXV0aG9yPlBhcmFkaXMsIFYuPC9hdXRob3I+PC9hdXRob3JzPjwv
Y29udHJpYnV0b3JzPjxhdXRoLWFkZHJlc3M+RGVwYXJ0bWVudCBvZiBQYXRob2xvZ3ksIEJlYXVq
b24gSG9zcGl0YWwsIEFzc2lzdGFuY2UgUHVibGlxdWUtSG9waXRhdXggZGUgUGFyaXMsIENsaWNo
eSwgRnJhbmNlOyBJTlNFUk0gVU1SIDExNDksIEluZmxhbW1hdGlvbiBSZXNlYXJjaCBDZW50ZXIs
IFBhcmlzLURpZGVyb3QgVW5pdmVyc2l0eSwgUGFyaXMsIEZyYW5jZS4mI3hEO0lOU0VSTSBVTVIg
MTE0OSwgSW5mbGFtbWF0aW9uIFJlc2VhcmNoIENlbnRlciwgUGFyaXMtRGlkZXJvdCBVbml2ZXJz
aXR5LCBQYXJpcywgRnJhbmNlOyBEZXBhcnRtZW50IG9mIEhlcGF0b2JpbGlhcnkgU3VyZ2VyeSBh
bmQgTGl2ZXIgVHJhbnNwbGFudGF0aW9uLCBCZWF1am9uIEhvc3BpdGFsLCBBc3Npc3RhbmNlIFB1
YmxpcXVlLUhvcGl0YXV4IGRlIFBhcmlzLCBDbGljaHksIEZyYW5jZS4mI3hEO0RlcGFydG1lbnQg
b2YgUGF0aG9sb2d5LCBCZWF1am9uIEhvc3BpdGFsLCBBc3Npc3RhbmNlIFB1YmxpcXVlLUhvcGl0
YXV4IGRlIFBhcmlzLCBDbGljaHksIEZyYW5jZS4mI3hEO0RlcGFydG1lbnQgb2YgQmlvY2hlbWlz
dHJ5LCBCZWF1am9uIEhvc3BpdGFsLCBBc3Npc3RhbmNlIFB1YmxpcXVlLUhvcGl0YXV4IGRlIFBh
cmlzLCBDbGljaHksIEZyYW5jZS4mI3hEO0RlcGFydG1lbnQgb2YgSGVwYXRvYmlsaWFyeSBTdXJn
ZXJ5IGFuZCBMaXZlciBUcmFuc3BsYW50YXRpb24sIEJlYXVqb24gSG9zcGl0YWwsIEFzc2lzdGFu
Y2UgUHVibGlxdWUtSG9waXRhdXggZGUgUGFyaXMsIENsaWNoeSwgRnJhbmNlLiYjeEQ7RGVwYXJ0
bWVudCBvZiBIZXBhdG9sb2d5LCBCZWF1am9uIEhvc3BpdGFsLCBBc3Npc3RhbmNlIFB1YmxpcXVl
LUhvcGl0YXV4IGRlIFBhcmlzLCBDbGljaHksIEZyYW5jZS4mI3hEO0lOU0VSTSBVTVIgMTE0OSwg
SW5mbGFtbWF0aW9uIFJlc2VhcmNoIENlbnRlciwgUGFyaXMtRGlkZXJvdCBVbml2ZXJzaXR5LCBQ
YXJpcywgRnJhbmNlOyBEZXBhcnRtZW50IG9mIEJpb2NoZW1pc3RyeSwgQmVhdWpvbiBIb3NwaXRh
bCwgQXNzaXN0YW5jZSBQdWJsaXF1ZS1Ib3BpdGF1eCBkZSBQYXJpcywgQ2xpY2h5LCBGcmFuY2Uu
JiN4RDtEZXBhcnRtZW50IG9mIFBhdGhvbG9neSwgQmVhdWpvbiBIb3NwaXRhbCwgQXNzaXN0YW5j
ZSBQdWJsaXF1ZS1Ib3BpdGF1eCBkZSBQYXJpcywgQ2xpY2h5LCBGcmFuY2U7IElOU0VSTSBVTVIg
MTE0OSwgSW5mbGFtbWF0aW9uIFJlc2VhcmNoIENlbnRlciwgUGFyaXMtRGlkZXJvdCBVbml2ZXJz
aXR5LCBQYXJpcywgRnJhbmNlLiBFbGVjdHJvbmljIGFkZHJlc3M6IHZwYXJhZGlzQHRlYXNlci5m
ci48L2F1dGgtYWRkcmVzcz48dGl0bGVzPjx0aXRsZT5QZXJmb3JtYW5jZSBvZiBQSVZLQS1JSSBm
b3IgZWFybHkgaGVwYXRvY2VsbHVsYXIgY2FyY2lub21hIGRpYWdub3NpcyBhbmQgcHJlZGljdGlv
biBvZiBtaWNyb3Zhc2N1bGFyIGludmFzaW9uPC90aXRsZT48c2Vjb25kYXJ5LXRpdGxlPkogSGVw
YXRvbDwvc2Vjb25kYXJ5LXRpdGxlPjwvdGl0bGVzPjxwZXJpb2RpY2FsPjxmdWxsLXRpdGxlPkog
SGVwYXRvbDwvZnVsbC10aXRsZT48L3BlcmlvZGljYWw+PHBhZ2VzPjg0OC01NDwvcGFnZXM+PHZv
bHVtZT42Mjwvdm9sdW1lPjxudW1iZXI+NDwvbnVtYmVyPjxlZGl0aW9uPjIwMTQvMTIvMDM8L2Vk
aXRpb24+PGtleXdvcmRzPjxrZXl3b3JkPkFkdWx0PC9rZXl3b3JkPjxrZXl3b3JkPkFnZWQ8L2tl
eXdvcmQ+PGtleXdvcmQ+KkJpb21hcmtlcnMvYmxvb2QvbWV0YWJvbGlzbTwva2V5d29yZD48a2V5
d29yZD5CaW9tYXJrZXJzLCBUdW1vci9ibG9vZC9tZXRhYm9saXNtPC9rZXl3b3JkPjxrZXl3b3Jk
PipDYXJjaW5vbWEsIEhlcGF0b2NlbGx1bGFyL2Jsb29kL3BhdGhvbG9neTwva2V5d29yZD48a2V5
d29yZD5DYXNlLUNvbnRyb2wgU3R1ZGllczwva2V5d29yZD48a2V5d29yZD5Db21wYXJhdGl2ZSBF
ZmZlY3RpdmVuZXNzIFJlc2VhcmNoPC9rZXl3b3JkPjxrZXl3b3JkPkVhcmx5IERldGVjdGlvbiBv
ZiBDYW5jZXI8L2tleXdvcmQ+PGtleXdvcmQ+RmVtYWxlPC9rZXl3b3JkPjxrZXl3b3JkPkZyYW5j
ZTwva2V5d29yZD48a2V5d29yZD5IdW1hbnM8L2tleXdvcmQ+PGtleXdvcmQ+SW1tdW5vaGlzdG9j
aGVtaXN0cnk8L2tleXdvcmQ+PGtleXdvcmQ+KkxpdmVyIE5lb3BsYXNtcy9ibG9vZC9wYXRob2xv
Z3k8L2tleXdvcmQ+PGtleXdvcmQ+TWFsZTwva2V5d29yZD48a2V5d29yZD5NaWRkbGUgQWdlZDwv
a2V5d29yZD48a2V5d29yZD5OZW9wbGFzbSBJbnZhc2l2ZW5lc3MvKmRpYWdub3Npczwva2V5d29y
ZD48a2V5d29yZD5QcmVkaWN0aXZlIFZhbHVlIG9mIFRlc3RzPC9rZXl3b3JkPjxrZXl3b3JkPlBy
b2dub3Npczwva2V5d29yZD48a2V5d29yZD4qUHJvdGVpbiBQcmVjdXJzb3JzL2Jsb29kL21ldGFi
b2xpc208L2tleXdvcmQ+PGtleXdvcmQ+KlByb3Rocm9tYmluL21ldGFib2xpc208L2tleXdvcmQ+
PGtleXdvcmQ+Uk9DIEN1cnZlPC9rZXl3b3JkPjxrZXl3b3JkPlNlbnNpdGl2aXR5IGFuZCBTcGVj
aWZpY2l0eTwva2V5d29yZD48a2V5d29yZD5hbHBoYS1GZXRvcHJvdGVpbnMvKm1ldGFib2xpc208
L2tleXdvcmQ+PGtleXdvcmQ+QWxwaGEgZmV0b3Byb3RlaW48L2tleXdvcmQ+PGtleXdvcmQ+RGlh
Z25vc2lzPC9rZXl3b3JkPjxrZXl3b3JkPkhlcGF0b2NlbGx1bGFyIGNhcmNpbm9tYTwva2V5d29y
ZD48a2V5d29yZD5NaWNyb3Zhc2N1bGFyIGludmFzaW9uPC9rZXl3b3JkPjxrZXl3b3JkPlByb3Ro
cm9tYmluIGluZHVjZWQgYnkgdml0YW1pbiBLIGFic2VuY2UtSUk8L2tleXdvcmQ+PC9rZXl3b3Jk
cz48ZGF0ZXM+PHllYXI+MjAxNTwveWVhcj48cHViLWRhdGVzPjxkYXRlPkFwcjwvZGF0ZT48L3B1
Yi1kYXRlcz48L2RhdGVzPjxpc2JuPjE2MDAtMDY0MSAoRWxlY3Ryb25pYykmI3hEOzAxNjgtODI3
OCAoTGlua2luZyk8L2lzYm4+PGFjY2Vzc2lvbi1udW0+MjU0NTAyMDE8L2FjY2Vzc2lvbi1udW0+
PHVybHM+PHJlbGF0ZWQtdXJscz48dXJsPmh0dHBzOi8vd3d3Lm5jYmkubmxtLm5paC5nb3YvcHVi
bWVkLzI1NDUwMjAxPC91cmw+PC9yZWxhdGVkLXVybHM+PC91cmxzPjxlbGVjdHJvbmljLXJlc291
cmNlLW51bT4xMC4xMDE2L2ouamhlcC4yMDE0LjExLjAwNTwvZWxlY3Ryb25pYy1yZXNvdXJjZS1u
dW0+PC9yZWNvcmQ+PC9DaXRlPjxDaXRlPjxBdXRob3I+WXU8L0F1dGhvcj48WWVhcj4yMDE3PC9Z
ZWFyPjxSZWNOdW0+NTQ8L1JlY051bT48cmVjb3JkPjxyZWMtbnVtYmVyPjU0PC9yZWMtbnVtYmVy
Pjxmb3JlaWduLWtleXM+PGtleSBhcHA9IkVOIiBkYi1pZD0iYXRhczVmeHpuMnhhejRlOXRlNnB3
eHJheDkyenhzdmVzMHpmIiB0aW1lc3RhbXA9IjE1MDkwNjcwODkiPjU0PC9rZXk+PC9mb3JlaWdu
LWtleXM+PHJlZi10eXBlIG5hbWU9IkpvdXJuYWwgQXJ0aWNsZSI+MTc8L3JlZi10eXBlPjxjb250
cmlidXRvcnM+PGF1dGhvcnM+PGF1dGhvcj5ZdSwgUi48L2F1dGhvcj48YXV0aG9yPlRhbiwgWi48
L2F1dGhvcj48YXV0aG9yPlhpYW5nLCBYLjwvYXV0aG9yPjxhdXRob3I+RGFuLCBZLjwvYXV0aG9y
PjxhdXRob3I+RGVuZywgRy48L2F1dGhvcj48L2F1dGhvcnM+PC9jb250cmlidXRvcnM+PGF1dGgt
YWRkcmVzcz5EZXBhcnRtZW50IG9mIEluZmVjdGlvdXMgRGlzZWFzZXMsIFNvdXRod2VzdCBIb3Nw
aXRhbCwgVGhpcmQgTWlsaXRhcnkgTWVkaWNhbCBVbml2ZXJzaXR5LCBDaG9uZ3FpbmcsIDQwMDAz
OCwgQ2hpbmEuJiN4RDtDaG9uZ3FpbmcgS2V5IExhYm9yYXRvcnkgb2YgSW5mZWN0aW91cyBEaXNl
YXNlcywgU291dGh3ZXN0IEhvc3BpdGFsLCBUaGlyZCBNaWxpdGFyeSBNZWRpY2FsIFVuaXZlcnNp
dHksIENob25ncWluZywgNDAwMDM4LCBDaGluYS4mI3hEO0RlcGFydG1lbnQgb2YgSW5mZWN0aW91
cyBEaXNlYXNlcywgU291dGh3ZXN0IEhvc3BpdGFsLCBUaGlyZCBNaWxpdGFyeSBNZWRpY2FsIFVu
aXZlcnNpdHksIENob25ncWluZywgNDAwMDM4LCBDaGluYS4gZ2hfZGVuZ0Bob3RtYWlsLmNvbS4m
I3hEO0Nob25ncWluZyBLZXkgTGFib3JhdG9yeSBvZiBJbmZlY3Rpb3VzIERpc2Vhc2VzLCBTb3V0
aHdlc3QgSG9zcGl0YWwsIFRoaXJkIE1pbGl0YXJ5IE1lZGljYWwgVW5pdmVyc2l0eSwgQ2hvbmdx
aW5nLCA0MDAwMzgsIENoaW5hLiBnaF9kZW5nQGhvdG1haWwuY29tLiYjeEQ7SW5zdGl0dXRlIG9m
IEltbXVub2xvZ3ksIFRoaXJkIE1pbGl0YXJ5IE1lZGljYWwgVW5pdmVyc2l0eSwgQ2hvbmdxaW5n
LCA0MDAwMzgsIENoaW5hLiBnaF9kZW5nQGhvdG1haWwuY29tLjwvYXV0aC1hZGRyZXNzPjx0aXRs
ZXM+PHRpdGxlPkVmZmVjdGl2ZW5lc3Mgb2YgUElWS0EtSUkgaW4gdGhlIGRldGVjdGlvbiBvZiBo
ZXBhdG9jZWxsdWxhciBjYXJjaW5vbWEgYmFzZWQgb24gcmVhbC13b3JsZCBjbGluaWNhbCBkYXRh
PC90aXRsZT48c2Vjb25kYXJ5LXRpdGxlPkJNQyBDYW5jZXI8L3NlY29uZGFyeS10aXRsZT48L3Rp
dGxlcz48cGVyaW9kaWNhbD48ZnVsbC10aXRsZT5CTUMgQ2FuY2VyPC9mdWxsLXRpdGxlPjwvcGVy
aW9kaWNhbD48cGFnZXM+NjA4PC9wYWdlcz48dm9sdW1lPjE3PC92b2x1bWU+PG51bWJlcj4xPC9u
dW1iZXI+PGVkaXRpb24+MjAxNy8wOS8wMzwvZWRpdGlvbj48a2V5d29yZHM+PGtleXdvcmQ+QWZw
PC9rZXl3b3JkPjxrZXl3b3JkPkhjYzwva2V5d29yZD48a2V5d29yZD5QaXZrYS1paTwva2V5d29y
ZD48a2V5d29yZD5SZWFsLXdvcmxkPC9rZXl3b3JkPjxrZXl3b3JkPlN1cnZlaWxsYW5jZTwva2V5
d29yZD48L2tleXdvcmRzPjxkYXRlcz48eWVhcj4yMDE3PC95ZWFyPjxwdWItZGF0ZXM+PGRhdGU+
U2VwIDAxPC9kYXRlPjwvcHViLWRhdGVzPjwvZGF0ZXM+PGlzYm4+MTQ3MS0yNDA3IChFbGVjdHJv
bmljKSYjeEQ7MTQ3MS0yNDA3IChMaW5raW5nKTwvaXNibj48YWNjZXNzaW9uLW51bT4yODg2Mzc4
MjwvYWNjZXNzaW9uLW51bT48dXJscz48cmVsYXRlZC11cmxzPjx1cmw+aHR0cHM6Ly93d3cubmNi
aS5ubG0ubmloLmdvdi9wdWJtZWQvMjg4NjM3ODI8L3VybD48L3JlbGF0ZWQtdXJscz48L3VybHM+
PGN1c3RvbTI+UE1DNTU4MDQzODwvY3VzdG9tMj48ZWxlY3Ryb25pYy1yZXNvdXJjZS1udW0+MTAu
MTE4Ni9zMTI4ODUtMDE3LTM2MDktNjwvZWxlY3Ryb25pYy1yZXNvdXJjZS1udW0+PC9yZWNvcmQ+
PC9DaXRlPjxDaXRlPjxBdXRob3I+U2VvPC9BdXRob3I+PFllYXI+MjAxNTwvWWVhcj48UmVjTnVt
PjU2PC9SZWNOdW0+PHJlY29yZD48cmVjLW51bWJlcj41NjwvcmVjLW51bWJlcj48Zm9yZWlnbi1r
ZXlzPjxrZXkgYXBwPSJFTiIgZGItaWQ9ImF0YXM1Znh6bjJ4YXo0ZTl0ZTZwd3hyYXg5Mnp4c3Zl
czB6ZiIgdGltZXN0YW1wPSIxNTA5MDY3MTg3Ij41Njwva2V5PjwvZm9yZWlnbi1rZXlzPjxyZWYt
dHlwZSBuYW1lPSJKb3VybmFsIEFydGljbGUiPjE3PC9yZWYtdHlwZT48Y29udHJpYnV0b3JzPjxh
dXRob3JzPjxhdXRob3I+U2VvLCBTLiBJLjwvYXV0aG9yPjxhdXRob3I+S2ltLCBILiBTLjwvYXV0
aG9yPjxhdXRob3I+S2ltLCBXLiBKLjwvYXV0aG9yPjxhdXRob3I+U2hpbiwgVy4gRy48L2F1dGhv
cj48YXV0aG9yPktpbSwgRC4gSi48L2F1dGhvcj48YXV0aG9yPktpbSwgSy4gSC48L2F1dGhvcj48
YXV0aG9yPkphbmcsIE0uIEsuPC9hdXRob3I+PGF1dGhvcj5MZWUsIEouIEguPC9hdXRob3I+PGF1
dGhvcj5LaW0sIEouIFMuPC9hdXRob3I+PGF1dGhvcj5LaW0sIEguIFkuPC9hdXRob3I+PGF1dGhv
cj5LaW0sIEQuIEouPC9hdXRob3I+PGF1dGhvcj5MZWUsIE0uIFMuPC9hdXRob3I+PGF1dGhvcj5Q
YXJrLCBDLiBLLjwvYXV0aG9yPjwvYXV0aG9ycz48L2NvbnRyaWJ1dG9ycz48YXV0aC1hZGRyZXNz
PlNldW5nIEluIFNlbywgSHlvdW5nIFN1IEtpbSwgV29uIEppbiBLaW0sIFdvb24gR2VvbiBTaGlu
LCBLeXVuZyBIbyBLaW0sIE15b3VuZyBLdWsgSmFuZywgSmluIEhlb24gTGVlLCBIYWsgWWFuZyBL
aW0sIERvbmcgSm9vbiBLaW0sIE15dW5nIFNlb2sgTGVlLCBDaG9vbmcgS2VlIFBhcmssIERlcGFy
dG1lbnQgb2YgSW50ZXJuYWwgTWVkaWNpbmUsIEhhbGx5bSBVbml2ZXJzaXR5IE1lZGljYWwgQ2Vu
dGVyLCBTZW91bCAxMzQtNzAxLCBTb3V0aCBLb3JlYS48L2F1dGgtYWRkcmVzcz48dGl0bGVzPjx0
aXRsZT5EaWFnbm9zdGljIHZhbHVlIG9mIFBJVktBLUlJIGFuZCBhbHBoYS1mZXRvcHJvdGVpbiBp
biBoZXBhdGl0aXMgQiB2aXJ1cy1hc3NvY2lhdGVkIGhlcGF0b2NlbGx1bGFyIGNhcmNpbm9tYTwv
dGl0bGU+PHNlY29uZGFyeS10aXRsZT5Xb3JsZCBKIEdhc3Ryb2VudGVyb2w8L3NlY29uZGFyeS10
aXRsZT48L3RpdGxlcz48cGVyaW9kaWNhbD48ZnVsbC10aXRsZT5Xb3JsZCBKIEdhc3Ryb2VudGVy
b2w8L2Z1bGwtdGl0bGU+PC9wZXJpb2RpY2FsPjxwYWdlcz4zOTI4LTM1PC9wYWdlcz48dm9sdW1l
PjIxPC92b2x1bWU+PG51bWJlcj4xMzwvbnVtYmVyPjxlZGl0aW9uPjIwMTUvMDQvMDk8L2VkaXRp
b24+PGtleXdvcmRzPjxrZXl3b3JkPkFkb2xlc2NlbnQ8L2tleXdvcmQ+PGtleXdvcmQ+QWR1bHQ8
L2tleXdvcmQ+PGtleXdvcmQ+QWdlZDwva2V5d29yZD48a2V5d29yZD5BZ2VkLCA4MCBhbmQgb3Zl
cjwva2V5d29yZD48a2V5d29yZD5BcmVhIFVuZGVyIEN1cnZlPC9rZXl3b3JkPjxrZXl3b3JkPkJp
b21hcmtlcnMvKmJsb29kPC9rZXl3b3JkPjxrZXl3b3JkPkNhcmNpbm9tYSwgSGVwYXRvY2VsbHVs
YXIvKmJsb29kL2Vuenltb2xvZ3kvdmlyb2xvZ3k8L2tleXdvcmQ+PGtleXdvcmQ+RWFybHkgRGV0
ZWN0aW9uIG9mIENhbmNlcjwva2V5d29yZD48a2V5d29yZD5GZW1hbGU8L2tleXdvcmQ+PGtleXdv
cmQ+SGVwYXRpdGlzIEIvKmNvbXBsaWNhdGlvbnM8L2tleXdvcmQ+PGtleXdvcmQ+SHVtYW5zPC9r
ZXl3b3JkPjxrZXl3b3JkPkxpdmVyIENpcnJob3Npcy92aXJvbG9neTwva2V5d29yZD48a2V5d29y
ZD5MaXZlciBOZW9wbGFzbXMvKmJsb29kL2Vuenltb2xvZ3kvdmlyb2xvZ3k8L2tleXdvcmQ+PGtl
eXdvcmQ+TWFsZTwva2V5d29yZD48a2V5d29yZD5NaWRkbGUgQWdlZDwva2V5d29yZD48a2V5d29y
ZD5QcmVkaWN0aXZlIFZhbHVlIG9mIFRlc3RzPC9rZXl3b3JkPjxrZXl3b3JkPlByb2dub3Npczwv
a2V5d29yZD48a2V5d29yZD5Qcm90ZWluIFByZWN1cnNvcnMvKmJsb29kPC9rZXl3b3JkPjxrZXl3
b3JkPlByb3Rocm9tYmluPC9rZXl3b3JkPjxrZXl3b3JkPlJPQyBDdXJ2ZTwva2V5d29yZD48a2V5
d29yZD5SZXRyb3NwZWN0aXZlIFN0dWRpZXM8L2tleXdvcmQ+PGtleXdvcmQ+WW91bmcgQWR1bHQ8
L2tleXdvcmQ+PGtleXdvcmQ+YWxwaGEtRmV0b3Byb3RlaW5zLyphbmFseXNpczwva2V5d29yZD48
a2V5d29yZD5BbHBoYS1mZXRvcHJvdGVpbjwva2V5d29yZD48a2V5d29yZD5IZXBhdGl0aXMgQiB2
aXJ1czwva2V5d29yZD48a2V5d29yZD5IZXBhdG9jZWxsdWxhciBjYXJjaW5vbWE8L2tleXdvcmQ+
PGtleXdvcmQ+UHJvdGhyb21iaW4gaW5kdWNlZCBieSB2aXRhbWluIEsgYWJzZW5jZS1JSTwva2V5
d29yZD48L2tleXdvcmRzPjxkYXRlcz48eWVhcj4yMDE1PC95ZWFyPjxwdWItZGF0ZXM+PGRhdGU+
QXByIDA3PC9kYXRlPjwvcHViLWRhdGVzPjwvZGF0ZXM+PGlzYm4+MjIxOS0yODQwIChFbGVjdHJv
bmljKSYjeEQ7MTAwNy05MzI3IChMaW5raW5nKTwvaXNibj48YWNjZXNzaW9uLW51bT4yNTg1MjI3
ODwvYWNjZXNzaW9uLW51bT48dXJscz48cmVsYXRlZC11cmxzPjx1cmw+aHR0cHM6Ly93d3cubmNi
aS5ubG0ubmloLmdvdi9wdWJtZWQvMjU4NTIyNzg8L3VybD48L3JlbGF0ZWQtdXJscz48L3VybHM+
PGN1c3RvbTI+UE1DNDM4NTU0MDwvY3VzdG9tMj48ZWxlY3Ryb25pYy1yZXNvdXJjZS1udW0+MTAu
Mzc0OC93amcudjIxLmkxMy4zOTI4PC9lbGVjdHJvbmljLXJlc291cmNlLW51bT48L3JlY29yZD48
L0NpdGU+PENpdGU+PEF1dGhvcj5Lb2t1ZG88L0F1dGhvcj48WWVhcj4yMDE1PC9ZZWFyPjxSZWNO
dW0+NTM8L1JlY051bT48cmVjb3JkPjxyZWMtbnVtYmVyPjUzPC9yZWMtbnVtYmVyPjxmb3JlaWdu
LWtleXM+PGtleSBhcHA9IkVOIiBkYi1pZD0iYXRhczVmeHpuMnhhejRlOXRlNnB3eHJheDkyenhz
dmVzMHpmIiB0aW1lc3RhbXA9IjE1MDkwNjQ1ODgiPjUzPC9rZXk+PC9mb3JlaWduLWtleXM+PHJl
Zi10eXBlIG5hbWU9IkpvdXJuYWwgQXJ0aWNsZSI+MTc8L3JlZi10eXBlPjxjb250cmlidXRvcnM+
PGF1dGhvcnM+PGF1dGhvcj5Lb2t1ZG8sIE4uPC9hdXRob3I+PGF1dGhvcj5IYXNlZ2F3YSwgSy48
L2F1dGhvcj48YXV0aG9yPkFrYWhhbmUsIE0uPC9hdXRob3I+PGF1dGhvcj5JZ2FraSwgSC48L2F1
dGhvcj48YXV0aG9yPkl6dW1pLCBOLjwvYXV0aG9yPjxhdXRob3I+SWNoaWRhLCBULjwvYXV0aG9y
PjxhdXRob3I+VWVtb3RvLCBTLjwvYXV0aG9yPjxhdXRob3I+S2FuZWtvLCBTLjwvYXV0aG9yPjxh
dXRob3I+S2F3YXNha2ksIFMuPC9hdXRob3I+PGF1dGhvcj5LdSwgWS48L2F1dGhvcj48YXV0aG9y
Pkt1ZG8sIE0uPC9hdXRob3I+PGF1dGhvcj5LdWJvLCBTLjwvYXV0aG9yPjxhdXRob3I+VGFrYXlh
bWEsIFQuPC9hdXRob3I+PGF1dGhvcj5UYXRlaXNoaSwgUi48L2F1dGhvcj48YXV0aG9yPkZ1a3Vk
YSwgVC48L2F1dGhvcj48YXV0aG9yPk1hdHN1aSwgTy48L2F1dGhvcj48YXV0aG9yPk1hdHN1eWFt
YSwgWS48L2F1dGhvcj48YXV0aG9yPk11cmFrYW1pLCBULjwvYXV0aG9yPjxhdXRob3I+QXJpaSwg
Uy48L2F1dGhvcj48YXV0aG9yPk9rYXpha2ksIE0uPC9hdXRob3I+PGF1dGhvcj5NYWt1dWNoaSwg
TS48L2F1dGhvcj48L2F1dGhvcnM+PC9jb250cmlidXRvcnM+PGF1dGgtYWRkcmVzcz5UaGUgQ29t
bWl0dGVlIGZvciBSZXZpc2lvbiBvZiB0aGUgQ2xpbmljYWwgUHJhY3RpY2UgR3VpZGVsaW5lcyBm
b3IgSGVwYXRvY2VsbHVsYXIgQ2FyY2lub21hLCBUb2t5bywgSmFwYW4uPC9hdXRoLWFkZHJlc3M+
PHRpdGxlcz48dGl0bGU+RXZpZGVuY2UtYmFzZWQgQ2xpbmljYWwgUHJhY3RpY2UgR3VpZGVsaW5l
cyBmb3IgSGVwYXRvY2VsbHVsYXIgQ2FyY2lub21hOiBUaGUgSmFwYW4gU29jaWV0eSBvZiBIZXBh
dG9sb2d5IDIwMTMgdXBkYXRlICgzcmQgSlNILUhDQyBHdWlkZWxpbmVzKTwvdGl0bGU+PHNlY29u
ZGFyeS10aXRsZT5IZXBhdG9sIFJlczwvc2Vjb25kYXJ5LXRpdGxlPjwvdGl0bGVzPjxwZXJpb2Rp
Y2FsPjxmdWxsLXRpdGxlPkhlcGF0b2wgUmVzPC9mdWxsLXRpdGxlPjwvcGVyaW9kaWNhbD48dm9s
dW1lPjQ1PC92b2x1bWU+PG51bWJlcj4yPC9udW1iZXI+PGVkaXRpb24+MjAxNS8wMS8yODwvZWRp
dGlvbj48a2V5d29yZHM+PGtleXdvcmQ+YWxnb3JpdGhtIGZvciBzdXJ2ZWlsbGFuY2UgYW5kIGRp
YWdub3Npczwva2V5d29yZD48a2V5d29yZD5hbGdvcml0aG0gZm9yIHRyZWF0bWVudDwva2V5d29y
ZD48a2V5d29yZD5jbGluaWNhbCBwcmFjdGljZSBndWlkZWxpbmVzPC9rZXl3b3JkPjxrZXl3b3Jk
PmNsaW5pY2FsIHF1ZXN0aW9uPC9rZXl3b3JkPjxrZXl3b3JkPmV2aWRlbmNlLWJhc2VkIG1lZGlj
aW5lPC9rZXl3b3JkPjwva2V5d29yZHM+PGRhdGVzPjx5ZWFyPjIwMTU8L3llYXI+PHB1Yi1kYXRl
cz48ZGF0ZT5KYW48L2RhdGU+PC9wdWItZGF0ZXM+PC9kYXRlcz48aXNibj4xMzg2LTYzNDYgKFBy
aW50KSYjeEQ7MTM4Ni02MzQ2IChMaW5raW5nKTwvaXNibj48YWNjZXNzaW9uLW51bT4yNTYyNTgw
NjwvYWNjZXNzaW9uLW51bT48dXJscz48cmVsYXRlZC11cmxzPjx1cmw+aHR0cHM6Ly93d3cubmNi
aS5ubG0ubmloLmdvdi9wdWJtZWQvMjU2MjU4MDY8L3VybD48dXJsPmh0dHA6Ly9vbmxpbmVsaWJy
YXJ5LndpbGV5LmNvbS9zdG9yZS8xMC4xMTExL2hlcHIuMTI0NjQvYXNzZXQvaGVwcjEyNDY0LnBk
Zj92PTEmYW1wO3Q9ajk5Njl4Z3QmYW1wO3M9NTU4YWFlMWEwYzMzY2Q0ZTc0Y2IyMzdhYTY5NDRm
NDIwZmQ2ZDI0ZDwvdXJsPjwvcmVsYXRlZC11cmxzPjwvdXJscz48ZWxlY3Ryb25pYy1yZXNvdXJj
ZS1udW0+MTAuMTExMS9oZXByLjEyNDY0PC9lbGVjdHJvbmljLXJlc291cmNlLW51bT48L3JlY29y
ZD48L0NpdGU+PC9FbmROb3RlPgB=
</w:fldData>
        </w:fldChar>
      </w:r>
      <w:r w:rsidR="00AB67ED">
        <w:rPr>
          <w:rFonts w:ascii="Book Antiqua" w:hAnsi="Book Antiqua"/>
        </w:rPr>
        <w:instrText xml:space="preserve"> ADDIN EN.CITE.DATA </w:instrText>
      </w:r>
      <w:r w:rsidR="00AB67ED">
        <w:rPr>
          <w:rFonts w:ascii="Book Antiqua" w:hAnsi="Book Antiqua"/>
        </w:rPr>
      </w:r>
      <w:r w:rsidR="00AB67ED">
        <w:rPr>
          <w:rFonts w:ascii="Book Antiqua" w:hAnsi="Book Antiqua"/>
        </w:rPr>
        <w:fldChar w:fldCharType="end"/>
      </w:r>
      <w:r w:rsidR="005B58F9">
        <w:rPr>
          <w:rFonts w:ascii="Book Antiqua" w:hAnsi="Book Antiqua"/>
        </w:rPr>
      </w:r>
      <w:r w:rsidR="005B58F9">
        <w:rPr>
          <w:rFonts w:ascii="Book Antiqua" w:hAnsi="Book Antiqua"/>
        </w:rPr>
        <w:fldChar w:fldCharType="separate"/>
      </w:r>
      <w:r w:rsidR="00032650">
        <w:rPr>
          <w:rFonts w:ascii="Book Antiqua" w:hAnsi="Book Antiqua"/>
          <w:noProof/>
          <w:vertAlign w:val="superscript"/>
        </w:rPr>
        <w:t>[18,</w:t>
      </w:r>
      <w:r w:rsidR="00AB67ED" w:rsidRPr="00AB67ED">
        <w:rPr>
          <w:rFonts w:ascii="Book Antiqua" w:hAnsi="Book Antiqua"/>
          <w:noProof/>
          <w:vertAlign w:val="superscript"/>
        </w:rPr>
        <w:t>22-24]</w:t>
      </w:r>
      <w:r w:rsidR="005B58F9">
        <w:rPr>
          <w:rFonts w:ascii="Book Antiqua" w:hAnsi="Book Antiqua"/>
        </w:rPr>
        <w:fldChar w:fldCharType="end"/>
      </w:r>
      <w:r w:rsidR="0085338A">
        <w:rPr>
          <w:rFonts w:ascii="Book Antiqua" w:hAnsi="Book Antiqua"/>
        </w:rPr>
        <w:t>.</w:t>
      </w:r>
    </w:p>
    <w:p w14:paraId="382B4FFA" w14:textId="32800299" w:rsidR="00CB56C6" w:rsidRDefault="00850EF2" w:rsidP="001A6B6D">
      <w:pPr>
        <w:spacing w:line="360" w:lineRule="auto"/>
        <w:ind w:firstLineChars="100" w:firstLine="240"/>
        <w:jc w:val="both"/>
        <w:rPr>
          <w:rFonts w:ascii="Book Antiqua" w:hAnsi="Book Antiqua"/>
          <w:lang w:eastAsia="zh-CN"/>
        </w:rPr>
      </w:pPr>
      <w:r>
        <w:rPr>
          <w:rFonts w:ascii="Book Antiqua" w:hAnsi="Book Antiqua"/>
        </w:rPr>
        <w:t xml:space="preserve">Despite these considerable strengths, we are aware of limitations of our findings. </w:t>
      </w:r>
      <w:r w:rsidR="00881458">
        <w:rPr>
          <w:rFonts w:ascii="Book Antiqua" w:hAnsi="Book Antiqua"/>
        </w:rPr>
        <w:t xml:space="preserve">Our data </w:t>
      </w:r>
      <w:r w:rsidR="0004264E">
        <w:rPr>
          <w:rFonts w:ascii="Book Antiqua" w:hAnsi="Book Antiqua"/>
        </w:rPr>
        <w:t>were</w:t>
      </w:r>
      <w:r w:rsidR="00881458">
        <w:rPr>
          <w:rFonts w:ascii="Book Antiqua" w:hAnsi="Book Antiqua"/>
        </w:rPr>
        <w:t xml:space="preserve"> derived from </w:t>
      </w:r>
      <w:r w:rsidR="005B2AC8">
        <w:rPr>
          <w:rFonts w:ascii="Book Antiqua" w:hAnsi="Book Antiqua"/>
        </w:rPr>
        <w:t xml:space="preserve">a cross sectional rather than longitudinal database thus limiting data on patient outcomes. </w:t>
      </w:r>
      <w:r w:rsidR="008D714B">
        <w:rPr>
          <w:rFonts w:ascii="Book Antiqua" w:hAnsi="Book Antiqua"/>
        </w:rPr>
        <w:t xml:space="preserve">As </w:t>
      </w:r>
      <w:r w:rsidR="00B96214">
        <w:rPr>
          <w:rFonts w:ascii="Book Antiqua" w:hAnsi="Book Antiqua"/>
        </w:rPr>
        <w:t xml:space="preserve">Cho Ray Hospital is a tertiary referral center, many patients had been recently diagnosed with HCC or the clinical suspicion exists before referral. </w:t>
      </w:r>
      <w:r w:rsidR="0032706C">
        <w:rPr>
          <w:rFonts w:ascii="Book Antiqua" w:hAnsi="Book Antiqua"/>
        </w:rPr>
        <w:t xml:space="preserve">In addition, </w:t>
      </w:r>
      <w:r w:rsidR="00381376">
        <w:rPr>
          <w:rFonts w:ascii="Book Antiqua" w:hAnsi="Book Antiqua"/>
        </w:rPr>
        <w:t xml:space="preserve">inadequate </w:t>
      </w:r>
      <w:r w:rsidR="00FC2BF7">
        <w:rPr>
          <w:rFonts w:ascii="Book Antiqua" w:hAnsi="Book Antiqua"/>
        </w:rPr>
        <w:t>knowledge of formal screening and</w:t>
      </w:r>
      <w:r w:rsidR="00FB1B9D">
        <w:rPr>
          <w:rFonts w:ascii="Book Antiqua" w:hAnsi="Book Antiqua"/>
        </w:rPr>
        <w:t xml:space="preserve"> surveillance </w:t>
      </w:r>
      <w:r w:rsidR="00FC2BF7">
        <w:rPr>
          <w:rFonts w:ascii="Book Antiqua" w:hAnsi="Book Antiqua"/>
        </w:rPr>
        <w:t xml:space="preserve">best practices </w:t>
      </w:r>
      <w:r w:rsidR="00FB1B9D">
        <w:rPr>
          <w:rFonts w:ascii="Book Antiqua" w:hAnsi="Book Antiqua"/>
        </w:rPr>
        <w:t xml:space="preserve">for </w:t>
      </w:r>
      <w:r w:rsidR="0032706C">
        <w:rPr>
          <w:rFonts w:ascii="Book Antiqua" w:hAnsi="Book Antiqua"/>
        </w:rPr>
        <w:t>HCC</w:t>
      </w:r>
      <w:r w:rsidR="00FB1B9D">
        <w:rPr>
          <w:rFonts w:ascii="Book Antiqua" w:hAnsi="Book Antiqua"/>
        </w:rPr>
        <w:t xml:space="preserve"> among health care providers</w:t>
      </w:r>
      <w:r w:rsidR="0032706C">
        <w:rPr>
          <w:rFonts w:ascii="Book Antiqua" w:hAnsi="Book Antiqua"/>
        </w:rPr>
        <w:t xml:space="preserve"> </w:t>
      </w:r>
      <w:r w:rsidR="00FB1B9D">
        <w:rPr>
          <w:rFonts w:ascii="Book Antiqua" w:hAnsi="Book Antiqua"/>
        </w:rPr>
        <w:t xml:space="preserve">resulted in late entry to care. </w:t>
      </w:r>
      <w:r w:rsidR="00404319">
        <w:rPr>
          <w:rFonts w:ascii="Book Antiqua" w:hAnsi="Book Antiqua"/>
        </w:rPr>
        <w:t xml:space="preserve">Resource limitations in the setting of </w:t>
      </w:r>
      <w:r w:rsidR="00775F3D">
        <w:rPr>
          <w:rFonts w:ascii="Book Antiqua" w:hAnsi="Book Antiqua"/>
        </w:rPr>
        <w:t xml:space="preserve">large </w:t>
      </w:r>
      <w:r w:rsidR="00404319">
        <w:rPr>
          <w:rFonts w:ascii="Book Antiqua" w:hAnsi="Book Antiqua"/>
        </w:rPr>
        <w:t>patient</w:t>
      </w:r>
      <w:r w:rsidR="00F41A1C">
        <w:rPr>
          <w:rFonts w:ascii="Book Antiqua" w:hAnsi="Book Antiqua"/>
        </w:rPr>
        <w:t xml:space="preserve"> population-to-provider ratios, access to </w:t>
      </w:r>
      <w:r w:rsidR="002A2C2C">
        <w:rPr>
          <w:rFonts w:ascii="Book Antiqua" w:hAnsi="Book Antiqua"/>
        </w:rPr>
        <w:t xml:space="preserve">timely </w:t>
      </w:r>
      <w:r w:rsidR="00F41A1C">
        <w:rPr>
          <w:rFonts w:ascii="Book Antiqua" w:hAnsi="Book Antiqua"/>
        </w:rPr>
        <w:t xml:space="preserve">laboratory and imaging testing, and </w:t>
      </w:r>
      <w:r w:rsidR="00825CD8">
        <w:rPr>
          <w:rFonts w:ascii="Book Antiqua" w:hAnsi="Book Antiqua"/>
        </w:rPr>
        <w:t>challenges to universal direct-acting antiviral therapies may all play a role</w:t>
      </w:r>
      <w:r w:rsidR="00996786">
        <w:rPr>
          <w:rFonts w:ascii="Book Antiqua" w:hAnsi="Book Antiqua"/>
        </w:rPr>
        <w:t xml:space="preserve"> in contributing to the high observed disease burden. </w:t>
      </w:r>
      <w:r w:rsidR="00193363">
        <w:rPr>
          <w:rFonts w:ascii="Book Antiqua" w:hAnsi="Book Antiqua"/>
        </w:rPr>
        <w:t>Additionally, further</w:t>
      </w:r>
      <w:r w:rsidR="003B201B">
        <w:rPr>
          <w:rFonts w:ascii="Book Antiqua" w:hAnsi="Book Antiqua"/>
        </w:rPr>
        <w:t xml:space="preserve"> studies with</w:t>
      </w:r>
      <w:r w:rsidR="003E37E2">
        <w:rPr>
          <w:rFonts w:ascii="Book Antiqua" w:hAnsi="Book Antiqua"/>
        </w:rPr>
        <w:t xml:space="preserve"> additional detailed assessment of clinical staging</w:t>
      </w:r>
      <w:r w:rsidR="00373D3B">
        <w:rPr>
          <w:rFonts w:ascii="Book Antiqua" w:hAnsi="Book Antiqua"/>
        </w:rPr>
        <w:t xml:space="preserve"> and tumor characteristics </w:t>
      </w:r>
      <w:r w:rsidR="003E37E2">
        <w:rPr>
          <w:rFonts w:ascii="Book Antiqua" w:hAnsi="Book Antiqua"/>
        </w:rPr>
        <w:t>with a standardized system (</w:t>
      </w:r>
      <w:r w:rsidR="003E37E2" w:rsidRPr="00032650">
        <w:rPr>
          <w:rFonts w:ascii="Book Antiqua" w:hAnsi="Book Antiqua"/>
          <w:i/>
        </w:rPr>
        <w:t>e.g.</w:t>
      </w:r>
      <w:r w:rsidR="00032650" w:rsidRPr="00032650">
        <w:rPr>
          <w:rFonts w:ascii="Book Antiqua" w:hAnsi="Book Antiqua" w:hint="eastAsia"/>
          <w:i/>
          <w:lang w:eastAsia="zh-CN"/>
        </w:rPr>
        <w:t>,</w:t>
      </w:r>
      <w:r w:rsidR="003E37E2">
        <w:rPr>
          <w:rFonts w:ascii="Book Antiqua" w:hAnsi="Book Antiqua"/>
        </w:rPr>
        <w:t xml:space="preserve"> Child-Pugh </w:t>
      </w:r>
      <w:r w:rsidR="000B02AA">
        <w:rPr>
          <w:rFonts w:ascii="Book Antiqua" w:hAnsi="Book Antiqua"/>
        </w:rPr>
        <w:t xml:space="preserve">or Barcelona Clinic Liver Cancer </w:t>
      </w:r>
      <w:r w:rsidR="003E37E2">
        <w:rPr>
          <w:rFonts w:ascii="Book Antiqua" w:hAnsi="Book Antiqua"/>
        </w:rPr>
        <w:t>classification</w:t>
      </w:r>
      <w:r w:rsidR="00373D3B">
        <w:rPr>
          <w:rFonts w:ascii="Book Antiqua" w:hAnsi="Book Antiqua"/>
        </w:rPr>
        <w:t>)</w:t>
      </w:r>
      <w:r w:rsidR="003E37E2">
        <w:rPr>
          <w:rFonts w:ascii="Book Antiqua" w:hAnsi="Book Antiqua"/>
        </w:rPr>
        <w:t xml:space="preserve">, prior </w:t>
      </w:r>
      <w:r w:rsidR="00307C8B">
        <w:rPr>
          <w:rFonts w:ascii="Book Antiqua" w:hAnsi="Book Antiqua"/>
        </w:rPr>
        <w:t>vaccination/</w:t>
      </w:r>
      <w:r w:rsidR="003E37E2">
        <w:rPr>
          <w:rFonts w:ascii="Book Antiqua" w:hAnsi="Book Antiqua"/>
        </w:rPr>
        <w:t xml:space="preserve">treatment and viral hepatitis </w:t>
      </w:r>
      <w:r w:rsidR="00373D3B">
        <w:rPr>
          <w:rFonts w:ascii="Book Antiqua" w:hAnsi="Book Antiqua"/>
        </w:rPr>
        <w:t xml:space="preserve">details </w:t>
      </w:r>
      <w:r w:rsidR="003E37E2">
        <w:rPr>
          <w:rFonts w:ascii="Book Antiqua" w:hAnsi="Book Antiqua"/>
        </w:rPr>
        <w:t>(genotype, viral load)</w:t>
      </w:r>
      <w:r w:rsidR="007071D4">
        <w:rPr>
          <w:rFonts w:ascii="Book Antiqua" w:hAnsi="Book Antiqua"/>
        </w:rPr>
        <w:t>, in conjunction with patient outcomes</w:t>
      </w:r>
      <w:r w:rsidR="001564D6">
        <w:rPr>
          <w:rFonts w:ascii="Book Antiqua" w:hAnsi="Book Antiqua"/>
        </w:rPr>
        <w:t xml:space="preserve"> and evaluation for additional etiologies of liver disease such as alcohol use</w:t>
      </w:r>
      <w:r w:rsidR="0051196A">
        <w:rPr>
          <w:rFonts w:ascii="Book Antiqua" w:hAnsi="Book Antiqua"/>
        </w:rPr>
        <w:t xml:space="preserve"> or</w:t>
      </w:r>
      <w:r w:rsidR="001564D6">
        <w:rPr>
          <w:rFonts w:ascii="Book Antiqua" w:hAnsi="Book Antiqua"/>
        </w:rPr>
        <w:t xml:space="preserve"> non-alcoholic steatohepatitis, </w:t>
      </w:r>
      <w:r w:rsidR="007071D4">
        <w:rPr>
          <w:rFonts w:ascii="Book Antiqua" w:hAnsi="Book Antiqua"/>
        </w:rPr>
        <w:t>would enhance</w:t>
      </w:r>
      <w:r w:rsidR="009E25C5">
        <w:rPr>
          <w:rFonts w:ascii="Book Antiqua" w:hAnsi="Book Antiqua"/>
        </w:rPr>
        <w:t xml:space="preserve"> our knowledge of anticipated disease burden in Vietnam. </w:t>
      </w:r>
      <w:r w:rsidR="00873C3F">
        <w:rPr>
          <w:rFonts w:ascii="Book Antiqua" w:hAnsi="Book Antiqua"/>
        </w:rPr>
        <w:t>Although the catchment area</w:t>
      </w:r>
      <w:r w:rsidR="00F61CED">
        <w:rPr>
          <w:rFonts w:ascii="Book Antiqua" w:hAnsi="Book Antiqua"/>
        </w:rPr>
        <w:t xml:space="preserve"> of this medical center is expans</w:t>
      </w:r>
      <w:r w:rsidR="0004264E">
        <w:rPr>
          <w:rFonts w:ascii="Book Antiqua" w:hAnsi="Book Antiqua"/>
        </w:rPr>
        <w:t>iv</w:t>
      </w:r>
      <w:r w:rsidR="00F61CED">
        <w:rPr>
          <w:rFonts w:ascii="Book Antiqua" w:hAnsi="Book Antiqua"/>
        </w:rPr>
        <w:t>e, it does not cover northern Vietnam and thus does not allow for national-level estimates.</w:t>
      </w:r>
    </w:p>
    <w:p w14:paraId="767C34C4" w14:textId="70BFF088" w:rsidR="00CB56C6" w:rsidRDefault="00850EF2" w:rsidP="001A6B6D">
      <w:pPr>
        <w:spacing w:line="360" w:lineRule="auto"/>
        <w:ind w:firstLineChars="100" w:firstLine="240"/>
        <w:jc w:val="both"/>
        <w:rPr>
          <w:rFonts w:ascii="Book Antiqua" w:hAnsi="Book Antiqua"/>
          <w:lang w:eastAsia="zh-CN"/>
        </w:rPr>
      </w:pPr>
      <w:r>
        <w:rPr>
          <w:rFonts w:ascii="Book Antiqua" w:hAnsi="Book Antiqua"/>
        </w:rPr>
        <w:t>Nevertheless, there is much untapped potential and much to be done.</w:t>
      </w:r>
      <w:r w:rsidR="00D95F65">
        <w:rPr>
          <w:rFonts w:ascii="Book Antiqua" w:hAnsi="Book Antiqua"/>
        </w:rPr>
        <w:t xml:space="preserve"> </w:t>
      </w:r>
      <w:r>
        <w:rPr>
          <w:rFonts w:ascii="Book Antiqua" w:hAnsi="Book Antiqua"/>
        </w:rPr>
        <w:t>Vietnam is a high endemic area for HBV</w:t>
      </w:r>
      <w:r w:rsidR="00F11A3C">
        <w:rPr>
          <w:rFonts w:ascii="Book Antiqua" w:hAnsi="Book Antiqua"/>
        </w:rPr>
        <w:t xml:space="preserve"> and HCV, with</w:t>
      </w:r>
      <w:r>
        <w:rPr>
          <w:rFonts w:ascii="Book Antiqua" w:hAnsi="Book Antiqua"/>
        </w:rPr>
        <w:t xml:space="preserve"> </w:t>
      </w:r>
      <w:r w:rsidR="00F11A3C">
        <w:rPr>
          <w:rFonts w:ascii="Book Antiqua" w:hAnsi="Book Antiqua"/>
        </w:rPr>
        <w:t>consequent</w:t>
      </w:r>
      <w:r>
        <w:rPr>
          <w:rFonts w:ascii="Book Antiqua" w:hAnsi="Book Antiqua"/>
        </w:rPr>
        <w:t xml:space="preserve"> HCC.</w:t>
      </w:r>
      <w:r w:rsidR="00D95F65">
        <w:rPr>
          <w:rFonts w:ascii="Book Antiqua" w:hAnsi="Book Antiqua"/>
        </w:rPr>
        <w:t xml:space="preserve"> </w:t>
      </w:r>
      <w:r>
        <w:rPr>
          <w:rFonts w:ascii="Book Antiqua" w:hAnsi="Book Antiqua"/>
        </w:rPr>
        <w:t xml:space="preserve">While lung cancer leads all cancer deaths in Vietnam accounting for 5.95% of all mortality, liver cancer is second of all cancer deaths, </w:t>
      </w:r>
      <w:r>
        <w:rPr>
          <w:rFonts w:ascii="Book Antiqua" w:hAnsi="Book Antiqua" w:cs="Arial"/>
        </w:rPr>
        <w:t>accounting for 2.42% but has been increasing at 2.34% annually</w:t>
      </w:r>
      <w:r w:rsidR="00ED3CC3">
        <w:rPr>
          <w:rFonts w:ascii="Book Antiqua" w:hAnsi="Book Antiqua" w:cs="Arial"/>
        </w:rPr>
        <w:fldChar w:fldCharType="begin"/>
      </w:r>
      <w:r w:rsidR="00AB67ED">
        <w:rPr>
          <w:rFonts w:ascii="Book Antiqua" w:hAnsi="Book Antiqua" w:cs="Arial"/>
        </w:rPr>
        <w:instrText xml:space="preserve"> ADDIN EN.CITE &lt;EndNote&gt;&lt;Cite&gt;&lt;Year&gt;2017&lt;/Year&gt;&lt;RecNum&gt;42&lt;/RecNum&gt;&lt;DisplayText&gt;&lt;style face="superscript"&gt;[25]&lt;/style&gt;&lt;/DisplayText&gt;&lt;record&gt;&lt;rec-number&gt;42&lt;/rec-number&gt;&lt;foreign-keys&gt;&lt;key app="EN" db-id="atas5fxzn2xaz4e9te6pwxrax92zxsves0zf" timestamp="1508896954"&gt;42&lt;/key&gt;&lt;/foreign-keys&gt;&lt;ref-type name="Web Page"&gt;12&lt;/ref-type&gt;&lt;contributors&gt;&lt;/contributors&gt;&lt;titles&gt;&lt;title&gt;2016 Global Burden of Disease&lt;/title&gt;&lt;/titles&gt;&lt;volume&gt;2017&lt;/volume&gt;&lt;number&gt;Oct 15&lt;/number&gt;&lt;dates&gt;&lt;year&gt;2017&lt;/year&gt;&lt;/dates&gt;&lt;urls&gt;&lt;related-urls&gt;&lt;url&gt;https://vizhub.healthdata.org/gbd-compare/&lt;/url&gt;&lt;/related-urls&gt;&lt;/urls&gt;&lt;/record&gt;&lt;/Cite&gt;&lt;/EndNote&gt;</w:instrText>
      </w:r>
      <w:r w:rsidR="00ED3CC3">
        <w:rPr>
          <w:rFonts w:ascii="Book Antiqua" w:hAnsi="Book Antiqua" w:cs="Arial"/>
        </w:rPr>
        <w:fldChar w:fldCharType="separate"/>
      </w:r>
      <w:r w:rsidR="00AB67ED" w:rsidRPr="00AB67ED">
        <w:rPr>
          <w:rFonts w:ascii="Book Antiqua" w:hAnsi="Book Antiqua" w:cs="Arial"/>
          <w:noProof/>
          <w:vertAlign w:val="superscript"/>
        </w:rPr>
        <w:t>[25]</w:t>
      </w:r>
      <w:r w:rsidR="00ED3CC3">
        <w:rPr>
          <w:rFonts w:ascii="Book Antiqua" w:hAnsi="Book Antiqua" w:cs="Arial"/>
        </w:rPr>
        <w:fldChar w:fldCharType="end"/>
      </w:r>
      <w:r w:rsidR="00ED3CC3">
        <w:rPr>
          <w:rFonts w:ascii="Book Antiqua" w:hAnsi="Book Antiqua" w:cs="Arial"/>
        </w:rPr>
        <w:t xml:space="preserve">. </w:t>
      </w:r>
      <w:r>
        <w:rPr>
          <w:rFonts w:ascii="Book Antiqua" w:hAnsi="Book Antiqua"/>
        </w:rPr>
        <w:t>To characterize the situation in Vietnam as “epidemic” for HCC compared to the rest of the world would not be an understatement.</w:t>
      </w:r>
      <w:r w:rsidR="00A87C98">
        <w:rPr>
          <w:rFonts w:ascii="Book Antiqua" w:hAnsi="Book Antiqua"/>
        </w:rPr>
        <w:t xml:space="preserve"> Additionally, as the window for early-stage HCC diagnosis is thought to be small, </w:t>
      </w:r>
      <w:r w:rsidR="0000673A">
        <w:rPr>
          <w:rFonts w:ascii="Book Antiqua" w:hAnsi="Book Antiqua"/>
        </w:rPr>
        <w:t>measures to quickly identify and provide care</w:t>
      </w:r>
      <w:r w:rsidR="009B5117">
        <w:rPr>
          <w:rFonts w:ascii="Book Antiqua" w:hAnsi="Book Antiqua"/>
        </w:rPr>
        <w:t xml:space="preserve"> linkage, </w:t>
      </w:r>
      <w:r w:rsidR="009B5117">
        <w:rPr>
          <w:rFonts w:ascii="Book Antiqua" w:hAnsi="Book Antiqua"/>
        </w:rPr>
        <w:lastRenderedPageBreak/>
        <w:t xml:space="preserve">even if on small scales, will likely result in a large magnitude effect given the endemic </w:t>
      </w:r>
      <w:r w:rsidR="00FB14A9">
        <w:rPr>
          <w:rFonts w:ascii="Book Antiqua" w:hAnsi="Book Antiqua"/>
        </w:rPr>
        <w:t xml:space="preserve">and epidemic </w:t>
      </w:r>
      <w:r w:rsidR="009B5117">
        <w:rPr>
          <w:rFonts w:ascii="Book Antiqua" w:hAnsi="Book Antiqua"/>
        </w:rPr>
        <w:t>nature of viral hepatitis in Vietnam.</w:t>
      </w:r>
    </w:p>
    <w:p w14:paraId="46AF5F1E" w14:textId="63B9FA30" w:rsidR="00CB56C6" w:rsidRDefault="00850EF2" w:rsidP="001A6B6D">
      <w:pPr>
        <w:spacing w:line="360" w:lineRule="auto"/>
        <w:ind w:firstLineChars="100" w:firstLine="240"/>
        <w:jc w:val="both"/>
        <w:rPr>
          <w:rFonts w:ascii="Book Antiqua" w:hAnsi="Book Antiqua"/>
          <w:lang w:eastAsia="zh-CN"/>
        </w:rPr>
      </w:pPr>
      <w:r>
        <w:rPr>
          <w:rFonts w:ascii="Book Antiqua" w:hAnsi="Book Antiqua"/>
        </w:rPr>
        <w:t>The burden of HCC at the Cho Ray Hospital tertiary referral center is substantial and does not appear to subside in the foreseeable future.</w:t>
      </w:r>
      <w:r w:rsidR="00A02D62">
        <w:rPr>
          <w:rFonts w:ascii="Book Antiqua" w:hAnsi="Book Antiqua"/>
        </w:rPr>
        <w:t xml:space="preserve"> </w:t>
      </w:r>
      <w:r>
        <w:rPr>
          <w:rFonts w:ascii="Book Antiqua" w:hAnsi="Book Antiqua"/>
        </w:rPr>
        <w:t>Certainly</w:t>
      </w:r>
      <w:r w:rsidR="007261E2">
        <w:rPr>
          <w:rFonts w:ascii="Book Antiqua" w:hAnsi="Book Antiqua"/>
        </w:rPr>
        <w:t>,</w:t>
      </w:r>
      <w:r>
        <w:rPr>
          <w:rFonts w:ascii="Book Antiqua" w:hAnsi="Book Antiqua"/>
        </w:rPr>
        <w:t xml:space="preserve"> from a public health perspective, screening for viral hepatitis, both HBV and HCV, with linkage to care is highly warranted.</w:t>
      </w:r>
      <w:r w:rsidR="00D95F65">
        <w:rPr>
          <w:rFonts w:ascii="Book Antiqua" w:hAnsi="Book Antiqua"/>
        </w:rPr>
        <w:t xml:space="preserve"> </w:t>
      </w:r>
      <w:r>
        <w:rPr>
          <w:rFonts w:ascii="Book Antiqua" w:hAnsi="Book Antiqua"/>
        </w:rPr>
        <w:t xml:space="preserve">For those not already infected and without natural immunity, HBV vaccinations should be administered and education regarding protecting against HCV transmission should be offered through culturally </w:t>
      </w:r>
      <w:r w:rsidR="00956274">
        <w:rPr>
          <w:rFonts w:ascii="Book Antiqua" w:hAnsi="Book Antiqua"/>
        </w:rPr>
        <w:t xml:space="preserve">and linguistically </w:t>
      </w:r>
      <w:r>
        <w:rPr>
          <w:rFonts w:ascii="Book Antiqua" w:hAnsi="Book Antiqua"/>
        </w:rPr>
        <w:t>competent messaging.</w:t>
      </w:r>
      <w:r w:rsidR="00D95F65">
        <w:rPr>
          <w:rFonts w:ascii="Book Antiqua" w:hAnsi="Book Antiqua"/>
        </w:rPr>
        <w:t xml:space="preserve"> </w:t>
      </w:r>
      <w:r>
        <w:rPr>
          <w:rFonts w:ascii="Book Antiqua" w:hAnsi="Book Antiqua"/>
        </w:rPr>
        <w:t>For those who are chronically in</w:t>
      </w:r>
      <w:r w:rsidR="003942A4">
        <w:rPr>
          <w:rFonts w:ascii="Book Antiqua" w:hAnsi="Book Antiqua"/>
        </w:rPr>
        <w:t>fected,</w:t>
      </w:r>
      <w:r w:rsidR="000B6DFA">
        <w:rPr>
          <w:rFonts w:ascii="Book Antiqua" w:hAnsi="Book Antiqua"/>
        </w:rPr>
        <w:t xml:space="preserve"> clinical management and</w:t>
      </w:r>
      <w:r w:rsidR="003942A4">
        <w:rPr>
          <w:rFonts w:ascii="Book Antiqua" w:hAnsi="Book Antiqua"/>
        </w:rPr>
        <w:t xml:space="preserve"> follow up </w:t>
      </w:r>
      <w:r w:rsidR="0095186B">
        <w:rPr>
          <w:rFonts w:ascii="Book Antiqua" w:hAnsi="Book Antiqua"/>
        </w:rPr>
        <w:t xml:space="preserve">are </w:t>
      </w:r>
      <w:r w:rsidR="003942A4">
        <w:rPr>
          <w:rFonts w:ascii="Book Antiqua" w:hAnsi="Book Antiqua"/>
        </w:rPr>
        <w:t>necessary</w:t>
      </w:r>
      <w:r w:rsidR="000A27A9">
        <w:rPr>
          <w:rFonts w:ascii="Book Antiqua" w:hAnsi="Book Antiqua"/>
        </w:rPr>
        <w:t>, but how this occurs should be determined based on future needs assessments and can potentially take the form of augmentation of specialist hepatologists, more education to general providers, or increasing facility access for liver-related diagnostics and care (</w:t>
      </w:r>
      <w:r w:rsidR="000A27A9" w:rsidRPr="00032650">
        <w:rPr>
          <w:rFonts w:ascii="Book Antiqua" w:hAnsi="Book Antiqua"/>
          <w:i/>
        </w:rPr>
        <w:t>e.g.</w:t>
      </w:r>
      <w:r w:rsidR="00032650" w:rsidRPr="00032650">
        <w:rPr>
          <w:rFonts w:ascii="Book Antiqua" w:hAnsi="Book Antiqua" w:hint="eastAsia"/>
          <w:i/>
          <w:lang w:eastAsia="zh-CN"/>
        </w:rPr>
        <w:t>,</w:t>
      </w:r>
      <w:r w:rsidR="000A27A9">
        <w:rPr>
          <w:rFonts w:ascii="Book Antiqua" w:hAnsi="Book Antiqua"/>
        </w:rPr>
        <w:t xml:space="preserve"> elastography, advanced laboratory testing such as tumor markers)</w:t>
      </w:r>
      <w:r w:rsidR="00032650">
        <w:rPr>
          <w:rFonts w:ascii="Book Antiqua" w:hAnsi="Book Antiqua" w:hint="eastAsia"/>
          <w:lang w:eastAsia="zh-CN"/>
        </w:rPr>
        <w:t>.</w:t>
      </w:r>
    </w:p>
    <w:p w14:paraId="5EBC436C" w14:textId="4EA49FAA" w:rsidR="00A3666D" w:rsidRDefault="003942A4" w:rsidP="001A6B6D">
      <w:pPr>
        <w:spacing w:line="360" w:lineRule="auto"/>
        <w:ind w:firstLineChars="100" w:firstLine="240"/>
        <w:jc w:val="both"/>
        <w:rPr>
          <w:rFonts w:ascii="Book Antiqua" w:hAnsi="Book Antiqua"/>
          <w:lang w:eastAsia="zh-CN"/>
        </w:rPr>
      </w:pPr>
      <w:r>
        <w:rPr>
          <w:rFonts w:ascii="Book Antiqua" w:hAnsi="Book Antiqua"/>
        </w:rPr>
        <w:t>Systematic, institutional, and programmatic efforts</w:t>
      </w:r>
      <w:r w:rsidR="00183A0E">
        <w:rPr>
          <w:rFonts w:ascii="Book Antiqua" w:hAnsi="Book Antiqua"/>
        </w:rPr>
        <w:t xml:space="preserve"> all have a role to play in</w:t>
      </w:r>
      <w:r w:rsidR="00D8590D">
        <w:rPr>
          <w:rFonts w:ascii="Book Antiqua" w:hAnsi="Book Antiqua"/>
        </w:rPr>
        <w:t xml:space="preserve"> combating</w:t>
      </w:r>
      <w:r w:rsidR="000C5F2D">
        <w:rPr>
          <w:rFonts w:ascii="Book Antiqua" w:hAnsi="Book Antiqua"/>
        </w:rPr>
        <w:t xml:space="preserve"> HCC</w:t>
      </w:r>
      <w:r w:rsidR="00E02124">
        <w:rPr>
          <w:rFonts w:ascii="Book Antiqua" w:hAnsi="Book Antiqua"/>
        </w:rPr>
        <w:t>, and adoption of</w:t>
      </w:r>
      <w:r w:rsidR="00D95F65">
        <w:rPr>
          <w:rFonts w:ascii="Book Antiqua" w:hAnsi="Book Antiqua"/>
        </w:rPr>
        <w:t xml:space="preserve"> </w:t>
      </w:r>
      <w:r w:rsidR="00E02124">
        <w:rPr>
          <w:rFonts w:ascii="Book Antiqua" w:hAnsi="Book Antiqua"/>
        </w:rPr>
        <w:t xml:space="preserve">birth </w:t>
      </w:r>
      <w:r w:rsidR="00C44505">
        <w:rPr>
          <w:rFonts w:ascii="Book Antiqua" w:hAnsi="Book Antiqua"/>
        </w:rPr>
        <w:t xml:space="preserve">dose </w:t>
      </w:r>
      <w:r w:rsidR="00E02124">
        <w:rPr>
          <w:rFonts w:ascii="Book Antiqua" w:hAnsi="Book Antiqua"/>
        </w:rPr>
        <w:t xml:space="preserve">provision </w:t>
      </w:r>
      <w:r w:rsidR="00C44505">
        <w:rPr>
          <w:rFonts w:ascii="Book Antiqua" w:hAnsi="Book Antiqua"/>
        </w:rPr>
        <w:t xml:space="preserve">through </w:t>
      </w:r>
      <w:r w:rsidR="00E02124">
        <w:rPr>
          <w:rFonts w:ascii="Book Antiqua" w:hAnsi="Book Antiqua"/>
        </w:rPr>
        <w:t>a</w:t>
      </w:r>
      <w:r w:rsidR="0013511F">
        <w:rPr>
          <w:rFonts w:ascii="Book Antiqua" w:hAnsi="Book Antiqua"/>
        </w:rPr>
        <w:t xml:space="preserve"> large-scale </w:t>
      </w:r>
      <w:r w:rsidR="00181B49">
        <w:rPr>
          <w:rFonts w:ascii="Book Antiqua" w:hAnsi="Book Antiqua"/>
        </w:rPr>
        <w:t xml:space="preserve">childhood HBV vaccination program </w:t>
      </w:r>
      <w:r w:rsidR="00745333">
        <w:rPr>
          <w:rFonts w:ascii="Book Antiqua" w:hAnsi="Book Antiqua"/>
        </w:rPr>
        <w:t xml:space="preserve">has been reported to reduce </w:t>
      </w:r>
      <w:r w:rsidR="009657BC">
        <w:rPr>
          <w:rFonts w:ascii="Book Antiqua" w:hAnsi="Book Antiqua"/>
        </w:rPr>
        <w:t>chronic HBV infection rates</w:t>
      </w:r>
      <w:r w:rsidR="00B16768">
        <w:rPr>
          <w:rFonts w:ascii="Book Antiqua" w:hAnsi="Book Antiqua"/>
        </w:rPr>
        <w:fldChar w:fldCharType="begin">
          <w:fldData xml:space="preserve">PEVuZE5vdGU+PENpdGU+PEF1dGhvcj5OZ3V5ZW48L0F1dGhvcj48WWVhcj4yMDE0PC9ZZWFyPjxS
ZWNOdW0+NTI8L1JlY051bT48RGlzcGxheVRleHQ+PHN0eWxlIGZhY2U9InN1cGVyc2NyaXB0Ij5b
MTVdPC9zdHlsZT48L0Rpc3BsYXlUZXh0PjxyZWNvcmQ+PHJlYy1udW1iZXI+NTI8L3JlYy1udW1i
ZXI+PGZvcmVpZ24ta2V5cz48a2V5IGFwcD0iRU4iIGRiLWlkPSJhdGFzNWZ4em4yeGF6NGU5dGU2
cHd4cmF4OTJ6eHN2ZXMwemYiIHRpbWVzdGFtcD0iMTUwODk4MDAwNiI+NTI8L2tleT48L2ZvcmVp
Z24ta2V5cz48cmVmLXR5cGUgbmFtZT0iSm91cm5hbCBBcnRpY2xlIj4xNzwvcmVmLXR5cGU+PGNv
bnRyaWJ1dG9ycz48YXV0aG9ycz48YXV0aG9yPk5ndXllbiwgVC4gSC48L2F1dGhvcj48YXV0aG9y
PlZ1LCBNLiBILjwvYXV0aG9yPjxhdXRob3I+Tmd1eWVuLCBWLiBDLjwvYXV0aG9yPjxhdXRob3I+
Tmd1eWVuLCBMLiBILjwvYXV0aG9yPjxhdXRob3I+VG9kYSwgSy48L2F1dGhvcj48YXV0aG9yPk5n
dXllbiwgVC4gTi48L2F1dGhvcj48YXV0aG9yPkRhbywgUy48L2F1dGhvcj48YXV0aG9yPldhbm5l
bXVlaGxlciwgSy4gQS48L2F1dGhvcj48YXV0aG9yPkhlbm5lc3NleSwgSy4gQS48L2F1dGhvcj48
L2F1dGhvcnM+PC9jb250cmlidXRvcnM+PGF1dGgtYWRkcmVzcz5OYXRpb25hbCBJbnNpdHV0dXRl
IG9mIEh5Z2llbmNlIGFuZCBFcGlkZW1pb2xvZ3ksIEhhbm9pLCBWaWV0bmFtLiYjeEQ7UHJvZ3Jh
bSBmb3IgQXBwcm9wcmlhdGUgVGVjaG5vbG9neSBpbiBIZWFsdGggKFBBVEgpICwgSGFub2ksIFZp
ZXRuYW0uIEVsZWN0cm9uaWMgYWRkcmVzczogaHZ1QHBhdGgub3JnLiYjeEQ7V29ybGQgSGVhbHRo
IE9yZ2FuaXphdGlvbiwgSGFub2ksIFZpZXRuYW0uJiN4RDtQcm9ncmFtIGZvciBBcHByb3ByaWF0
ZSBUZWNobm9sb2d5IGluIEhlYWx0aCAoUEFUSCkgLCBIYW5vaSwgVmlldG5hbS4mI3hEO0NlbnRl
ciBmb3IgRGlzZWFzZSBDb250cm9sIGFuZCBQcmV2ZW50aW9uLCBVU0EuJiN4RDtXb3JsZCBIZWFs
dGggT3JnYW5pemF0aW9uLCBXZXN0ZXJuIFBhY2lmaWMgUmVnaW9uYWwgT2ZmaWNlLCBNYW5pbGEs
IFBoaWxpcHBpbmVzLjwvYXV0aC1hZGRyZXNzPjx0aXRsZXM+PHRpdGxlPkEgcmVkdWN0aW9uIGlu
IGNocm9uaWMgaGVwYXRpdGlzIEIgdmlydXMgaW5mZWN0aW9uIHByZXZhbGVuY2UgYW1vbmcgY2hp
bGRyZW4gaW4gVmlldG5hbSBkZW1vbnN0cmF0ZXMgdGhlIGltcG9ydGFuY2Ugb2YgdmFjY2luYXRp
b248L3RpdGxlPjxzZWNvbmRhcnktdGl0bGU+VmFjY2luZTwvc2Vjb25kYXJ5LXRpdGxlPjwvdGl0
bGVzPjxwZXJpb2RpY2FsPjxmdWxsLXRpdGxlPlZhY2NpbmU8L2Z1bGwtdGl0bGU+PC9wZXJpb2Rp
Y2FsPjxwYWdlcz4yMTctMjI8L3BhZ2VzPjx2b2x1bWU+MzI8L3ZvbHVtZT48bnVtYmVyPjI8L251
bWJlcj48a2V5d29yZHM+PGtleXdvcmQ+Q2hpbGQ8L2tleXdvcmQ+PGtleXdvcmQ+Q3Jvc3MtU2Vj
dGlvbmFsIFN0dWRpZXM8L2tleXdvcmQ+PGtleXdvcmQ+RmVtYWxlPC9rZXl3b3JkPjxrZXl3b3Jk
PkhlcGF0aXRpcyBCIFN1cmZhY2UgQW50aWdlbnMvYmxvb2Q8L2tleXdvcmQ+PGtleXdvcmQ+SGVw
YXRpdGlzIEIgVmFjY2luZXMvKnRoZXJhcGV1dGljIHVzZTwva2V5d29yZD48a2V5d29yZD5IZXBh
dGl0aXMgQiwgQ2hyb25pYy8qZXBpZGVtaW9sb2d5L3ByZXZlbnRpb24gJmFtcDsgY29udHJvbDwv
a2V5d29yZD48a2V5d29yZD5IdW1hbnM8L2tleXdvcmQ+PGtleXdvcmQ+KkltbXVuaXphdGlvbiBQ
cm9ncmFtczwva2V5d29yZD48a2V5d29yZD5JbW11bml6YXRpb24sIFNlY29uZGFyeTwva2V5d29y
ZD48a2V5d29yZD5NYWxlPC9rZXl3b3JkPjxrZXl3b3JkPlByZXZhbGVuY2U8L2tleXdvcmQ+PGtl
eXdvcmQ+VmlldG5hbS9lcGlkZW1pb2xvZ3k8L2tleXdvcmQ+PGtleXdvcmQ+QmlydGggZG9zZSB2
YWNjaW5hdGlvbjwva2V5d29yZD48a2V5d29yZD5IZXBhdGl0aXMgQiB2aXJ1czwva2V5d29yZD48
a2V5d29yZD5JbW11bml6YXRpb248L2tleXdvcmQ+PGtleXdvcmQ+U2Vyb3ByZXZhbGVuY2U8L2tl
eXdvcmQ+PC9rZXl3b3Jkcz48ZGF0ZXM+PHllYXI+MjAxNDwveWVhcj48cHViLWRhdGVzPjxkYXRl
PkphbiAwMzwvZGF0ZT48L3B1Yi1kYXRlcz48L2RhdGVzPjxpc2JuPjE4NzMtMjUxOCAoRWxlY3Ry
b25pYykmI3hEOzAyNjQtNDEwWCAoTGlua2luZyk8L2lzYm4+PGFjY2Vzc2lvbi1udW0+MjQyODQ0
MTA8L2FjY2Vzc2lvbi1udW0+PHVybHM+PHJlbGF0ZWQtdXJscz48dXJsPmh0dHBzOi8vd3d3Lm5j
YmkubmxtLm5paC5nb3YvcHVibWVkLzI0Mjg0NDEwPC91cmw+PC9yZWxhdGVkLXVybHM+PC91cmxz
PjxjdXN0b20yPlBNQzQ2OTkyODM8L2N1c3RvbTI+PGVsZWN0cm9uaWMtcmVzb3VyY2UtbnVtPjEw
LjEwMTYvai52YWNjaW5lLjIwMTMuMTEuMDA0PC9lbGVjdHJvbmljLXJlc291cmNlLW51bT48L3Jl
Y29yZD48L0NpdGU+PC9FbmROb3RlPgB=
</w:fldData>
        </w:fldChar>
      </w:r>
      <w:r w:rsidR="00DD2AC8">
        <w:rPr>
          <w:rFonts w:ascii="Book Antiqua" w:hAnsi="Book Antiqua"/>
        </w:rPr>
        <w:instrText xml:space="preserve"> ADDIN EN.CITE </w:instrText>
      </w:r>
      <w:r w:rsidR="00DD2AC8">
        <w:rPr>
          <w:rFonts w:ascii="Book Antiqua" w:hAnsi="Book Antiqua"/>
        </w:rPr>
        <w:fldChar w:fldCharType="begin">
          <w:fldData xml:space="preserve">PEVuZE5vdGU+PENpdGU+PEF1dGhvcj5OZ3V5ZW48L0F1dGhvcj48WWVhcj4yMDE0PC9ZZWFyPjxS
ZWNOdW0+NTI8L1JlY051bT48RGlzcGxheVRleHQ+PHN0eWxlIGZhY2U9InN1cGVyc2NyaXB0Ij5b
MTVdPC9zdHlsZT48L0Rpc3BsYXlUZXh0PjxyZWNvcmQ+PHJlYy1udW1iZXI+NTI8L3JlYy1udW1i
ZXI+PGZvcmVpZ24ta2V5cz48a2V5IGFwcD0iRU4iIGRiLWlkPSJhdGFzNWZ4em4yeGF6NGU5dGU2
cHd4cmF4OTJ6eHN2ZXMwemYiIHRpbWVzdGFtcD0iMTUwODk4MDAwNiI+NTI8L2tleT48L2ZvcmVp
Z24ta2V5cz48cmVmLXR5cGUgbmFtZT0iSm91cm5hbCBBcnRpY2xlIj4xNzwvcmVmLXR5cGU+PGNv
bnRyaWJ1dG9ycz48YXV0aG9ycz48YXV0aG9yPk5ndXllbiwgVC4gSC48L2F1dGhvcj48YXV0aG9y
PlZ1LCBNLiBILjwvYXV0aG9yPjxhdXRob3I+Tmd1eWVuLCBWLiBDLjwvYXV0aG9yPjxhdXRob3I+
Tmd1eWVuLCBMLiBILjwvYXV0aG9yPjxhdXRob3I+VG9kYSwgSy48L2F1dGhvcj48YXV0aG9yPk5n
dXllbiwgVC4gTi48L2F1dGhvcj48YXV0aG9yPkRhbywgUy48L2F1dGhvcj48YXV0aG9yPldhbm5l
bXVlaGxlciwgSy4gQS48L2F1dGhvcj48YXV0aG9yPkhlbm5lc3NleSwgSy4gQS48L2F1dGhvcj48
L2F1dGhvcnM+PC9jb250cmlidXRvcnM+PGF1dGgtYWRkcmVzcz5OYXRpb25hbCBJbnNpdHV0dXRl
IG9mIEh5Z2llbmNlIGFuZCBFcGlkZW1pb2xvZ3ksIEhhbm9pLCBWaWV0bmFtLiYjeEQ7UHJvZ3Jh
bSBmb3IgQXBwcm9wcmlhdGUgVGVjaG5vbG9neSBpbiBIZWFsdGggKFBBVEgpICwgSGFub2ksIFZp
ZXRuYW0uIEVsZWN0cm9uaWMgYWRkcmVzczogaHZ1QHBhdGgub3JnLiYjeEQ7V29ybGQgSGVhbHRo
IE9yZ2FuaXphdGlvbiwgSGFub2ksIFZpZXRuYW0uJiN4RDtQcm9ncmFtIGZvciBBcHByb3ByaWF0
ZSBUZWNobm9sb2d5IGluIEhlYWx0aCAoUEFUSCkgLCBIYW5vaSwgVmlldG5hbS4mI3hEO0NlbnRl
ciBmb3IgRGlzZWFzZSBDb250cm9sIGFuZCBQcmV2ZW50aW9uLCBVU0EuJiN4RDtXb3JsZCBIZWFs
dGggT3JnYW5pemF0aW9uLCBXZXN0ZXJuIFBhY2lmaWMgUmVnaW9uYWwgT2ZmaWNlLCBNYW5pbGEs
IFBoaWxpcHBpbmVzLjwvYXV0aC1hZGRyZXNzPjx0aXRsZXM+PHRpdGxlPkEgcmVkdWN0aW9uIGlu
IGNocm9uaWMgaGVwYXRpdGlzIEIgdmlydXMgaW5mZWN0aW9uIHByZXZhbGVuY2UgYW1vbmcgY2hp
bGRyZW4gaW4gVmlldG5hbSBkZW1vbnN0cmF0ZXMgdGhlIGltcG9ydGFuY2Ugb2YgdmFjY2luYXRp
b248L3RpdGxlPjxzZWNvbmRhcnktdGl0bGU+VmFjY2luZTwvc2Vjb25kYXJ5LXRpdGxlPjwvdGl0
bGVzPjxwZXJpb2RpY2FsPjxmdWxsLXRpdGxlPlZhY2NpbmU8L2Z1bGwtdGl0bGU+PC9wZXJpb2Rp
Y2FsPjxwYWdlcz4yMTctMjI8L3BhZ2VzPjx2b2x1bWU+MzI8L3ZvbHVtZT48bnVtYmVyPjI8L251
bWJlcj48a2V5d29yZHM+PGtleXdvcmQ+Q2hpbGQ8L2tleXdvcmQ+PGtleXdvcmQ+Q3Jvc3MtU2Vj
dGlvbmFsIFN0dWRpZXM8L2tleXdvcmQ+PGtleXdvcmQ+RmVtYWxlPC9rZXl3b3JkPjxrZXl3b3Jk
PkhlcGF0aXRpcyBCIFN1cmZhY2UgQW50aWdlbnMvYmxvb2Q8L2tleXdvcmQ+PGtleXdvcmQ+SGVw
YXRpdGlzIEIgVmFjY2luZXMvKnRoZXJhcGV1dGljIHVzZTwva2V5d29yZD48a2V5d29yZD5IZXBh
dGl0aXMgQiwgQ2hyb25pYy8qZXBpZGVtaW9sb2d5L3ByZXZlbnRpb24gJmFtcDsgY29udHJvbDwv
a2V5d29yZD48a2V5d29yZD5IdW1hbnM8L2tleXdvcmQ+PGtleXdvcmQ+KkltbXVuaXphdGlvbiBQ
cm9ncmFtczwva2V5d29yZD48a2V5d29yZD5JbW11bml6YXRpb24sIFNlY29uZGFyeTwva2V5d29y
ZD48a2V5d29yZD5NYWxlPC9rZXl3b3JkPjxrZXl3b3JkPlByZXZhbGVuY2U8L2tleXdvcmQ+PGtl
eXdvcmQ+VmlldG5hbS9lcGlkZW1pb2xvZ3k8L2tleXdvcmQ+PGtleXdvcmQ+QmlydGggZG9zZSB2
YWNjaW5hdGlvbjwva2V5d29yZD48a2V5d29yZD5IZXBhdGl0aXMgQiB2aXJ1czwva2V5d29yZD48
a2V5d29yZD5JbW11bml6YXRpb248L2tleXdvcmQ+PGtleXdvcmQ+U2Vyb3ByZXZhbGVuY2U8L2tl
eXdvcmQ+PC9rZXl3b3Jkcz48ZGF0ZXM+PHllYXI+MjAxNDwveWVhcj48cHViLWRhdGVzPjxkYXRl
PkphbiAwMzwvZGF0ZT48L3B1Yi1kYXRlcz48L2RhdGVzPjxpc2JuPjE4NzMtMjUxOCAoRWxlY3Ry
b25pYykmI3hEOzAyNjQtNDEwWCAoTGlua2luZyk8L2lzYm4+PGFjY2Vzc2lvbi1udW0+MjQyODQ0
MTA8L2FjY2Vzc2lvbi1udW0+PHVybHM+PHJlbGF0ZWQtdXJscz48dXJsPmh0dHBzOi8vd3d3Lm5j
YmkubmxtLm5paC5nb3YvcHVibWVkLzI0Mjg0NDEwPC91cmw+PC9yZWxhdGVkLXVybHM+PC91cmxz
PjxjdXN0b20yPlBNQzQ2OTkyODM8L2N1c3RvbTI+PGVsZWN0cm9uaWMtcmVzb3VyY2UtbnVtPjEw
LjEwMTYvai52YWNjaW5lLjIwMTMuMTEuMDA0PC9lbGVjdHJvbmljLXJlc291cmNlLW51bT48L3Jl
Y29yZD48L0NpdGU+PC9FbmROb3RlPgB=
</w:fldData>
        </w:fldChar>
      </w:r>
      <w:r w:rsidR="00DD2AC8">
        <w:rPr>
          <w:rFonts w:ascii="Book Antiqua" w:hAnsi="Book Antiqua"/>
        </w:rPr>
        <w:instrText xml:space="preserve"> ADDIN EN.CITE.DATA </w:instrText>
      </w:r>
      <w:r w:rsidR="00DD2AC8">
        <w:rPr>
          <w:rFonts w:ascii="Book Antiqua" w:hAnsi="Book Antiqua"/>
        </w:rPr>
      </w:r>
      <w:r w:rsidR="00DD2AC8">
        <w:rPr>
          <w:rFonts w:ascii="Book Antiqua" w:hAnsi="Book Antiqua"/>
        </w:rPr>
        <w:fldChar w:fldCharType="end"/>
      </w:r>
      <w:r w:rsidR="00B16768">
        <w:rPr>
          <w:rFonts w:ascii="Book Antiqua" w:hAnsi="Book Antiqua"/>
        </w:rPr>
      </w:r>
      <w:r w:rsidR="00B16768">
        <w:rPr>
          <w:rFonts w:ascii="Book Antiqua" w:hAnsi="Book Antiqua"/>
        </w:rPr>
        <w:fldChar w:fldCharType="separate"/>
      </w:r>
      <w:r w:rsidR="00DD2AC8" w:rsidRPr="00DD2AC8">
        <w:rPr>
          <w:rFonts w:ascii="Book Antiqua" w:hAnsi="Book Antiqua"/>
          <w:noProof/>
          <w:vertAlign w:val="superscript"/>
        </w:rPr>
        <w:t>[15]</w:t>
      </w:r>
      <w:r w:rsidR="00B16768">
        <w:rPr>
          <w:rFonts w:ascii="Book Antiqua" w:hAnsi="Book Antiqua"/>
        </w:rPr>
        <w:fldChar w:fldCharType="end"/>
      </w:r>
      <w:r w:rsidR="00B16768">
        <w:rPr>
          <w:rFonts w:ascii="Book Antiqua" w:hAnsi="Book Antiqua"/>
        </w:rPr>
        <w:t xml:space="preserve">. </w:t>
      </w:r>
      <w:r w:rsidR="00026A34">
        <w:rPr>
          <w:rFonts w:ascii="Book Antiqua" w:hAnsi="Book Antiqua"/>
        </w:rPr>
        <w:t>Consistent linkage and maintenance of care is paramount, especially as HCC often occurs on the backdrop of ch</w:t>
      </w:r>
      <w:r w:rsidR="001B1926">
        <w:rPr>
          <w:rFonts w:ascii="Book Antiqua" w:hAnsi="Book Antiqua"/>
        </w:rPr>
        <w:t>ronic diseases (viral hepatitis and</w:t>
      </w:r>
      <w:r w:rsidR="00026A34">
        <w:rPr>
          <w:rFonts w:ascii="Book Antiqua" w:hAnsi="Book Antiqua"/>
        </w:rPr>
        <w:t xml:space="preserve"> cirrhosis) which warrant consistent, regular medical care. </w:t>
      </w:r>
      <w:r w:rsidR="00732144">
        <w:rPr>
          <w:rFonts w:ascii="Book Antiqua" w:hAnsi="Book Antiqua"/>
        </w:rPr>
        <w:t xml:space="preserve">Additionally, the need for ongoing </w:t>
      </w:r>
      <w:r w:rsidR="00EE30E3">
        <w:rPr>
          <w:rFonts w:ascii="Book Antiqua" w:hAnsi="Book Antiqua"/>
        </w:rPr>
        <w:t xml:space="preserve">and updated </w:t>
      </w:r>
      <w:r w:rsidR="00732144">
        <w:rPr>
          <w:rFonts w:ascii="Book Antiqua" w:hAnsi="Book Antiqua"/>
        </w:rPr>
        <w:t>information will be important in the coming years to assess progress.</w:t>
      </w:r>
      <w:r w:rsidR="009E41C5">
        <w:rPr>
          <w:rFonts w:ascii="Book Antiqua" w:hAnsi="Book Antiqua"/>
        </w:rPr>
        <w:t xml:space="preserve"> A formal, national registry</w:t>
      </w:r>
      <w:r w:rsidR="0004264E">
        <w:rPr>
          <w:rFonts w:ascii="Book Antiqua" w:hAnsi="Book Antiqua"/>
        </w:rPr>
        <w:t xml:space="preserve"> to capture all cases</w:t>
      </w:r>
      <w:r w:rsidR="00C02686">
        <w:rPr>
          <w:rFonts w:ascii="Book Antiqua" w:hAnsi="Book Antiqua"/>
        </w:rPr>
        <w:t>,</w:t>
      </w:r>
      <w:r w:rsidR="0004264E">
        <w:rPr>
          <w:rFonts w:ascii="Book Antiqua" w:hAnsi="Book Antiqua"/>
        </w:rPr>
        <w:t xml:space="preserve"> </w:t>
      </w:r>
      <w:r w:rsidR="00552C97">
        <w:rPr>
          <w:rFonts w:ascii="Book Antiqua" w:hAnsi="Book Antiqua"/>
        </w:rPr>
        <w:t>associated</w:t>
      </w:r>
      <w:r w:rsidR="0004264E">
        <w:rPr>
          <w:rFonts w:ascii="Book Antiqua" w:hAnsi="Book Antiqua"/>
        </w:rPr>
        <w:t xml:space="preserve"> risk factors</w:t>
      </w:r>
      <w:r w:rsidR="00C02686">
        <w:rPr>
          <w:rFonts w:ascii="Book Antiqua" w:hAnsi="Book Antiqua"/>
        </w:rPr>
        <w:t>,</w:t>
      </w:r>
      <w:r w:rsidR="0004264E">
        <w:rPr>
          <w:rFonts w:ascii="Book Antiqua" w:hAnsi="Book Antiqua"/>
        </w:rPr>
        <w:t xml:space="preserve"> and treatment histories </w:t>
      </w:r>
      <w:r w:rsidR="00C02686">
        <w:rPr>
          <w:rFonts w:ascii="Book Antiqua" w:hAnsi="Book Antiqua"/>
        </w:rPr>
        <w:t>collected and analyzed in a standardized manner should</w:t>
      </w:r>
      <w:r w:rsidR="009E41C5">
        <w:rPr>
          <w:rFonts w:ascii="Book Antiqua" w:hAnsi="Book Antiqua"/>
        </w:rPr>
        <w:t xml:space="preserve"> allow </w:t>
      </w:r>
      <w:r w:rsidR="008F76D7">
        <w:rPr>
          <w:rFonts w:ascii="Book Antiqua" w:hAnsi="Book Antiqua"/>
        </w:rPr>
        <w:t>medical providers and governmental policymakers to better understand</w:t>
      </w:r>
      <w:r w:rsidR="00850EF2">
        <w:rPr>
          <w:rFonts w:ascii="Book Antiqua" w:hAnsi="Book Antiqua"/>
        </w:rPr>
        <w:t xml:space="preserve"> </w:t>
      </w:r>
      <w:r w:rsidR="00D720C8">
        <w:rPr>
          <w:rFonts w:ascii="Book Antiqua" w:hAnsi="Book Antiqua"/>
        </w:rPr>
        <w:t>high-yield interventional points as well as high-risk populations or sub-populations, to affect the highest impact while minimizing cost.</w:t>
      </w:r>
      <w:r w:rsidR="00F16D50">
        <w:rPr>
          <w:rFonts w:ascii="Book Antiqua" w:hAnsi="Book Antiqua"/>
        </w:rPr>
        <w:t xml:space="preserve"> </w:t>
      </w:r>
    </w:p>
    <w:p w14:paraId="24AEB73C" w14:textId="670F3D04" w:rsidR="00CB56C6" w:rsidRDefault="00F16D50" w:rsidP="001A6B6D">
      <w:pPr>
        <w:spacing w:line="360" w:lineRule="auto"/>
        <w:ind w:firstLineChars="100" w:firstLine="240"/>
        <w:jc w:val="both"/>
        <w:rPr>
          <w:rFonts w:ascii="Book Antiqua" w:hAnsi="Book Antiqua"/>
          <w:lang w:eastAsia="zh-CN"/>
        </w:rPr>
      </w:pPr>
      <w:r>
        <w:rPr>
          <w:rFonts w:ascii="Book Antiqua" w:hAnsi="Book Antiqua"/>
        </w:rPr>
        <w:t>Additionally</w:t>
      </w:r>
      <w:r w:rsidR="00E114EC">
        <w:rPr>
          <w:rFonts w:ascii="Book Antiqua" w:hAnsi="Book Antiqua"/>
        </w:rPr>
        <w:t>, clinical practice</w:t>
      </w:r>
      <w:r>
        <w:rPr>
          <w:rFonts w:ascii="Book Antiqua" w:hAnsi="Book Antiqua"/>
        </w:rPr>
        <w:t xml:space="preserve"> standardization </w:t>
      </w:r>
      <w:r w:rsidR="00E65B65">
        <w:rPr>
          <w:rFonts w:ascii="Book Antiqua" w:hAnsi="Book Antiqua"/>
        </w:rPr>
        <w:t xml:space="preserve">is important as data </w:t>
      </w:r>
      <w:r w:rsidR="00500233">
        <w:rPr>
          <w:rFonts w:ascii="Book Antiqua" w:hAnsi="Book Antiqua"/>
        </w:rPr>
        <w:t>quality in concert with collection will allow for the most accurate public health response. For example,</w:t>
      </w:r>
      <w:r w:rsidR="00844D86">
        <w:rPr>
          <w:rFonts w:ascii="Book Antiqua" w:hAnsi="Book Antiqua"/>
        </w:rPr>
        <w:t xml:space="preserve"> at the institutional level, </w:t>
      </w:r>
      <w:r w:rsidR="00500233">
        <w:rPr>
          <w:rFonts w:ascii="Book Antiqua" w:hAnsi="Book Antiqua"/>
        </w:rPr>
        <w:t xml:space="preserve">standardization of disease staging and </w:t>
      </w:r>
      <w:r w:rsidR="00844D86">
        <w:rPr>
          <w:rFonts w:ascii="Book Antiqua" w:hAnsi="Book Antiqua"/>
        </w:rPr>
        <w:t>management will allow for better disease characterization across medical</w:t>
      </w:r>
      <w:r w:rsidR="00AF5892">
        <w:rPr>
          <w:rFonts w:ascii="Book Antiqua" w:hAnsi="Book Antiqua"/>
        </w:rPr>
        <w:t xml:space="preserve"> institutions, </w:t>
      </w:r>
      <w:r w:rsidR="00F2215D">
        <w:rPr>
          <w:rFonts w:ascii="Book Antiqua" w:hAnsi="Book Antiqua"/>
        </w:rPr>
        <w:t xml:space="preserve">although </w:t>
      </w:r>
      <w:r w:rsidR="00AF5892">
        <w:rPr>
          <w:rFonts w:ascii="Book Antiqua" w:hAnsi="Book Antiqua"/>
        </w:rPr>
        <w:t xml:space="preserve">it is known that the Barcelona Clinic Liver Cancer (BCLC) staging system is not necessarily utilized by many </w:t>
      </w:r>
      <w:r w:rsidR="00AF5892">
        <w:rPr>
          <w:rFonts w:ascii="Book Antiqua" w:hAnsi="Book Antiqua"/>
        </w:rPr>
        <w:lastRenderedPageBreak/>
        <w:t xml:space="preserve">providers in the Asian-Pacific </w:t>
      </w:r>
      <w:r w:rsidR="0089556D">
        <w:rPr>
          <w:rFonts w:ascii="Book Antiqua" w:hAnsi="Book Antiqua"/>
        </w:rPr>
        <w:t xml:space="preserve">region, </w:t>
      </w:r>
      <w:r w:rsidR="00F7535B">
        <w:rPr>
          <w:rFonts w:ascii="Book Antiqua" w:hAnsi="Book Antiqua"/>
        </w:rPr>
        <w:t>formal staging using the Asia-Pacific Clinical Practice Guidelines or other system will allow for standard</w:t>
      </w:r>
      <w:r w:rsidR="004A13B9">
        <w:rPr>
          <w:rFonts w:ascii="Book Antiqua" w:hAnsi="Book Antiqua"/>
        </w:rPr>
        <w:t>ization and thus comparability</w:t>
      </w:r>
      <w:r w:rsidR="002A4C32">
        <w:rPr>
          <w:rFonts w:ascii="Book Antiqua" w:hAnsi="Book Antiqua"/>
        </w:rPr>
        <w:fldChar w:fldCharType="begin">
          <w:fldData xml:space="preserve">PEVuZE5vdGU+PENpdGU+PEF1dGhvcj5ZdTwvQXV0aG9yPjxZZWFyPjIwMTY8L1llYXI+PFJlY051
bT40MzwvUmVjTnVtPjxEaXNwbGF5VGV4dD48c3R5bGUgZmFjZT0ic3VwZXJzY3JpcHQiPlsyMSwg
MjZdPC9zdHlsZT48L0Rpc3BsYXlUZXh0PjxyZWNvcmQ+PHJlYy1udW1iZXI+NDM8L3JlYy1udW1i
ZXI+PGZvcmVpZ24ta2V5cz48a2V5IGFwcD0iRU4iIGRiLWlkPSJhdGFzNWZ4em4yeGF6NGU5dGU2
cHd4cmF4OTJ6eHN2ZXMwemYiIHRpbWVzdGFtcD0iMTUwODg5OTgzMCI+NDM8L2tleT48L2ZvcmVp
Z24ta2V5cz48cmVmLXR5cGUgbmFtZT0iSm91cm5hbCBBcnRpY2xlIj4xNzwvcmVmLXR5cGU+PGNv
bnRyaWJ1dG9ycz48YXV0aG9ycz48YXV0aG9yPll1LCBTLiBKLjwvYXV0aG9yPjwvYXV0aG9ycz48
L2NvbnRyaWJ1dG9ycz48YXV0aC1hZGRyZXNzPkRlcGFydG1lbnQgb2YgSW50ZXJuYWwgTWVkaWNp
bmUgYW5kIExpdmVyIFJlc2VhcmNoIEluc3RpdHV0ZSwgU2VvdWwgTmF0aW9uYWwgVW5pdmVyc2l0
eSBDb2xsZWdlIG9mIE1lZGljaW5lLCBTZW91bCwgS29yZWEuPC9hdXRoLWFkZHJlc3M+PHRpdGxl
cz48dGl0bGU+QSBjb25jaXNlIHJldmlldyBvZiB1cGRhdGVkIGd1aWRlbGluZXMgcmVnYXJkaW5n
IHRoZSBtYW5hZ2VtZW50IG9mIGhlcGF0b2NlbGx1bGFyIGNhcmNpbm9tYSBhcm91bmQgdGhlIHdv
cmxkOiAyMDEwLTIwMTY8L3RpdGxlPjxzZWNvbmRhcnktdGl0bGU+Q2xpbiBNb2wgSGVwYXRvbDwv
c2Vjb25kYXJ5LXRpdGxlPjwvdGl0bGVzPjxwZXJpb2RpY2FsPjxmdWxsLXRpdGxlPkNsaW4gTW9s
IEhlcGF0b2w8L2Z1bGwtdGl0bGU+PC9wZXJpb2RpY2FsPjxwYWdlcz43LTE3PC9wYWdlcz48dm9s
dW1lPjIyPC92b2x1bWU+PG51bWJlcj4xPC9udW1iZXI+PGtleXdvcmRzPjxrZXl3b3JkPkFsZ29y
aXRobXM8L2tleXdvcmQ+PGtleXdvcmQ+Q2FyY2lub21hLCBIZXBhdG9jZWxsdWxhci9kaWFnbm9z
dGljIGltYWdpbmcvcGF0aG9sb2d5Lyp0aGVyYXB5PC9rZXl3b3JkPjxrZXl3b3JkPkNoZW1vZW1i
b2xpemF0aW9uLCBUaGVyYXBldXRpYzwva2V5d29yZD48a2V5d29yZD5HdWlkZWxpbmVzIGFzIFRv
cGljPC9rZXl3b3JkPjxrZXl3b3JkPkh1bWFuczwva2V5d29yZD48a2V5d29yZD5MaXZlciBOZW9w
bGFzbXMvZGlhZ25vc2lzL3BhdGhvbG9neS8qdGhlcmFweTwva2V5d29yZD48a2V5d29yZD5MaXZl
ciBUcmFuc3BsYW50YXRpb248L2tleXdvcmQ+PGtleXdvcmQ+TmVvcGxhc20gU3RhZ2luZzwva2V5
d29yZD48a2V5d29yZD5hbHBoYS1GZXRvcHJvdGVpbnMvYW5hbHlzaXM8L2tleXdvcmQ+PGtleXdv
cmQ+R3VpZGVsaW5lPC9rZXl3b3JkPjxrZXl3b3JkPkhlcGF0b2NlbGx1bGFyIGNhcmNpbm9tYTwv
a2V5d29yZD48L2tleXdvcmRzPjxkYXRlcz48eWVhcj4yMDE2PC95ZWFyPjxwdWItZGF0ZXM+PGRh
dGU+TWFyPC9kYXRlPjwvcHViLWRhdGVzPjwvZGF0ZXM+PGlzYm4+MjI4Ny0yODVYIChFbGVjdHJv
bmljKSYjeEQ7MjI4Ny0yNzI4IChMaW5raW5nKTwvaXNibj48YWNjZXNzaW9uLW51bT4yNzA0NDc2
MTwvYWNjZXNzaW9uLW51bT48dXJscz48cmVsYXRlZC11cmxzPjx1cmw+aHR0cHM6Ly93d3cubmNi
aS5ubG0ubmloLmdvdi9wdWJtZWQvMjcwNDQ3NjE8L3VybD48dXJsPmh0dHBzOi8vd3d3Lm5jYmku
bmxtLm5paC5nb3YvcG1jL2FydGljbGVzL1BNQzQ4MjUxNjQvcGRmL2NtaC0yMi0xLTcucGRmPC91
cmw+PC9yZWxhdGVkLXVybHM+PC91cmxzPjxjdXN0b20yPlBNQzQ4MjUxNjQ8L2N1c3RvbTI+PGVs
ZWN0cm9uaWMtcmVzb3VyY2UtbnVtPjEwLjMzNTAvY21oLjIwMTYuMjIuMS43PC9lbGVjdHJvbmlj
LXJlc291cmNlLW51bT48L3JlY29yZD48L0NpdGU+PENpdGU+PEF1dGhvcj5PbWF0YTwvQXV0aG9y
PjxZZWFyPjIwMTc8L1llYXI+PFJlY051bT4xMTwvUmVjTnVtPjxyZWNvcmQ+PHJlYy1udW1iZXI+
MTE8L3JlYy1udW1iZXI+PGZvcmVpZ24ta2V5cz48a2V5IGFwcD0iRU4iIGRiLWlkPSJhdGFzNWZ4
em4yeGF6NGU5dGU2cHd4cmF4OTJ6eHN2ZXMwemYiIHRpbWVzdGFtcD0iMTUwODIwODE0MyI+MTE8
L2tleT48L2ZvcmVpZ24ta2V5cz48cmVmLXR5cGUgbmFtZT0iSm91cm5hbCBBcnRpY2xlIj4xNzwv
cmVmLXR5cGU+PGNvbnRyaWJ1dG9ycz48YXV0aG9ycz48YXV0aG9yPk9tYXRhLCBNLjwvYXV0aG9y
PjxhdXRob3I+Q2hlbmcsIEEuIEwuPC9hdXRob3I+PGF1dGhvcj5Lb2t1ZG8sIE4uPC9hdXRob3I+
PGF1dGhvcj5LdWRvLCBNLjwvYXV0aG9yPjxhdXRob3I+TGVlLCBKLiBNLjwvYXV0aG9yPjxhdXRo
b3I+SmlhLCBKLjwvYXV0aG9yPjxhdXRob3I+VGF0ZWlzaGksIFIuPC9hdXRob3I+PGF1dGhvcj5I
YW4sIEsuIEguPC9hdXRob3I+PGF1dGhvcj5DaGF3bGEsIFkuIEsuPC9hdXRob3I+PGF1dGhvcj5T
aGlpbmEsIFMuPC9hdXRob3I+PGF1dGhvcj5KYWZyaSwgVy48L2F1dGhvcj48YXV0aG9yPlBheWF3
YWwsIEQuIEEuPC9hdXRob3I+PGF1dGhvcj5PaGtpLCBULjwvYXV0aG9yPjxhdXRob3I+T2dhc2F3
YXJhLCBTLjwvYXV0aG9yPjxhdXRob3I+Q2hlbiwgUC4gSi48L2F1dGhvcj48YXV0aG9yPkxlc21h
bmEsIEMuIFIuIEEuPC9hdXRob3I+PGF1dGhvcj5MZXNtYW5hLCBMLiBBLjwvYXV0aG9yPjxhdXRo
b3I+R2FuaSwgUi4gQS48L2F1dGhvcj48YXV0aG9yPk9iaSwgUy48L2F1dGhvcj48YXV0aG9yPkRv
a21lY2ksIEEuIEsuPC9hdXRob3I+PGF1dGhvcj5TYXJpbiwgUy4gSy48L2F1dGhvcj48L2F1dGhv
cnM+PC9jb250cmlidXRvcnM+PGF1dGgtYWRkcmVzcz5EZXBhcnRtZW50IG9mIEdhc3Ryb2VudGVy
b2xvZ3ksIFlhbWFuYXNoaSBQcmVmZWN0dXJhbCBDZW50cmFsIEhvc3BpdGFsLCBLb2Z1LWNpdHks
IFlhbWFuYXNoaSwgSmFwYW4uIGF1Zzg4MDhAeWFob28uY28uanAuJiN4RDtUaGUgVW5pdmVyc2l0
eSBvZiBUb2t5bywgVG9reW8sIEphcGFuLiBhdWc4ODA4QHlhaG9vLmNvLmpwLiYjeEQ7RGVwYXJ0
bWVudCBvZiBPbmNvbG9neSBhbmQgSW50ZXJuYWwgTWVkaWNpbmUsIE5hdGlvbmFsIFRhaXdhbiBV
bml2ZXJzaXR5IEhvc3BpdGFsLCBOYXRpb25hbCBUYWl3YW4gVW5pdmVyc2l0eSBDYW5jZXIgQ2Vu
dGVyIGFuZCBHcmFkdWF0ZSBJbnN0aXR1dGUgb2YgT25jb2xvZ3ksIE5hdGlvbmFsIFRhaXdhbiBV
bml2ZXJzaXR5LCBUYWlwZWksIFRhaXdhbi4mI3hEO0hlcGF0by1CaWxpYXJ5LVBhbmNyZWF0aWMg
U3VyZ2VyeSBEaXZpc2lvbiBhbmQgQXJ0aWZpY2lhbCBPcmdhbiBhbmQgVHJhbnNwbGFudGF0aW9u
IERpdmlzaW9uLCBEZXBhcnRtZW50IG9mIFN1cmdlcnksIEdyYWR1YXRlIFNjaG9vbCBvZiBNZWRp
Y2luZSwgVGhlIFVuaXZlcnNpdHkgb2YgVG9reW8sIFRva3lvLCBKYXBhbi4mI3hEO0RlcGFydG1l
bnQgb2YgR2FzdHJvZW50ZXJvbG9neSBhbmQgSGVwYXRvbG9neSwgS2luZGFpIFVuaXZlcnNpdHkg
U2Nob29sIG9mIE1lZGljaW5lLCBPc2FrYS1TYXlhbWEsIE9zYWthLCBKYXBhbi4mI3hEO0RlcGFy
dG1lbnQgb2YgUmFkaW9sb2d5IGFuZCBJbnN0aXR1dGUgb2YgUmFkaWF0aW9uIE1lZGljaW5lLCBT
ZW91bCBOYXRpb25hbCBVbml2ZXJzaXR5IENvbGxlZ2Ugb2YgTWVkaWNpbmUsIFNlb3VsLCBSZXB1
YmxpYyBvZiBLb3JlYS4mI3hEO0JlaWppbmcgS2V5IExhYm9yYXRvcnkgb2YgVHJhbnNsYXRpb25h
bCBNZWRpY2luZSBvbiBDaXJyaG9zaXMsIE5hdGlvbmFsIENsaW5pY2FsIFJlc2VhcmNoIENlbnRl
ciBmb3IgRGlnZXN0aXZlIERpc2Vhc2VzLCBMaXZlciBSZXNlYXJjaCBDZW50ZXIsIEJlaWppbmcg
RnJpZW5kc2hpcCBIb3NwaXRhbCwgQ2FwaXRhbCBNZWRpY2FsIFVuaXZlcnNpdHksIEJlaWppbmcs
IENoaW5hLiYjeEQ7RGVwYXJ0bWVudCBvZiBHYXN0cm9lbnRlcm9sb2d5LCBHcmFkdWF0ZSBTY2hv
b2wgb2YgTWVkaWNpbmUsIFRoZSBVbml2ZXJzaXR5IG9mIFRva3lvLCBUb2t5bywgSmFwYW4uJiN4
RDtEZXBhcnRtZW50IG9mIEludGVybmFsIE1lZGljaW5lLCBZb25zZWkgVW5pdmVyc2l0eSBDb2xs
ZWdlIG9mIE1lZGljaW5lLCBTZW91bCwgUmVwdWJsaWMgb2YgS29yZWEuJiN4RDtEZXBhcnRtZW50
IG9mIEhlcGF0b2xvZ3ksIFBvc3RncmFkdWF0ZSBJbnN0aXR1dGUgb2YgTWVkaWNhbCBFZHVjYXRp
b24gYW5kIFJlc2VhcmNoLCBDaGFuZGlnYXJoLCBJbmRpYS4mI3hEO0RlcGFydG1lbnQgb2YgR2Fz
dHJvZW50ZXJvbG9neSwgSnVudGVuZG8gVW5pdmVyc2l0eSwgVG9reW8sIEphcGFuLiYjeEQ7RGVw
YXJ0bWVudCBvZiBNZWRpY2luZSwgQWdhIEtoYW4gVW5pdmVyc2l0eSBhbmQgSG9zcGl0YWwsIEth
cmFjaGksIFBha2lzdGFuLiYjeEQ7RGVwYXJ0bWVudCBvZiBIZXBhdG9sb2d5LCBDYXJkaW5hbCBT
YW50b3MgTWVkaWNhbCBDZW50ZXIsIE1hbmlsYSwgUGhpbGlwcGluZXMuJiN4RDtEZXBhcnRtZW50
IG9mIEdhc3Ryb2VudGVyb2xvZ3ksIE1pdHN1aSBNZW1vcmlhbCBIb3NwaXRhbCwgVG9reW8sIEph
cGFuLiYjeEQ7RGVwYXJ0bWVudCBvZiBHYXN0cm9lbnRlcm9sb2d5IGFuZCBOZXBocm9sb2d5LCBH
cmFkdWF0ZSBTY2hvb2wgb2YgTWVkaWNpbmUsIENoaWJhIFVuaXZlcnNpdHksIENoaWJhLCBKYXBh
bi4mI3hEO0RlcGFydG1lbnQgb2YgSW50ZXJuYWwgTWVkaWNpbmUsIE5hdGlvbmFsIFRhaXdhbiBV
bml2ZXJzaXR5IEhvc3BpdGFsLCBUYWlwZWksIFRhaXdhbi4mI3hEO0RpZ2VzdGl2ZSBEaXNlYXNl
IGFuZCBHSSBPbmNvbG9neSBDZW50ZXIsIE1lZGlzdHJhIEhvc3BpdGFsLCBVbml2ZXJzaXR5IG9m
IEluZG9uZXNpYSwgSmFrYXJ0YSwgSW5kb25lc2lhLiYjeEQ7RGVwYXJ0bWVudCBvZiBJbnRlcm5h
bCBNZWRpY2luZSwgQ2lwdG8gTWFuZ3Vua3VzdW1vIEhvc3BpdGFsLCBVbml2ZXJzaXR5IG9mIElu
ZG9uZXNpYSwgSmFrYXJ0YSwgSW5kb25lc2lhLiYjeEQ7VGhpcmQgRGVwYXJ0bWVudCBvZiBJbnRl
cm5hbCBNZWRpY2luZSwgVGVpa3lvIFVuaXZlcnNpdHkgU2Nob29sIG9mIE1lZGljaW5lLCBDaGli
YSwgSmFwYW4uJiN4RDtEZXBhcnRtZW50IG9mIEdhc3Ryb2VudGVyb2xvZ3ksIEFua2FyYSBVbml2
ZXJzaXR5IFNjaG9vbCBvZiBNZWRpY2luZSwgQW5rYXJhLCBUdXJrZXkuJiN4RDtEZXBhcnRtZW50
IG9mIEhlcGF0b2xvZ3ksIEluc3RpdHV0ZSBvZiBMaXZlciBhbmQgQmlsaWFyeSBTY2llbmNlcywg
TmV3IERlbGhpLCBJbmRpYS48L2F1dGgtYWRkcmVzcz48dGl0bGVzPjx0aXRsZT5Bc2lhLVBhY2lm
aWMgY2xpbmljYWwgcHJhY3RpY2UgZ3VpZGVsaW5lcyBvbiB0aGUgbWFuYWdlbWVudCBvZiBoZXBh
dG9jZWxsdWxhciBjYXJjaW5vbWE6IGEgMjAxNyB1cGRhdGU8L3RpdGxlPjxzZWNvbmRhcnktdGl0
bGU+SGVwYXRvbCBJbnQ8L3NlY29uZGFyeS10aXRsZT48L3RpdGxlcz48cGVyaW9kaWNhbD48ZnVs
bC10aXRsZT5IZXBhdG9sIEludDwvZnVsbC10aXRsZT48L3BlcmlvZGljYWw+PHBhZ2VzPjMxNy0z
NzA8L3BhZ2VzPjx2b2x1bWU+MTE8L3ZvbHVtZT48bnVtYmVyPjQ8L251bWJlcj48ZWRpdGlvbj4y
MDE3LzA2LzE4PC9lZGl0aW9uPjxrZXl3b3Jkcz48a2V5d29yZD5Bc2lhPC9rZXl3b3JkPjxrZXl3
b3JkPkNhcmNpbm9tYSwgSGVwYXRvY2VsbHVsYXIvKmVwaWRlbWlvbG9neS90aGVyYXB5L3Zpcm9s
b2d5PC9rZXl3b3JkPjxrZXl3b3JkPkNvaW5mZWN0aW9uL2VwaWRlbWlvbG9neTwva2V5d29yZD48
a2V5d29yZD5EaXNlYXNlIE1hbmFnZW1lbnQ8L2tleXdvcmQ+PGtleXdvcmQ+RXZpZGVuY2UtQmFz
ZWQgTWVkaWNpbmU8L2tleXdvcmQ+PGtleXdvcmQ+SGVwYXRpdGlzIEIvKmVwaWRlbWlvbG9neS90
aGVyYXB5PC9rZXl3b3JkPjxrZXl3b3JkPkhlcGF0aXRpcyBDLyplcGlkZW1pb2xvZ3kvdGhlcmFw
eTwva2V5d29yZD48a2V5d29yZD5IdW1hbnM8L2tleXdvcmQ+PGtleXdvcmQ+TGl2ZXIgTmVvcGxh
c21zLyplcGlkZW1pb2xvZ3kvdGhlcmFweS92aXJvbG9neTwva2V5d29yZD48a2V5d29yZD5NZXRh
LUFuYWx5c2lzIGFzIFRvcGljPC9rZXl3b3JkPjxrZXl3b3JkPlByYWN0aWNlIEd1aWRlbGluZXMg
YXMgVG9waWM8L2tleXdvcmQ+PGtleXdvcmQ+QXBhc2w8L2tleXdvcmQ+PGtleXdvcmQ+QXNpYS1Q
YWNpZmljPC9rZXl3b3JkPjxrZXl3b3JkPkhlcGF0b2NlbGx1bGFyIGNhcmNpbm9tYTwva2V5d29y
ZD48a2V5d29yZD5UcmVhdG1lbnQgYWxnb3JpdGhtPC9rZXl3b3JkPjwva2V5d29yZHM+PGRhdGVz
Pjx5ZWFyPjIwMTc8L3llYXI+PHB1Yi1kYXRlcz48ZGF0ZT5KdWw8L2RhdGU+PC9wdWItZGF0ZXM+
PC9kYXRlcz48aXNibj4xOTM2LTA1NDEgKEVsZWN0cm9uaWMpJiN4RDsxOTM2LTA1MzMgKExpbmtp
bmcpPC9pc2JuPjxhY2Nlc3Npb24tbnVtPjI4NjIwNzk3PC9hY2Nlc3Npb24tbnVtPjx1cmxzPjxy
ZWxhdGVkLXVybHM+PHVybD5odHRwczovL3d3dy5uY2JpLm5sbS5uaWguZ292L3B1Ym1lZC8yODYy
MDc5NzwvdXJsPjx1cmw+aHR0cHM6Ly93d3cubmNiaS5ubG0ubmloLmdvdi9wbWMvYXJ0aWNsZXMv
UE1DNTQ5MTY5NC9wZGYvMTIwNzJfMjAxN19BcnRpY2xlXzk3OTkucGRmPC91cmw+PC9yZWxhdGVk
LXVybHM+PC91cmxzPjxjdXN0b20yPlBNQzU0OTE2OTQ8L2N1c3RvbTI+PGVsZWN0cm9uaWMtcmVz
b3VyY2UtbnVtPjEwLjEwMDcvczEyMDcyLTAxNy05Nzk5LTk8L2VsZWN0cm9uaWMtcmVzb3VyY2Ut
bnVtPjwvcmVjb3JkPjwvQ2l0ZT48L0VuZE5vdGU+
</w:fldData>
        </w:fldChar>
      </w:r>
      <w:r w:rsidR="00AB67ED">
        <w:rPr>
          <w:rFonts w:ascii="Book Antiqua" w:hAnsi="Book Antiqua"/>
        </w:rPr>
        <w:instrText xml:space="preserve"> ADDIN EN.CITE </w:instrText>
      </w:r>
      <w:r w:rsidR="00AB67ED">
        <w:rPr>
          <w:rFonts w:ascii="Book Antiqua" w:hAnsi="Book Antiqua"/>
        </w:rPr>
        <w:fldChar w:fldCharType="begin">
          <w:fldData xml:space="preserve">PEVuZE5vdGU+PENpdGU+PEF1dGhvcj5ZdTwvQXV0aG9yPjxZZWFyPjIwMTY8L1llYXI+PFJlY051
bT40MzwvUmVjTnVtPjxEaXNwbGF5VGV4dD48c3R5bGUgZmFjZT0ic3VwZXJzY3JpcHQiPlsyMSwg
MjZdPC9zdHlsZT48L0Rpc3BsYXlUZXh0PjxyZWNvcmQ+PHJlYy1udW1iZXI+NDM8L3JlYy1udW1i
ZXI+PGZvcmVpZ24ta2V5cz48a2V5IGFwcD0iRU4iIGRiLWlkPSJhdGFzNWZ4em4yeGF6NGU5dGU2
cHd4cmF4OTJ6eHN2ZXMwemYiIHRpbWVzdGFtcD0iMTUwODg5OTgzMCI+NDM8L2tleT48L2ZvcmVp
Z24ta2V5cz48cmVmLXR5cGUgbmFtZT0iSm91cm5hbCBBcnRpY2xlIj4xNzwvcmVmLXR5cGU+PGNv
bnRyaWJ1dG9ycz48YXV0aG9ycz48YXV0aG9yPll1LCBTLiBKLjwvYXV0aG9yPjwvYXV0aG9ycz48
L2NvbnRyaWJ1dG9ycz48YXV0aC1hZGRyZXNzPkRlcGFydG1lbnQgb2YgSW50ZXJuYWwgTWVkaWNp
bmUgYW5kIExpdmVyIFJlc2VhcmNoIEluc3RpdHV0ZSwgU2VvdWwgTmF0aW9uYWwgVW5pdmVyc2l0
eSBDb2xsZWdlIG9mIE1lZGljaW5lLCBTZW91bCwgS29yZWEuPC9hdXRoLWFkZHJlc3M+PHRpdGxl
cz48dGl0bGU+QSBjb25jaXNlIHJldmlldyBvZiB1cGRhdGVkIGd1aWRlbGluZXMgcmVnYXJkaW5n
IHRoZSBtYW5hZ2VtZW50IG9mIGhlcGF0b2NlbGx1bGFyIGNhcmNpbm9tYSBhcm91bmQgdGhlIHdv
cmxkOiAyMDEwLTIwMTY8L3RpdGxlPjxzZWNvbmRhcnktdGl0bGU+Q2xpbiBNb2wgSGVwYXRvbDwv
c2Vjb25kYXJ5LXRpdGxlPjwvdGl0bGVzPjxwZXJpb2RpY2FsPjxmdWxsLXRpdGxlPkNsaW4gTW9s
IEhlcGF0b2w8L2Z1bGwtdGl0bGU+PC9wZXJpb2RpY2FsPjxwYWdlcz43LTE3PC9wYWdlcz48dm9s
dW1lPjIyPC92b2x1bWU+PG51bWJlcj4xPC9udW1iZXI+PGtleXdvcmRzPjxrZXl3b3JkPkFsZ29y
aXRobXM8L2tleXdvcmQ+PGtleXdvcmQ+Q2FyY2lub21hLCBIZXBhdG9jZWxsdWxhci9kaWFnbm9z
dGljIGltYWdpbmcvcGF0aG9sb2d5Lyp0aGVyYXB5PC9rZXl3b3JkPjxrZXl3b3JkPkNoZW1vZW1i
b2xpemF0aW9uLCBUaGVyYXBldXRpYzwva2V5d29yZD48a2V5d29yZD5HdWlkZWxpbmVzIGFzIFRv
cGljPC9rZXl3b3JkPjxrZXl3b3JkPkh1bWFuczwva2V5d29yZD48a2V5d29yZD5MaXZlciBOZW9w
bGFzbXMvZGlhZ25vc2lzL3BhdGhvbG9neS8qdGhlcmFweTwva2V5d29yZD48a2V5d29yZD5MaXZl
ciBUcmFuc3BsYW50YXRpb248L2tleXdvcmQ+PGtleXdvcmQ+TmVvcGxhc20gU3RhZ2luZzwva2V5
d29yZD48a2V5d29yZD5hbHBoYS1GZXRvcHJvdGVpbnMvYW5hbHlzaXM8L2tleXdvcmQ+PGtleXdv
cmQ+R3VpZGVsaW5lPC9rZXl3b3JkPjxrZXl3b3JkPkhlcGF0b2NlbGx1bGFyIGNhcmNpbm9tYTwv
a2V5d29yZD48L2tleXdvcmRzPjxkYXRlcz48eWVhcj4yMDE2PC95ZWFyPjxwdWItZGF0ZXM+PGRh
dGU+TWFyPC9kYXRlPjwvcHViLWRhdGVzPjwvZGF0ZXM+PGlzYm4+MjI4Ny0yODVYIChFbGVjdHJv
bmljKSYjeEQ7MjI4Ny0yNzI4IChMaW5raW5nKTwvaXNibj48YWNjZXNzaW9uLW51bT4yNzA0NDc2
MTwvYWNjZXNzaW9uLW51bT48dXJscz48cmVsYXRlZC11cmxzPjx1cmw+aHR0cHM6Ly93d3cubmNi
aS5ubG0ubmloLmdvdi9wdWJtZWQvMjcwNDQ3NjE8L3VybD48dXJsPmh0dHBzOi8vd3d3Lm5jYmku
bmxtLm5paC5nb3YvcG1jL2FydGljbGVzL1BNQzQ4MjUxNjQvcGRmL2NtaC0yMi0xLTcucGRmPC91
cmw+PC9yZWxhdGVkLXVybHM+PC91cmxzPjxjdXN0b20yPlBNQzQ4MjUxNjQ8L2N1c3RvbTI+PGVs
ZWN0cm9uaWMtcmVzb3VyY2UtbnVtPjEwLjMzNTAvY21oLjIwMTYuMjIuMS43PC9lbGVjdHJvbmlj
LXJlc291cmNlLW51bT48L3JlY29yZD48L0NpdGU+PENpdGU+PEF1dGhvcj5PbWF0YTwvQXV0aG9y
PjxZZWFyPjIwMTc8L1llYXI+PFJlY051bT4xMTwvUmVjTnVtPjxyZWNvcmQ+PHJlYy1udW1iZXI+
MTE8L3JlYy1udW1iZXI+PGZvcmVpZ24ta2V5cz48a2V5IGFwcD0iRU4iIGRiLWlkPSJhdGFzNWZ4
em4yeGF6NGU5dGU2cHd4cmF4OTJ6eHN2ZXMwemYiIHRpbWVzdGFtcD0iMTUwODIwODE0MyI+MTE8
L2tleT48L2ZvcmVpZ24ta2V5cz48cmVmLXR5cGUgbmFtZT0iSm91cm5hbCBBcnRpY2xlIj4xNzwv
cmVmLXR5cGU+PGNvbnRyaWJ1dG9ycz48YXV0aG9ycz48YXV0aG9yPk9tYXRhLCBNLjwvYXV0aG9y
PjxhdXRob3I+Q2hlbmcsIEEuIEwuPC9hdXRob3I+PGF1dGhvcj5Lb2t1ZG8sIE4uPC9hdXRob3I+
PGF1dGhvcj5LdWRvLCBNLjwvYXV0aG9yPjxhdXRob3I+TGVlLCBKLiBNLjwvYXV0aG9yPjxhdXRo
b3I+SmlhLCBKLjwvYXV0aG9yPjxhdXRob3I+VGF0ZWlzaGksIFIuPC9hdXRob3I+PGF1dGhvcj5I
YW4sIEsuIEguPC9hdXRob3I+PGF1dGhvcj5DaGF3bGEsIFkuIEsuPC9hdXRob3I+PGF1dGhvcj5T
aGlpbmEsIFMuPC9hdXRob3I+PGF1dGhvcj5KYWZyaSwgVy48L2F1dGhvcj48YXV0aG9yPlBheWF3
YWwsIEQuIEEuPC9hdXRob3I+PGF1dGhvcj5PaGtpLCBULjwvYXV0aG9yPjxhdXRob3I+T2dhc2F3
YXJhLCBTLjwvYXV0aG9yPjxhdXRob3I+Q2hlbiwgUC4gSi48L2F1dGhvcj48YXV0aG9yPkxlc21h
bmEsIEMuIFIuIEEuPC9hdXRob3I+PGF1dGhvcj5MZXNtYW5hLCBMLiBBLjwvYXV0aG9yPjxhdXRo
b3I+R2FuaSwgUi4gQS48L2F1dGhvcj48YXV0aG9yPk9iaSwgUy48L2F1dGhvcj48YXV0aG9yPkRv
a21lY2ksIEEuIEsuPC9hdXRob3I+PGF1dGhvcj5TYXJpbiwgUy4gSy48L2F1dGhvcj48L2F1dGhv
cnM+PC9jb250cmlidXRvcnM+PGF1dGgtYWRkcmVzcz5EZXBhcnRtZW50IG9mIEdhc3Ryb2VudGVy
b2xvZ3ksIFlhbWFuYXNoaSBQcmVmZWN0dXJhbCBDZW50cmFsIEhvc3BpdGFsLCBLb2Z1LWNpdHks
IFlhbWFuYXNoaSwgSmFwYW4uIGF1Zzg4MDhAeWFob28uY28uanAuJiN4RDtUaGUgVW5pdmVyc2l0
eSBvZiBUb2t5bywgVG9reW8sIEphcGFuLiBhdWc4ODA4QHlhaG9vLmNvLmpwLiYjeEQ7RGVwYXJ0
bWVudCBvZiBPbmNvbG9neSBhbmQgSW50ZXJuYWwgTWVkaWNpbmUsIE5hdGlvbmFsIFRhaXdhbiBV
bml2ZXJzaXR5IEhvc3BpdGFsLCBOYXRpb25hbCBUYWl3YW4gVW5pdmVyc2l0eSBDYW5jZXIgQ2Vu
dGVyIGFuZCBHcmFkdWF0ZSBJbnN0aXR1dGUgb2YgT25jb2xvZ3ksIE5hdGlvbmFsIFRhaXdhbiBV
bml2ZXJzaXR5LCBUYWlwZWksIFRhaXdhbi4mI3hEO0hlcGF0by1CaWxpYXJ5LVBhbmNyZWF0aWMg
U3VyZ2VyeSBEaXZpc2lvbiBhbmQgQXJ0aWZpY2lhbCBPcmdhbiBhbmQgVHJhbnNwbGFudGF0aW9u
IERpdmlzaW9uLCBEZXBhcnRtZW50IG9mIFN1cmdlcnksIEdyYWR1YXRlIFNjaG9vbCBvZiBNZWRp
Y2luZSwgVGhlIFVuaXZlcnNpdHkgb2YgVG9reW8sIFRva3lvLCBKYXBhbi4mI3hEO0RlcGFydG1l
bnQgb2YgR2FzdHJvZW50ZXJvbG9neSBhbmQgSGVwYXRvbG9neSwgS2luZGFpIFVuaXZlcnNpdHkg
U2Nob29sIG9mIE1lZGljaW5lLCBPc2FrYS1TYXlhbWEsIE9zYWthLCBKYXBhbi4mI3hEO0RlcGFy
dG1lbnQgb2YgUmFkaW9sb2d5IGFuZCBJbnN0aXR1dGUgb2YgUmFkaWF0aW9uIE1lZGljaW5lLCBT
ZW91bCBOYXRpb25hbCBVbml2ZXJzaXR5IENvbGxlZ2Ugb2YgTWVkaWNpbmUsIFNlb3VsLCBSZXB1
YmxpYyBvZiBLb3JlYS4mI3hEO0JlaWppbmcgS2V5IExhYm9yYXRvcnkgb2YgVHJhbnNsYXRpb25h
bCBNZWRpY2luZSBvbiBDaXJyaG9zaXMsIE5hdGlvbmFsIENsaW5pY2FsIFJlc2VhcmNoIENlbnRl
ciBmb3IgRGlnZXN0aXZlIERpc2Vhc2VzLCBMaXZlciBSZXNlYXJjaCBDZW50ZXIsIEJlaWppbmcg
RnJpZW5kc2hpcCBIb3NwaXRhbCwgQ2FwaXRhbCBNZWRpY2FsIFVuaXZlcnNpdHksIEJlaWppbmcs
IENoaW5hLiYjeEQ7RGVwYXJ0bWVudCBvZiBHYXN0cm9lbnRlcm9sb2d5LCBHcmFkdWF0ZSBTY2hv
b2wgb2YgTWVkaWNpbmUsIFRoZSBVbml2ZXJzaXR5IG9mIFRva3lvLCBUb2t5bywgSmFwYW4uJiN4
RDtEZXBhcnRtZW50IG9mIEludGVybmFsIE1lZGljaW5lLCBZb25zZWkgVW5pdmVyc2l0eSBDb2xs
ZWdlIG9mIE1lZGljaW5lLCBTZW91bCwgUmVwdWJsaWMgb2YgS29yZWEuJiN4RDtEZXBhcnRtZW50
IG9mIEhlcGF0b2xvZ3ksIFBvc3RncmFkdWF0ZSBJbnN0aXR1dGUgb2YgTWVkaWNhbCBFZHVjYXRp
b24gYW5kIFJlc2VhcmNoLCBDaGFuZGlnYXJoLCBJbmRpYS4mI3hEO0RlcGFydG1lbnQgb2YgR2Fz
dHJvZW50ZXJvbG9neSwgSnVudGVuZG8gVW5pdmVyc2l0eSwgVG9reW8sIEphcGFuLiYjeEQ7RGVw
YXJ0bWVudCBvZiBNZWRpY2luZSwgQWdhIEtoYW4gVW5pdmVyc2l0eSBhbmQgSG9zcGl0YWwsIEth
cmFjaGksIFBha2lzdGFuLiYjeEQ7RGVwYXJ0bWVudCBvZiBIZXBhdG9sb2d5LCBDYXJkaW5hbCBT
YW50b3MgTWVkaWNhbCBDZW50ZXIsIE1hbmlsYSwgUGhpbGlwcGluZXMuJiN4RDtEZXBhcnRtZW50
IG9mIEdhc3Ryb2VudGVyb2xvZ3ksIE1pdHN1aSBNZW1vcmlhbCBIb3NwaXRhbCwgVG9reW8sIEph
cGFuLiYjeEQ7RGVwYXJ0bWVudCBvZiBHYXN0cm9lbnRlcm9sb2d5IGFuZCBOZXBocm9sb2d5LCBH
cmFkdWF0ZSBTY2hvb2wgb2YgTWVkaWNpbmUsIENoaWJhIFVuaXZlcnNpdHksIENoaWJhLCBKYXBh
bi4mI3hEO0RlcGFydG1lbnQgb2YgSW50ZXJuYWwgTWVkaWNpbmUsIE5hdGlvbmFsIFRhaXdhbiBV
bml2ZXJzaXR5IEhvc3BpdGFsLCBUYWlwZWksIFRhaXdhbi4mI3hEO0RpZ2VzdGl2ZSBEaXNlYXNl
IGFuZCBHSSBPbmNvbG9neSBDZW50ZXIsIE1lZGlzdHJhIEhvc3BpdGFsLCBVbml2ZXJzaXR5IG9m
IEluZG9uZXNpYSwgSmFrYXJ0YSwgSW5kb25lc2lhLiYjeEQ7RGVwYXJ0bWVudCBvZiBJbnRlcm5h
bCBNZWRpY2luZSwgQ2lwdG8gTWFuZ3Vua3VzdW1vIEhvc3BpdGFsLCBVbml2ZXJzaXR5IG9mIElu
ZG9uZXNpYSwgSmFrYXJ0YSwgSW5kb25lc2lhLiYjeEQ7VGhpcmQgRGVwYXJ0bWVudCBvZiBJbnRl
cm5hbCBNZWRpY2luZSwgVGVpa3lvIFVuaXZlcnNpdHkgU2Nob29sIG9mIE1lZGljaW5lLCBDaGli
YSwgSmFwYW4uJiN4RDtEZXBhcnRtZW50IG9mIEdhc3Ryb2VudGVyb2xvZ3ksIEFua2FyYSBVbml2
ZXJzaXR5IFNjaG9vbCBvZiBNZWRpY2luZSwgQW5rYXJhLCBUdXJrZXkuJiN4RDtEZXBhcnRtZW50
IG9mIEhlcGF0b2xvZ3ksIEluc3RpdHV0ZSBvZiBMaXZlciBhbmQgQmlsaWFyeSBTY2llbmNlcywg
TmV3IERlbGhpLCBJbmRpYS48L2F1dGgtYWRkcmVzcz48dGl0bGVzPjx0aXRsZT5Bc2lhLVBhY2lm
aWMgY2xpbmljYWwgcHJhY3RpY2UgZ3VpZGVsaW5lcyBvbiB0aGUgbWFuYWdlbWVudCBvZiBoZXBh
dG9jZWxsdWxhciBjYXJjaW5vbWE6IGEgMjAxNyB1cGRhdGU8L3RpdGxlPjxzZWNvbmRhcnktdGl0
bGU+SGVwYXRvbCBJbnQ8L3NlY29uZGFyeS10aXRsZT48L3RpdGxlcz48cGVyaW9kaWNhbD48ZnVs
bC10aXRsZT5IZXBhdG9sIEludDwvZnVsbC10aXRsZT48L3BlcmlvZGljYWw+PHBhZ2VzPjMxNy0z
NzA8L3BhZ2VzPjx2b2x1bWU+MTE8L3ZvbHVtZT48bnVtYmVyPjQ8L251bWJlcj48ZWRpdGlvbj4y
MDE3LzA2LzE4PC9lZGl0aW9uPjxrZXl3b3Jkcz48a2V5d29yZD5Bc2lhPC9rZXl3b3JkPjxrZXl3
b3JkPkNhcmNpbm9tYSwgSGVwYXRvY2VsbHVsYXIvKmVwaWRlbWlvbG9neS90aGVyYXB5L3Zpcm9s
b2d5PC9rZXl3b3JkPjxrZXl3b3JkPkNvaW5mZWN0aW9uL2VwaWRlbWlvbG9neTwva2V5d29yZD48
a2V5d29yZD5EaXNlYXNlIE1hbmFnZW1lbnQ8L2tleXdvcmQ+PGtleXdvcmQ+RXZpZGVuY2UtQmFz
ZWQgTWVkaWNpbmU8L2tleXdvcmQ+PGtleXdvcmQ+SGVwYXRpdGlzIEIvKmVwaWRlbWlvbG9neS90
aGVyYXB5PC9rZXl3b3JkPjxrZXl3b3JkPkhlcGF0aXRpcyBDLyplcGlkZW1pb2xvZ3kvdGhlcmFw
eTwva2V5d29yZD48a2V5d29yZD5IdW1hbnM8L2tleXdvcmQ+PGtleXdvcmQ+TGl2ZXIgTmVvcGxh
c21zLyplcGlkZW1pb2xvZ3kvdGhlcmFweS92aXJvbG9neTwva2V5d29yZD48a2V5d29yZD5NZXRh
LUFuYWx5c2lzIGFzIFRvcGljPC9rZXl3b3JkPjxrZXl3b3JkPlByYWN0aWNlIEd1aWRlbGluZXMg
YXMgVG9waWM8L2tleXdvcmQ+PGtleXdvcmQ+QXBhc2w8L2tleXdvcmQ+PGtleXdvcmQ+QXNpYS1Q
YWNpZmljPC9rZXl3b3JkPjxrZXl3b3JkPkhlcGF0b2NlbGx1bGFyIGNhcmNpbm9tYTwva2V5d29y
ZD48a2V5d29yZD5UcmVhdG1lbnQgYWxnb3JpdGhtPC9rZXl3b3JkPjwva2V5d29yZHM+PGRhdGVz
Pjx5ZWFyPjIwMTc8L3llYXI+PHB1Yi1kYXRlcz48ZGF0ZT5KdWw8L2RhdGU+PC9wdWItZGF0ZXM+
PC9kYXRlcz48aXNibj4xOTM2LTA1NDEgKEVsZWN0cm9uaWMpJiN4RDsxOTM2LTA1MzMgKExpbmtp
bmcpPC9pc2JuPjxhY2Nlc3Npb24tbnVtPjI4NjIwNzk3PC9hY2Nlc3Npb24tbnVtPjx1cmxzPjxy
ZWxhdGVkLXVybHM+PHVybD5odHRwczovL3d3dy5uY2JpLm5sbS5uaWguZ292L3B1Ym1lZC8yODYy
MDc5NzwvdXJsPjx1cmw+aHR0cHM6Ly93d3cubmNiaS5ubG0ubmloLmdvdi9wbWMvYXJ0aWNsZXMv
UE1DNTQ5MTY5NC9wZGYvMTIwNzJfMjAxN19BcnRpY2xlXzk3OTkucGRmPC91cmw+PC9yZWxhdGVk
LXVybHM+PC91cmxzPjxjdXN0b20yPlBNQzU0OTE2OTQ8L2N1c3RvbTI+PGVsZWN0cm9uaWMtcmVz
b3VyY2UtbnVtPjEwLjEwMDcvczEyMDcyLTAxNy05Nzk5LTk8L2VsZWN0cm9uaWMtcmVzb3VyY2Ut
bnVtPjwvcmVjb3JkPjwvQ2l0ZT48L0VuZE5vdGU+
</w:fldData>
        </w:fldChar>
      </w:r>
      <w:r w:rsidR="00AB67ED">
        <w:rPr>
          <w:rFonts w:ascii="Book Antiqua" w:hAnsi="Book Antiqua"/>
        </w:rPr>
        <w:instrText xml:space="preserve"> ADDIN EN.CITE.DATA </w:instrText>
      </w:r>
      <w:r w:rsidR="00AB67ED">
        <w:rPr>
          <w:rFonts w:ascii="Book Antiqua" w:hAnsi="Book Antiqua"/>
        </w:rPr>
      </w:r>
      <w:r w:rsidR="00AB67ED">
        <w:rPr>
          <w:rFonts w:ascii="Book Antiqua" w:hAnsi="Book Antiqua"/>
        </w:rPr>
        <w:fldChar w:fldCharType="end"/>
      </w:r>
      <w:r w:rsidR="002A4C32">
        <w:rPr>
          <w:rFonts w:ascii="Book Antiqua" w:hAnsi="Book Antiqua"/>
        </w:rPr>
      </w:r>
      <w:r w:rsidR="002A4C32">
        <w:rPr>
          <w:rFonts w:ascii="Book Antiqua" w:hAnsi="Book Antiqua"/>
        </w:rPr>
        <w:fldChar w:fldCharType="separate"/>
      </w:r>
      <w:r w:rsidR="00032650">
        <w:rPr>
          <w:rFonts w:ascii="Book Antiqua" w:hAnsi="Book Antiqua"/>
          <w:noProof/>
          <w:vertAlign w:val="superscript"/>
        </w:rPr>
        <w:t>[21,</w:t>
      </w:r>
      <w:r w:rsidR="00AB67ED" w:rsidRPr="00AB67ED">
        <w:rPr>
          <w:rFonts w:ascii="Book Antiqua" w:hAnsi="Book Antiqua"/>
          <w:noProof/>
          <w:vertAlign w:val="superscript"/>
        </w:rPr>
        <w:t>26]</w:t>
      </w:r>
      <w:r w:rsidR="002A4C32">
        <w:rPr>
          <w:rFonts w:ascii="Book Antiqua" w:hAnsi="Book Antiqua"/>
        </w:rPr>
        <w:fldChar w:fldCharType="end"/>
      </w:r>
      <w:r w:rsidR="002A4C32">
        <w:rPr>
          <w:rFonts w:ascii="Book Antiqua" w:hAnsi="Book Antiqua"/>
        </w:rPr>
        <w:t>.</w:t>
      </w:r>
    </w:p>
    <w:p w14:paraId="7F813456" w14:textId="1FB637F2" w:rsidR="00EB2A8C" w:rsidRDefault="00850EF2" w:rsidP="001A6B6D">
      <w:pPr>
        <w:spacing w:line="360" w:lineRule="auto"/>
        <w:ind w:firstLineChars="100" w:firstLine="240"/>
        <w:jc w:val="both"/>
        <w:rPr>
          <w:rFonts w:ascii="Book Antiqua" w:hAnsi="Book Antiqua"/>
          <w:lang w:eastAsia="zh-CN"/>
        </w:rPr>
      </w:pPr>
      <w:r>
        <w:rPr>
          <w:rFonts w:ascii="Book Antiqua" w:hAnsi="Book Antiqua"/>
        </w:rPr>
        <w:t xml:space="preserve">However, specialists in viral hepatitis care and HCC </w:t>
      </w:r>
      <w:r w:rsidR="000F10D2">
        <w:rPr>
          <w:rFonts w:ascii="Book Antiqua" w:hAnsi="Book Antiqua"/>
        </w:rPr>
        <w:t xml:space="preserve">in Vietnam </w:t>
      </w:r>
      <w:r>
        <w:rPr>
          <w:rFonts w:ascii="Book Antiqua" w:hAnsi="Book Antiqua"/>
        </w:rPr>
        <w:t>are quite limited.</w:t>
      </w:r>
      <w:r w:rsidR="00D95F65">
        <w:rPr>
          <w:rFonts w:ascii="Book Antiqua" w:hAnsi="Book Antiqua"/>
        </w:rPr>
        <w:t xml:space="preserve"> </w:t>
      </w:r>
      <w:r>
        <w:rPr>
          <w:rFonts w:ascii="Book Antiqua" w:hAnsi="Book Antiqua"/>
        </w:rPr>
        <w:t xml:space="preserve">A huge demand for training by the primary care providers and their support personnel exists for the kind of training offered by the Vietnam Viral Hepatitis Alliance where its two annual conferences attracted </w:t>
      </w:r>
      <w:r w:rsidR="00A423F5" w:rsidRPr="00E0172E">
        <w:rPr>
          <w:rFonts w:ascii="Book Antiqua" w:hAnsi="Book Antiqua"/>
        </w:rPr>
        <w:t xml:space="preserve">350 </w:t>
      </w:r>
      <w:r w:rsidRPr="00E0172E">
        <w:rPr>
          <w:rFonts w:ascii="Book Antiqua" w:hAnsi="Book Antiqua"/>
        </w:rPr>
        <w:t xml:space="preserve">in </w:t>
      </w:r>
      <w:r w:rsidR="001C68D9" w:rsidRPr="00E0172E">
        <w:rPr>
          <w:rFonts w:ascii="Book Antiqua" w:hAnsi="Book Antiqua"/>
        </w:rPr>
        <w:t xml:space="preserve">its inaugural year, increasing to </w:t>
      </w:r>
      <w:r w:rsidR="00A423F5" w:rsidRPr="00E0172E">
        <w:rPr>
          <w:rFonts w:ascii="Book Antiqua" w:hAnsi="Book Antiqua"/>
        </w:rPr>
        <w:t xml:space="preserve">500 </w:t>
      </w:r>
      <w:r w:rsidR="001C68D9" w:rsidRPr="00E0172E">
        <w:rPr>
          <w:rFonts w:ascii="Book Antiqua" w:hAnsi="Book Antiqua"/>
        </w:rPr>
        <w:t>in its second year</w:t>
      </w:r>
      <w:r w:rsidRPr="00E0172E">
        <w:rPr>
          <w:rFonts w:ascii="Book Antiqua" w:hAnsi="Book Antiqua"/>
        </w:rPr>
        <w:t>.</w:t>
      </w:r>
      <w:r w:rsidR="001E0596">
        <w:rPr>
          <w:rFonts w:ascii="Book Antiqua" w:hAnsi="Book Antiqua"/>
        </w:rPr>
        <w:t xml:space="preserve"> </w:t>
      </w:r>
      <w:r>
        <w:rPr>
          <w:rFonts w:ascii="Book Antiqua" w:hAnsi="Book Antiqua"/>
        </w:rPr>
        <w:t>Training both primary care providers along with their support staff so that their knowledge of viral hepatitis and HCC and their practical roles in care are needed.</w:t>
      </w:r>
      <w:r w:rsidR="00D95F65">
        <w:rPr>
          <w:rFonts w:ascii="Book Antiqua" w:hAnsi="Book Antiqua"/>
        </w:rPr>
        <w:t xml:space="preserve"> </w:t>
      </w:r>
      <w:r>
        <w:rPr>
          <w:rFonts w:ascii="Book Antiqua" w:hAnsi="Book Antiqua"/>
        </w:rPr>
        <w:t>Additionally, health education for the</w:t>
      </w:r>
      <w:r w:rsidR="008A249F">
        <w:rPr>
          <w:rFonts w:ascii="Book Antiqua" w:hAnsi="Book Antiqua"/>
        </w:rPr>
        <w:t xml:space="preserve"> public at large is essential. </w:t>
      </w:r>
      <w:r>
        <w:rPr>
          <w:rFonts w:ascii="Book Antiqua" w:hAnsi="Book Antiqua"/>
        </w:rPr>
        <w:t xml:space="preserve">From research conducted among overseas Vietnamese in the </w:t>
      </w:r>
      <w:r w:rsidR="003D2F02">
        <w:rPr>
          <w:rFonts w:ascii="Book Antiqua" w:hAnsi="Book Antiqua"/>
        </w:rPr>
        <w:t>United States</w:t>
      </w:r>
      <w:r>
        <w:rPr>
          <w:rFonts w:ascii="Book Antiqua" w:hAnsi="Book Antiqua"/>
        </w:rPr>
        <w:t>, the odds of Vietnamese patients being screened for HBV is 4-fold if the provider recommends it and increases to nearly 9-fold if both the provider and the patient ask for it</w:t>
      </w:r>
      <w:r w:rsidR="0072228A">
        <w:rPr>
          <w:rFonts w:ascii="Book Antiqua" w:hAnsi="Book Antiqua"/>
        </w:rPr>
        <w:fldChar w:fldCharType="begin">
          <w:fldData xml:space="preserve">PEVuZE5vdGU+PENpdGU+PEF1dGhvcj5OZ3V5ZW48L0F1dGhvcj48WWVhcj4yMDEwPC9ZZWFyPjxS
ZWNOdW0+NDY8L1JlY051bT48RGlzcGxheVRleHQ+PHN0eWxlIGZhY2U9InN1cGVyc2NyaXB0Ij5b
MjddPC9zdHlsZT48L0Rpc3BsYXlUZXh0PjxyZWNvcmQ+PHJlYy1udW1iZXI+NDY8L3JlYy1udW1i
ZXI+PGZvcmVpZ24ta2V5cz48a2V5IGFwcD0iRU4iIGRiLWlkPSJhdGFzNWZ4em4yeGF6NGU5dGU2
cHd4cmF4OTJ6eHN2ZXMwemYiIHRpbWVzdGFtcD0iMTUwODkwNTA5MCI+NDY8L2tleT48L2ZvcmVp
Z24ta2V5cz48cmVmLXR5cGUgbmFtZT0iSm91cm5hbCBBcnRpY2xlIj4xNzwvcmVmLXR5cGU+PGNv
bnRyaWJ1dG9ycz48YXV0aG9ycz48YXV0aG9yPk5ndXllbiwgVC4gVC48L2F1dGhvcj48YXV0aG9y
Pk1jUGhlZSwgUy4gSi48L2F1dGhvcj48YXV0aG9yPlN0ZXdhcnQsIFMuPC9hdXRob3I+PGF1dGhv
cj5HaWxkZW5nb3JpbiwgRy48L2F1dGhvcj48YXV0aG9yPlpoYW5nLCBMLjwvYXV0aG9yPjxhdXRo
b3I+V29uZywgQy48L2F1dGhvcj48YXV0aG9yPk1heHdlbGwsIEEuIEUuPC9hdXRob3I+PGF1dGhv
cj5CYXN0YW5pLCBSLjwvYXV0aG9yPjxhdXRob3I+VGF5bG9yLCBWLiBNLjwvYXV0aG9yPjxhdXRo
b3I+Q2hlbiwgTS4gUy4sIEpyLjwvYXV0aG9yPjwvYXV0aG9ycz48L2NvbnRyaWJ1dG9ycz48YXV0
aC1hZGRyZXNzPkRpdmlzaW9uIG9mIEdlbmVyYWwgSW50ZXJuYWwgTWVkaWNpbmUsIERlcGFydG1l
bnQgb2YgTWVkaWNpbmUsIFVuaXZlcnNpdHkgb2YgQ2FsaWZvcm5pYSwgU2FuIEZyYW5jaXNjbywg
U2FuIEZyYW5jaXNjbywgQ0EgOTQxNDMsIFVTQS4gVHVuZy5OZ3V5ZW5AdWNzZi5lZHU8L2F1dGgt
YWRkcmVzcz48dGl0bGVzPjx0aXRsZT5GYWN0b3JzIGFzc29jaWF0ZWQgd2l0aCBoZXBhdGl0aXMg
QiB0ZXN0aW5nIGFtb25nIFZpZXRuYW1lc2UgQW1lcmljYW5zPC90aXRsZT48c2Vjb25kYXJ5LXRp
dGxlPkogR2VuIEludGVybiBNZWQ8L3NlY29uZGFyeS10aXRsZT48L3RpdGxlcz48cGVyaW9kaWNh
bD48ZnVsbC10aXRsZT5KIEdlbiBJbnRlcm4gTWVkPC9mdWxsLXRpdGxlPjwvcGVyaW9kaWNhbD48
cGFnZXM+Njk0LTcwMDwvcGFnZXM+PHZvbHVtZT4yNTwvdm9sdW1lPjxudW1iZXI+NzwvbnVtYmVy
PjxlZGl0aW9uPjIwMTAvMDMvMjM8L2VkaXRpb24+PGtleXdvcmRzPjxrZXl3b3JkPkFkb2xlc2Nl
bnQ8L2tleXdvcmQ+PGtleXdvcmQ+QWR1bHQ8L2tleXdvcmQ+PGtleXdvcmQ+QXNpYW4gQW1lcmlj
YW5zLypldGhub2xvZ3k8L2tleXdvcmQ+PGtleXdvcmQ+RmVtYWxlPC9rZXl3b3JkPjxrZXl3b3Jk
PipIZWFsdGggS25vd2xlZGdlLCBBdHRpdHVkZXMsIFByYWN0aWNlPC9rZXl3b3JkPjxrZXl3b3Jk
PkhlYWx0aCBTdXJ2ZXlzPC9rZXl3b3JkPjxrZXl3b3JkPkhlcGF0aXRpcyBCLypkaWFnbm9zaXMv
KmV0aG5vbG9neTwva2V5d29yZD48a2V5d29yZD5IZXBhdGl0aXMgQiwgQ2hyb25pYy9kaWFnbm9z
aXMvZXRobm9sb2d5PC9rZXl3b3JkPjxrZXl3b3JkPkh1bWFuczwva2V5d29yZD48a2V5d29yZD5N
YWxlPC9rZXl3b3JkPjxrZXl3b3JkPk1hc3MgU2NyZWVuaW5nL21ldGhvZHM8L2tleXdvcmQ+PGtl
eXdvcmQ+TWlkZGxlIEFnZWQ8L2tleXdvcmQ+PGtleXdvcmQ+KlBvcHVsYXRpb24gU3VydmVpbGxh
bmNlL21ldGhvZHM8L2tleXdvcmQ+PGtleXdvcmQ+UmFuZG9tIEFsbG9jYXRpb248L2tleXdvcmQ+
PGtleXdvcmQ+VmlldG5hbS9ldGhub2xvZ3k8L2tleXdvcmQ+PGtleXdvcmQ+WW91bmcgQWR1bHQ8
L2tleXdvcmQ+PC9rZXl3b3Jkcz48ZGF0ZXM+PHllYXI+MjAxMDwveWVhcj48cHViLWRhdGVzPjxk
YXRlPkp1bDwvZGF0ZT48L3B1Yi1kYXRlcz48L2RhdGVzPjxpc2JuPjE1MjUtMTQ5NyAoRWxlY3Ry
b25pYykmI3hEOzA4ODQtODczNCAoTGlua2luZyk8L2lzYm4+PGFjY2Vzc2lvbi1udW0+MjAzMDYx
NTA8L2FjY2Vzc2lvbi1udW0+PHVybHM+PHJlbGF0ZWQtdXJscz48dXJsPmh0dHBzOi8vd3d3Lm5j
YmkubmxtLm5paC5nb3YvcHVibWVkLzIwMzA2MTUwPC91cmw+PC9yZWxhdGVkLXVybHM+PC91cmxz
PjxjdXN0b20yPlBNQzI4ODE5ODA8L2N1c3RvbTI+PGVsZWN0cm9uaWMtcmVzb3VyY2UtbnVtPjEw
LjEwMDcvczExNjA2LTAxMC0xMjg1LTE8L2VsZWN0cm9uaWMtcmVzb3VyY2UtbnVtPjwvcmVjb3Jk
PjwvQ2l0ZT48L0VuZE5vdGU+
</w:fldData>
        </w:fldChar>
      </w:r>
      <w:r w:rsidR="00DD2AC8">
        <w:rPr>
          <w:rFonts w:ascii="Book Antiqua" w:hAnsi="Book Antiqua"/>
        </w:rPr>
        <w:instrText xml:space="preserve"> ADDIN EN.CITE </w:instrText>
      </w:r>
      <w:r w:rsidR="00DD2AC8">
        <w:rPr>
          <w:rFonts w:ascii="Book Antiqua" w:hAnsi="Book Antiqua"/>
        </w:rPr>
        <w:fldChar w:fldCharType="begin">
          <w:fldData xml:space="preserve">PEVuZE5vdGU+PENpdGU+PEF1dGhvcj5OZ3V5ZW48L0F1dGhvcj48WWVhcj4yMDEwPC9ZZWFyPjxS
ZWNOdW0+NDY8L1JlY051bT48RGlzcGxheVRleHQ+PHN0eWxlIGZhY2U9InN1cGVyc2NyaXB0Ij5b
MjddPC9zdHlsZT48L0Rpc3BsYXlUZXh0PjxyZWNvcmQ+PHJlYy1udW1iZXI+NDY8L3JlYy1udW1i
ZXI+PGZvcmVpZ24ta2V5cz48a2V5IGFwcD0iRU4iIGRiLWlkPSJhdGFzNWZ4em4yeGF6NGU5dGU2
cHd4cmF4OTJ6eHN2ZXMwemYiIHRpbWVzdGFtcD0iMTUwODkwNTA5MCI+NDY8L2tleT48L2ZvcmVp
Z24ta2V5cz48cmVmLXR5cGUgbmFtZT0iSm91cm5hbCBBcnRpY2xlIj4xNzwvcmVmLXR5cGU+PGNv
bnRyaWJ1dG9ycz48YXV0aG9ycz48YXV0aG9yPk5ndXllbiwgVC4gVC48L2F1dGhvcj48YXV0aG9y
Pk1jUGhlZSwgUy4gSi48L2F1dGhvcj48YXV0aG9yPlN0ZXdhcnQsIFMuPC9hdXRob3I+PGF1dGhv
cj5HaWxkZW5nb3JpbiwgRy48L2F1dGhvcj48YXV0aG9yPlpoYW5nLCBMLjwvYXV0aG9yPjxhdXRo
b3I+V29uZywgQy48L2F1dGhvcj48YXV0aG9yPk1heHdlbGwsIEEuIEUuPC9hdXRob3I+PGF1dGhv
cj5CYXN0YW5pLCBSLjwvYXV0aG9yPjxhdXRob3I+VGF5bG9yLCBWLiBNLjwvYXV0aG9yPjxhdXRo
b3I+Q2hlbiwgTS4gUy4sIEpyLjwvYXV0aG9yPjwvYXV0aG9ycz48L2NvbnRyaWJ1dG9ycz48YXV0
aC1hZGRyZXNzPkRpdmlzaW9uIG9mIEdlbmVyYWwgSW50ZXJuYWwgTWVkaWNpbmUsIERlcGFydG1l
bnQgb2YgTWVkaWNpbmUsIFVuaXZlcnNpdHkgb2YgQ2FsaWZvcm5pYSwgU2FuIEZyYW5jaXNjbywg
U2FuIEZyYW5jaXNjbywgQ0EgOTQxNDMsIFVTQS4gVHVuZy5OZ3V5ZW5AdWNzZi5lZHU8L2F1dGgt
YWRkcmVzcz48dGl0bGVzPjx0aXRsZT5GYWN0b3JzIGFzc29jaWF0ZWQgd2l0aCBoZXBhdGl0aXMg
QiB0ZXN0aW5nIGFtb25nIFZpZXRuYW1lc2UgQW1lcmljYW5zPC90aXRsZT48c2Vjb25kYXJ5LXRp
dGxlPkogR2VuIEludGVybiBNZWQ8L3NlY29uZGFyeS10aXRsZT48L3RpdGxlcz48cGVyaW9kaWNh
bD48ZnVsbC10aXRsZT5KIEdlbiBJbnRlcm4gTWVkPC9mdWxsLXRpdGxlPjwvcGVyaW9kaWNhbD48
cGFnZXM+Njk0LTcwMDwvcGFnZXM+PHZvbHVtZT4yNTwvdm9sdW1lPjxudW1iZXI+NzwvbnVtYmVy
PjxlZGl0aW9uPjIwMTAvMDMvMjM8L2VkaXRpb24+PGtleXdvcmRzPjxrZXl3b3JkPkFkb2xlc2Nl
bnQ8L2tleXdvcmQ+PGtleXdvcmQ+QWR1bHQ8L2tleXdvcmQ+PGtleXdvcmQ+QXNpYW4gQW1lcmlj
YW5zLypldGhub2xvZ3k8L2tleXdvcmQ+PGtleXdvcmQ+RmVtYWxlPC9rZXl3b3JkPjxrZXl3b3Jk
PipIZWFsdGggS25vd2xlZGdlLCBBdHRpdHVkZXMsIFByYWN0aWNlPC9rZXl3b3JkPjxrZXl3b3Jk
PkhlYWx0aCBTdXJ2ZXlzPC9rZXl3b3JkPjxrZXl3b3JkPkhlcGF0aXRpcyBCLypkaWFnbm9zaXMv
KmV0aG5vbG9neTwva2V5d29yZD48a2V5d29yZD5IZXBhdGl0aXMgQiwgQ2hyb25pYy9kaWFnbm9z
aXMvZXRobm9sb2d5PC9rZXl3b3JkPjxrZXl3b3JkPkh1bWFuczwva2V5d29yZD48a2V5d29yZD5N
YWxlPC9rZXl3b3JkPjxrZXl3b3JkPk1hc3MgU2NyZWVuaW5nL21ldGhvZHM8L2tleXdvcmQ+PGtl
eXdvcmQ+TWlkZGxlIEFnZWQ8L2tleXdvcmQ+PGtleXdvcmQ+KlBvcHVsYXRpb24gU3VydmVpbGxh
bmNlL21ldGhvZHM8L2tleXdvcmQ+PGtleXdvcmQ+UmFuZG9tIEFsbG9jYXRpb248L2tleXdvcmQ+
PGtleXdvcmQ+VmlldG5hbS9ldGhub2xvZ3k8L2tleXdvcmQ+PGtleXdvcmQ+WW91bmcgQWR1bHQ8
L2tleXdvcmQ+PC9rZXl3b3Jkcz48ZGF0ZXM+PHllYXI+MjAxMDwveWVhcj48cHViLWRhdGVzPjxk
YXRlPkp1bDwvZGF0ZT48L3B1Yi1kYXRlcz48L2RhdGVzPjxpc2JuPjE1MjUtMTQ5NyAoRWxlY3Ry
b25pYykmI3hEOzA4ODQtODczNCAoTGlua2luZyk8L2lzYm4+PGFjY2Vzc2lvbi1udW0+MjAzMDYx
NTA8L2FjY2Vzc2lvbi1udW0+PHVybHM+PHJlbGF0ZWQtdXJscz48dXJsPmh0dHBzOi8vd3d3Lm5j
YmkubmxtLm5paC5nb3YvcHVibWVkLzIwMzA2MTUwPC91cmw+PC9yZWxhdGVkLXVybHM+PC91cmxz
PjxjdXN0b20yPlBNQzI4ODE5ODA8L2N1c3RvbTI+PGVsZWN0cm9uaWMtcmVzb3VyY2UtbnVtPjEw
LjEwMDcvczExNjA2LTAxMC0xMjg1LTE8L2VsZWN0cm9uaWMtcmVzb3VyY2UtbnVtPjwvcmVjb3Jk
PjwvQ2l0ZT48L0VuZE5vdGU+
</w:fldData>
        </w:fldChar>
      </w:r>
      <w:r w:rsidR="00DD2AC8">
        <w:rPr>
          <w:rFonts w:ascii="Book Antiqua" w:hAnsi="Book Antiqua"/>
        </w:rPr>
        <w:instrText xml:space="preserve"> ADDIN EN.CITE.DATA </w:instrText>
      </w:r>
      <w:r w:rsidR="00DD2AC8">
        <w:rPr>
          <w:rFonts w:ascii="Book Antiqua" w:hAnsi="Book Antiqua"/>
        </w:rPr>
      </w:r>
      <w:r w:rsidR="00DD2AC8">
        <w:rPr>
          <w:rFonts w:ascii="Book Antiqua" w:hAnsi="Book Antiqua"/>
        </w:rPr>
        <w:fldChar w:fldCharType="end"/>
      </w:r>
      <w:r w:rsidR="0072228A">
        <w:rPr>
          <w:rFonts w:ascii="Book Antiqua" w:hAnsi="Book Antiqua"/>
        </w:rPr>
      </w:r>
      <w:r w:rsidR="0072228A">
        <w:rPr>
          <w:rFonts w:ascii="Book Antiqua" w:hAnsi="Book Antiqua"/>
        </w:rPr>
        <w:fldChar w:fldCharType="separate"/>
      </w:r>
      <w:r w:rsidR="00DD2AC8" w:rsidRPr="00DD2AC8">
        <w:rPr>
          <w:rFonts w:ascii="Book Antiqua" w:hAnsi="Book Antiqua"/>
          <w:noProof/>
          <w:vertAlign w:val="superscript"/>
        </w:rPr>
        <w:t>[27]</w:t>
      </w:r>
      <w:r w:rsidR="0072228A">
        <w:rPr>
          <w:rFonts w:ascii="Book Antiqua" w:hAnsi="Book Antiqua"/>
        </w:rPr>
        <w:fldChar w:fldCharType="end"/>
      </w:r>
      <w:r>
        <w:rPr>
          <w:rFonts w:ascii="Book Antiqua" w:hAnsi="Book Antiqua"/>
        </w:rPr>
        <w:t>.</w:t>
      </w:r>
      <w:r w:rsidR="0072228A">
        <w:rPr>
          <w:rFonts w:ascii="Book Antiqua" w:hAnsi="Book Antiqua"/>
        </w:rPr>
        <w:t xml:space="preserve"> </w:t>
      </w:r>
      <w:r>
        <w:rPr>
          <w:rFonts w:ascii="Book Antiqua" w:hAnsi="Book Antiqua"/>
        </w:rPr>
        <w:t>We anticipate that the dual targeting of providers and patients will bring about synergy in promoting serological testing for viral hepatitis as the first community-based intervention to s</w:t>
      </w:r>
      <w:r w:rsidR="00032650">
        <w:rPr>
          <w:rFonts w:ascii="Book Antiqua" w:hAnsi="Book Antiqua"/>
        </w:rPr>
        <w:t>tem the tide of HCC in Vietnam.</w:t>
      </w:r>
    </w:p>
    <w:p w14:paraId="1785ECBB" w14:textId="1FEC4819" w:rsidR="00850EF2" w:rsidRDefault="00EB2A8C" w:rsidP="001A6B6D">
      <w:pPr>
        <w:spacing w:line="360" w:lineRule="auto"/>
        <w:ind w:firstLineChars="100" w:firstLine="240"/>
        <w:jc w:val="both"/>
        <w:rPr>
          <w:rFonts w:ascii="Book Antiqua" w:hAnsi="Book Antiqua"/>
          <w:lang w:eastAsia="zh-CN"/>
        </w:rPr>
      </w:pPr>
      <w:r>
        <w:rPr>
          <w:rFonts w:ascii="Book Antiqua" w:hAnsi="Book Antiqua"/>
        </w:rPr>
        <w:t xml:space="preserve">In the future, trends in </w:t>
      </w:r>
      <w:r w:rsidR="00D3005A">
        <w:rPr>
          <w:rFonts w:ascii="Book Antiqua" w:hAnsi="Book Antiqua"/>
        </w:rPr>
        <w:t xml:space="preserve">chronic </w:t>
      </w:r>
      <w:r>
        <w:rPr>
          <w:rFonts w:ascii="Book Antiqua" w:hAnsi="Book Antiqua"/>
        </w:rPr>
        <w:t xml:space="preserve">liver disease </w:t>
      </w:r>
      <w:r w:rsidR="007064FD">
        <w:rPr>
          <w:rFonts w:ascii="Book Antiqua" w:hAnsi="Book Antiqua"/>
        </w:rPr>
        <w:t xml:space="preserve">seen in industrialized countries could be expected to </w:t>
      </w:r>
      <w:r w:rsidR="00256D35">
        <w:rPr>
          <w:rFonts w:ascii="Book Antiqua" w:hAnsi="Book Antiqua"/>
        </w:rPr>
        <w:t>be mirrored in Vietnam as well. With globalizatio</w:t>
      </w:r>
      <w:r w:rsidR="001047D1">
        <w:rPr>
          <w:rFonts w:ascii="Book Antiqua" w:hAnsi="Book Antiqua"/>
        </w:rPr>
        <w:t xml:space="preserve">n of </w:t>
      </w:r>
      <w:r w:rsidR="00DC7A6B">
        <w:rPr>
          <w:rFonts w:ascii="Book Antiqua" w:hAnsi="Book Antiqua"/>
        </w:rPr>
        <w:t xml:space="preserve">convenience </w:t>
      </w:r>
      <w:r w:rsidR="001047D1">
        <w:rPr>
          <w:rFonts w:ascii="Book Antiqua" w:hAnsi="Book Antiqua"/>
        </w:rPr>
        <w:t>food</w:t>
      </w:r>
      <w:r w:rsidR="00DC7A6B">
        <w:rPr>
          <w:rFonts w:ascii="Book Antiqua" w:hAnsi="Book Antiqua"/>
        </w:rPr>
        <w:t>s</w:t>
      </w:r>
      <w:r w:rsidR="001047D1">
        <w:rPr>
          <w:rFonts w:ascii="Book Antiqua" w:hAnsi="Book Antiqua"/>
        </w:rPr>
        <w:t xml:space="preserve"> </w:t>
      </w:r>
      <w:r w:rsidR="00DC7A6B">
        <w:rPr>
          <w:rFonts w:ascii="Book Antiqua" w:hAnsi="Book Antiqua"/>
        </w:rPr>
        <w:t xml:space="preserve">that favor taste over nutrition </w:t>
      </w:r>
      <w:r w:rsidR="001047D1">
        <w:rPr>
          <w:rFonts w:ascii="Book Antiqua" w:hAnsi="Book Antiqua"/>
        </w:rPr>
        <w:t xml:space="preserve">as well as </w:t>
      </w:r>
      <w:r w:rsidR="00566A45">
        <w:rPr>
          <w:rFonts w:ascii="Book Antiqua" w:hAnsi="Book Antiqua"/>
        </w:rPr>
        <w:t xml:space="preserve">other </w:t>
      </w:r>
      <w:r w:rsidR="001047D1">
        <w:rPr>
          <w:rFonts w:ascii="Book Antiqua" w:hAnsi="Book Antiqua"/>
        </w:rPr>
        <w:t xml:space="preserve">geopolitical and economy-based factors, concern for obesity and metabolic-associated diseases </w:t>
      </w:r>
      <w:r w:rsidR="00AA434E">
        <w:rPr>
          <w:rFonts w:ascii="Book Antiqua" w:hAnsi="Book Antiqua"/>
        </w:rPr>
        <w:t xml:space="preserve">will likely </w:t>
      </w:r>
      <w:r w:rsidR="00AF31CF">
        <w:rPr>
          <w:rFonts w:ascii="Book Antiqua" w:hAnsi="Book Antiqua"/>
        </w:rPr>
        <w:t>become a larger issue in Vietnam</w:t>
      </w:r>
      <w:r w:rsidR="006405AE">
        <w:rPr>
          <w:rFonts w:ascii="Book Antiqua" w:hAnsi="Book Antiqua"/>
        </w:rPr>
        <w:t xml:space="preserve"> in the future</w:t>
      </w:r>
      <w:r w:rsidR="00AF31CF">
        <w:rPr>
          <w:rFonts w:ascii="Book Antiqua" w:hAnsi="Book Antiqua"/>
        </w:rPr>
        <w:t xml:space="preserve">. From a hepatology </w:t>
      </w:r>
      <w:r w:rsidR="00DC445B">
        <w:rPr>
          <w:rFonts w:ascii="Book Antiqua" w:hAnsi="Book Antiqua"/>
        </w:rPr>
        <w:t>perspective</w:t>
      </w:r>
      <w:r w:rsidR="00AF31CF">
        <w:rPr>
          <w:rFonts w:ascii="Book Antiqua" w:hAnsi="Book Antiqua"/>
        </w:rPr>
        <w:t xml:space="preserve">, there is known concern about increasing diabetes rates, and </w:t>
      </w:r>
      <w:r w:rsidR="00D876EE">
        <w:rPr>
          <w:rFonts w:ascii="Book Antiqua" w:hAnsi="Book Antiqua"/>
        </w:rPr>
        <w:t xml:space="preserve">given worldwide trends of non-alcoholic fatty liver disease increasing in industrialized countries this may contribute to the growing burden of </w:t>
      </w:r>
      <w:r w:rsidR="007B44F4">
        <w:rPr>
          <w:rFonts w:ascii="Book Antiqua" w:hAnsi="Book Antiqua"/>
        </w:rPr>
        <w:t>HCC in Vietnam as well</w:t>
      </w:r>
      <w:r w:rsidR="007B44F4">
        <w:rPr>
          <w:rFonts w:ascii="Book Antiqua" w:hAnsi="Book Antiqua"/>
        </w:rPr>
        <w:fldChar w:fldCharType="begin">
          <w:fldData xml:space="preserve">PEVuZE5vdGU+PENpdGU+PEF1dGhvcj5LaHVlPC9BdXRob3I+PFllYXI+MjAxNTwvWWVhcj48UmVj
TnVtPjQ3PC9SZWNOdW0+PERpc3BsYXlUZXh0PjxzdHlsZSBmYWNlPSJzdXBlcnNjcmlwdCI+WzI4
LTMwXTwvc3R5bGU+PC9EaXNwbGF5VGV4dD48cmVjb3JkPjxyZWMtbnVtYmVyPjQ3PC9yZWMtbnVt
YmVyPjxmb3JlaWduLWtleXM+PGtleSBhcHA9IkVOIiBkYi1pZD0iYXRhczVmeHpuMnhhejRlOXRl
NnB3eHJheDkyenhzdmVzMHpmIiB0aW1lc3RhbXA9IjE1MDg5NzgwMzkiPjQ3PC9rZXk+PC9mb3Jl
aWduLWtleXM+PHJlZi10eXBlIG5hbWU9IkpvdXJuYWwgQXJ0aWNsZSI+MTc8L3JlZi10eXBlPjxj
b250cmlidXRvcnM+PGF1dGhvcnM+PGF1dGhvcj5LaHVlLCBOLiBULjwvYXV0aG9yPjwvYXV0aG9y
cz48L2NvbnRyaWJ1dG9ycz48YXV0aC1hZGRyZXNzPkhDTUMgVW5pdmVyc2l0eSBvZiBNZWRpY2lu
ZSBhbmQgUGhhcm1hY3ksIEhvIENoaSBNaW5oIENpdHksIFZpZXRuYW0uIEVsZWN0cm9uaWMgYWRk
cmVzczogZHJ0aHlraEBnbWFpbC5jb20uPC9hdXRoLWFkZHJlc3M+PHRpdGxlcz48dGl0bGU+RGlh
YmV0ZXMgaW4gVmlldG5hbTwvdGl0bGU+PHNlY29uZGFyeS10aXRsZT5Bbm4gR2xvYiBIZWFsdGg8
L3NlY29uZGFyeS10aXRsZT48L3RpdGxlcz48cGVyaW9kaWNhbD48ZnVsbC10aXRsZT5Bbm4gR2xv
YiBIZWFsdGg8L2Z1bGwtdGl0bGU+PC9wZXJpb2RpY2FsPjxwYWdlcz44NzAtMzwvcGFnZXM+PHZv
bHVtZT44MTwvdm9sdW1lPjxudW1iZXI+NjwvbnVtYmVyPjxrZXl3b3Jkcz48a2V5d29yZD5Tb3V0
aGVhc3QgQXNpYTwva2V5d29yZD48a2V5d29yZD5WaWV0bmFtPC9rZXl3b3JkPjxrZXl3b3JkPmRp
YWJldGVzPC9rZXl3b3JkPjxrZXl3b3JkPmRpYWJldGVzIGNhcmU8L2tleXdvcmQ+PGtleXdvcmQ+
dHlwZSAyIGRpYWJldGVzPC9rZXl3b3JkPjwva2V5d29yZHM+PGRhdGVzPjx5ZWFyPjIwMTU8L3ll
YXI+PHB1Yi1kYXRlcz48ZGF0ZT5Ob3YtRGVjPC9kYXRlPjwvcHViLWRhdGVzPjwvZGF0ZXM+PGlz
Ym4+MjIxNC05OTk2IChFbGVjdHJvbmljKSYjeEQ7MjIxNC05OTk2IChMaW5raW5nKTwvaXNibj48
YWNjZXNzaW9uLW51bT4yNzEwODE1NDwvYWNjZXNzaW9uLW51bT48dXJscz48cmVsYXRlZC11cmxz
Pjx1cmw+aHR0cHM6Ly93d3cubmNiaS5ubG0ubmloLmdvdi9wdWJtZWQvMjcxMDgxNTQ8L3VybD48
dXJsPmh0dHBzOi8vYWMuZWxzLWNkbi5jb20vUzIyMTQ5OTk2MTYwMDAwNDcvMS1zMi4wLVMyMjE0
OTk5NjE2MDAwMDQ3LW1haW4ucGRmP190aWQ9ZDAzMWVkNmUtYjllNS0xMWU3LWE3NTItMDAwMDBh
YWNiMzYxJmFtcDthY2RuYXQ9MTUwODk3ODQxNV9lZDFiYzc2OTZhN2UyZGVjYWZhNzUxYmE2Nzgy
MGU4YzwvdXJsPjwvcmVsYXRlZC11cmxzPjwvdXJscz48ZWxlY3Ryb25pYy1yZXNvdXJjZS1udW0+
MTAuMTAxNi9qLmFvZ2guMjAxNi4wMS4wMDM8L2VsZWN0cm9uaWMtcmVzb3VyY2UtbnVtPjwvcmVj
b3JkPjwvQ2l0ZT48Q2l0ZT48QXV0aG9yPlRhYmliaWFuPC9BdXRob3I+PFllYXI+MjAxMTwvWWVh
cj48UmVjTnVtPjQ5PC9SZWNOdW0+PHJlY29yZD48cmVjLW51bWJlcj40OTwvcmVjLW51bWJlcj48
Zm9yZWlnbi1rZXlzPjxrZXkgYXBwPSJFTiIgZGItaWQ9ImF0YXM1Znh6bjJ4YXo0ZTl0ZTZwd3hy
YXg5Mnp4c3ZlczB6ZiIgdGltZXN0YW1wPSIxNTA4OTc4NDg1Ij40OTwva2V5PjwvZm9yZWlnbi1r
ZXlzPjxyZWYtdHlwZSBuYW1lPSJKb3VybmFsIEFydGljbGUiPjE3PC9yZWYtdHlwZT48Y29udHJp
YnV0b3JzPjxhdXRob3JzPjxhdXRob3I+VGFiaWJpYW4sIEouIEguPC9hdXRob3I+PGF1dGhvcj5M
YXpvLCBNLjwvYXV0aG9yPjxhdXRob3I+RHVyYXpvLCBGLiBBLjwvYXV0aG9yPjxhdXRob3I+WWVo
LCBILiBDLjwvYXV0aG9yPjxhdXRob3I+VG9uZywgTS4gSi48L2F1dGhvcj48YXV0aG9yPkNsYXJr
LCBKLiBNLjwvYXV0aG9yPjwvYXV0aG9ycz48L2NvbnRyaWJ1dG9ycz48YXV0aC1hZGRyZXNzPkRl
cGFydG1lbnQgb2YgTWVkaWNpbmUsIEpvaG5zIEhvcGtpbnMgSG9zcGl0YWwsIEJhbHRpbW9yZSwg
TWFyeWxhbmQsIFVTQS4ganRhYmliaTFAamhtaS5lZHU8L2F1dGgtYWRkcmVzcz48dGl0bGVzPjx0
aXRsZT5Ob25hbGNvaG9saWMgZmF0dHkgbGl2ZXIgZGlzZWFzZSBhY3Jvc3MgZXRobm8tcmFjaWFs
IGdyb3VwczogZG8gQXNpYW4tQW1lcmljYW4gYWR1bHRzIHJlcHJlc2VudCBhIG5ldyBhdC1yaXNr
IHBvcHVsYXRpb24/PC90aXRsZT48c2Vjb25kYXJ5LXRpdGxlPkogR2FzdHJvZW50ZXJvbCBIZXBh
dG9sPC9zZWNvbmRhcnktdGl0bGU+PC90aXRsZXM+PHBlcmlvZGljYWw+PGZ1bGwtdGl0bGU+SiBH
YXN0cm9lbnRlcm9sIEhlcGF0b2w8L2Z1bGwtdGl0bGU+PC9wZXJpb2RpY2FsPjxwYWdlcz41MDEt
OTwvcGFnZXM+PHZvbHVtZT4yNjwvdm9sdW1lPjxudW1iZXI+MzwvbnVtYmVyPjxrZXl3b3Jkcz48
a2V5d29yZD5BZHVsdDwva2V5d29yZD48a2V5d29yZD5BbmFseXNpcyBvZiBWYXJpYW5jZTwva2V5
d29yZD48a2V5d29yZD5Bc2lhbiBBbWVyaWNhbnMvKnN0YXRpc3RpY3MgJmFtcDsgbnVtZXJpY2Fs
IGRhdGE8L2tleXdvcmQ+PGtleXdvcmQ+QmlvcHN5PC9rZXl3b3JkPjxrZXl3b3JkPkV1cm9wZWFu
IENvbnRpbmVudGFsIEFuY2VzdHJ5IEdyb3VwL3N0YXRpc3RpY3MgJmFtcDsgbnVtZXJpY2FsIGRh
dGE8L2tleXdvcmQ+PGtleXdvcmQ+RmF0dHkgTGl2ZXIvZXRobm9sb2d5L3BhdGhvbG9neTwva2V5
d29yZD48a2V5d29yZD5GZW1hbGU8L2tleXdvcmQ+PGtleXdvcmQ+SGlzcGFuaWMgQW1lcmljYW5z
L3N0YXRpc3RpY3MgJmFtcDsgbnVtZXJpY2FsIGRhdGE8L2tleXdvcmQ+PGtleXdvcmQ+SHVtYW5z
PC9rZXl3b3JkPjxrZXl3b3JkPkxvZ2lzdGljIE1vZGVsczwva2V5d29yZD48a2V5d29yZD5Mb3Mg
QW5nZWxlcy9lcGlkZW1pb2xvZ3k8L2tleXdvcmQ+PGtleXdvcmQ+TWFsZTwva2V5d29yZD48a2V5
d29yZD5NaWRkbGUgQWdlZDwva2V5d29yZD48a2V5d29yZD5Ob24tYWxjb2hvbGljIEZhdHR5IExp
dmVyIERpc2Vhc2U8L2tleXdvcmQ+PGtleXdvcmQ+T2RkcyBSYXRpbzwva2V5d29yZD48a2V5d29y
ZD5Qcm9nbm9zaXM8L2tleXdvcmQ+PGtleXdvcmQ+UmV0cm9zcGVjdGl2ZSBTdHVkaWVzPC9rZXl3
b3JkPjxrZXl3b3JkPlJpc2sgQXNzZXNzbWVudDwva2V5d29yZD48a2V5d29yZD5SaXNrIEZhY3Rv
cnM8L2tleXdvcmQ+PGtleXdvcmQ+U2V2ZXJpdHkgb2YgSWxsbmVzcyBJbmRleDwva2V5d29yZD48
L2tleXdvcmRzPjxkYXRlcz48eWVhcj4yMDExPC95ZWFyPjxwdWItZGF0ZXM+PGRhdGU+TWFyPC9k
YXRlPjwvcHViLWRhdGVzPjwvZGF0ZXM+PGlzYm4+MTQ0MC0xNzQ2IChFbGVjdHJvbmljKSYjeEQ7
MDgxNS05MzE5IChMaW5raW5nKTwvaXNibj48YWNjZXNzaW9uLW51bT4yMTMzMjU0NjwvYWNjZXNz
aW9uLW51bT48dXJscz48cmVsYXRlZC11cmxzPjx1cmw+aHR0cHM6Ly93d3cubmNiaS5ubG0ubmlo
Lmdvdi9wdWJtZWQvMjEzMzI1NDY8L3VybD48L3JlbGF0ZWQtdXJscz48L3VybHM+PGN1c3RvbTI+
UE1DNDkzNzc5MjwvY3VzdG9tMj48ZWxlY3Ryb25pYy1yZXNvdXJjZS1udW0+MTAuMTExMS9qLjE0
NDAtMTc0Ni4yMDEwLjA2NDQzLng8L2VsZWN0cm9uaWMtcmVzb3VyY2UtbnVtPjwvcmVjb3JkPjwv
Q2l0ZT48Q2l0ZT48QXV0aG9yPldvbmc8L0F1dGhvcj48WWVhcj4yMDE0PC9ZZWFyPjxSZWNOdW0+
NDg8L1JlY051bT48cmVjb3JkPjxyZWMtbnVtYmVyPjQ4PC9yZWMtbnVtYmVyPjxmb3JlaWduLWtl
eXM+PGtleSBhcHA9IkVOIiBkYi1pZD0iYXRhczVmeHpuMnhhejRlOXRlNnB3eHJheDkyenhzdmVz
MHpmIiB0aW1lc3RhbXA9IjE1MDg5Nzg0MTEiPjQ4PC9rZXk+PC9mb3JlaWduLWtleXM+PHJlZi10
eXBlIG5hbWU9IkpvdXJuYWwgQXJ0aWNsZSI+MTc8L3JlZi10eXBlPjxjb250cmlidXRvcnM+PGF1
dGhvcnM+PGF1dGhvcj5Xb25nLCBSLiBKLjwvYXV0aG9yPjxhdXRob3I+QWhtZWQsIEEuPC9hdXRo
b3I+PC9hdXRob3JzPjwvY29udHJpYnV0b3JzPjxhdXRoLWFkZHJlc3M+Um9iZXJ0IEogV29uZywg
QWlqYXogQWhtZWQsIERpdmlzaW9uIG9mIEdhc3Ryb2VudGVyb2xvZ3kgYW5kIEhlcGF0b2xvZ3ks
IERlcGFydG1lbnQgb2YgTWVkaWNpbmUsIFN0YW5mb3JkIFVuaXZlcnNpdHkgU2Nob29sIG9mIE1l
ZGljaW5lLCBTdGFuZm9yZCwgQ0EgOTQzMDUsIFVuaXRlZCBTdGF0ZXMuPC9hdXRoLWFkZHJlc3M+
PHRpdGxlcz48dGl0bGU+T2Jlc2l0eSBhbmQgbm9uLWFsY29ob2xpYyBmYXR0eSBsaXZlciBkaXNl
YXNlOiBEaXNwYXJhdGUgYXNzb2NpYXRpb25zIGFtb25nIEFzaWFuIHBvcHVsYXRpb25zPC90aXRs
ZT48c2Vjb25kYXJ5LXRpdGxlPldvcmxkIEogSGVwYXRvbDwvc2Vjb25kYXJ5LXRpdGxlPjwvdGl0
bGVzPjxwZXJpb2RpY2FsPjxmdWxsLXRpdGxlPldvcmxkIEogSGVwYXRvbDwvZnVsbC10aXRsZT48
L3BlcmlvZGljYWw+PHBhZ2VzPjI2My03MzwvcGFnZXM+PHZvbHVtZT42PC92b2x1bWU+PG51bWJl
cj41PC9udW1iZXI+PGtleXdvcmRzPjxrZXl3b3JkPkFzaWFuczwva2V5d29yZD48a2V5d29yZD5I
ZXBhdG9jZWxsdWxhciBjYXJjaW5vbWE8L2tleXdvcmQ+PGtleXdvcmQ+TWV0YWJvbGljIHN5bmRy
b21lPC9rZXl3b3JkPjxrZXl3b3JkPk5vbi1hbGNvaG9saWMgZmF0dHkgbGl2ZXIgZGlzZWFzZTwv
a2V5d29yZD48a2V5d29yZD5Ob24tYWxjb2hvbGljIHN0ZWF0b2hlcGF0aXRpczwva2V5d29yZD48
a2V5d29yZD5PYmVzaXR5PC9rZXl3b3JkPjwva2V5d29yZHM+PGRhdGVzPjx5ZWFyPjIwMTQ8L3ll
YXI+PHB1Yi1kYXRlcz48ZGF0ZT5NYXkgMjc8L2RhdGU+PC9wdWItZGF0ZXM+PC9kYXRlcz48aXNi
bj4xOTQ4LTUxODIgKFByaW50KTwvaXNibj48YWNjZXNzaW9uLW51bT4yNDg2ODMyMDwvYWNjZXNz
aW9uLW51bT48dXJscz48cmVsYXRlZC11cmxzPjx1cmw+aHR0cHM6Ly93d3cubmNiaS5ubG0ubmlo
Lmdvdi9wdWJtZWQvMjQ4NjgzMjA8L3VybD48L3JlbGF0ZWQtdXJscz48L3VybHM+PGN1c3RvbTI+
UE1DNDAzMzI4NDwvY3VzdG9tMj48ZWxlY3Ryb25pYy1yZXNvdXJjZS1udW0+MTAuNDI1NC93amgu
djYuaTUuMjYzPC9lbGVjdHJvbmljLXJlc291cmNlLW51bT48L3JlY29yZD48L0NpdGU+PC9FbmRO
b3RlPn==
</w:fldData>
        </w:fldChar>
      </w:r>
      <w:r w:rsidR="00DD2AC8">
        <w:rPr>
          <w:rFonts w:ascii="Book Antiqua" w:hAnsi="Book Antiqua"/>
        </w:rPr>
        <w:instrText xml:space="preserve"> ADDIN EN.CITE </w:instrText>
      </w:r>
      <w:r w:rsidR="00DD2AC8">
        <w:rPr>
          <w:rFonts w:ascii="Book Antiqua" w:hAnsi="Book Antiqua"/>
        </w:rPr>
        <w:fldChar w:fldCharType="begin">
          <w:fldData xml:space="preserve">PEVuZE5vdGU+PENpdGU+PEF1dGhvcj5LaHVlPC9BdXRob3I+PFllYXI+MjAxNTwvWWVhcj48UmVj
TnVtPjQ3PC9SZWNOdW0+PERpc3BsYXlUZXh0PjxzdHlsZSBmYWNlPSJzdXBlcnNjcmlwdCI+WzI4
LTMwXTwvc3R5bGU+PC9EaXNwbGF5VGV4dD48cmVjb3JkPjxyZWMtbnVtYmVyPjQ3PC9yZWMtbnVt
YmVyPjxmb3JlaWduLWtleXM+PGtleSBhcHA9IkVOIiBkYi1pZD0iYXRhczVmeHpuMnhhejRlOXRl
NnB3eHJheDkyenhzdmVzMHpmIiB0aW1lc3RhbXA9IjE1MDg5NzgwMzkiPjQ3PC9rZXk+PC9mb3Jl
aWduLWtleXM+PHJlZi10eXBlIG5hbWU9IkpvdXJuYWwgQXJ0aWNsZSI+MTc8L3JlZi10eXBlPjxj
b250cmlidXRvcnM+PGF1dGhvcnM+PGF1dGhvcj5LaHVlLCBOLiBULjwvYXV0aG9yPjwvYXV0aG9y
cz48L2NvbnRyaWJ1dG9ycz48YXV0aC1hZGRyZXNzPkhDTUMgVW5pdmVyc2l0eSBvZiBNZWRpY2lu
ZSBhbmQgUGhhcm1hY3ksIEhvIENoaSBNaW5oIENpdHksIFZpZXRuYW0uIEVsZWN0cm9uaWMgYWRk
cmVzczogZHJ0aHlraEBnbWFpbC5jb20uPC9hdXRoLWFkZHJlc3M+PHRpdGxlcz48dGl0bGU+RGlh
YmV0ZXMgaW4gVmlldG5hbTwvdGl0bGU+PHNlY29uZGFyeS10aXRsZT5Bbm4gR2xvYiBIZWFsdGg8
L3NlY29uZGFyeS10aXRsZT48L3RpdGxlcz48cGVyaW9kaWNhbD48ZnVsbC10aXRsZT5Bbm4gR2xv
YiBIZWFsdGg8L2Z1bGwtdGl0bGU+PC9wZXJpb2RpY2FsPjxwYWdlcz44NzAtMzwvcGFnZXM+PHZv
bHVtZT44MTwvdm9sdW1lPjxudW1iZXI+NjwvbnVtYmVyPjxrZXl3b3Jkcz48a2V5d29yZD5Tb3V0
aGVhc3QgQXNpYTwva2V5d29yZD48a2V5d29yZD5WaWV0bmFtPC9rZXl3b3JkPjxrZXl3b3JkPmRp
YWJldGVzPC9rZXl3b3JkPjxrZXl3b3JkPmRpYWJldGVzIGNhcmU8L2tleXdvcmQ+PGtleXdvcmQ+
dHlwZSAyIGRpYWJldGVzPC9rZXl3b3JkPjwva2V5d29yZHM+PGRhdGVzPjx5ZWFyPjIwMTU8L3ll
YXI+PHB1Yi1kYXRlcz48ZGF0ZT5Ob3YtRGVjPC9kYXRlPjwvcHViLWRhdGVzPjwvZGF0ZXM+PGlz
Ym4+MjIxNC05OTk2IChFbGVjdHJvbmljKSYjeEQ7MjIxNC05OTk2IChMaW5raW5nKTwvaXNibj48
YWNjZXNzaW9uLW51bT4yNzEwODE1NDwvYWNjZXNzaW9uLW51bT48dXJscz48cmVsYXRlZC11cmxz
Pjx1cmw+aHR0cHM6Ly93d3cubmNiaS5ubG0ubmloLmdvdi9wdWJtZWQvMjcxMDgxNTQ8L3VybD48
dXJsPmh0dHBzOi8vYWMuZWxzLWNkbi5jb20vUzIyMTQ5OTk2MTYwMDAwNDcvMS1zMi4wLVMyMjE0
OTk5NjE2MDAwMDQ3LW1haW4ucGRmP190aWQ9ZDAzMWVkNmUtYjllNS0xMWU3LWE3NTItMDAwMDBh
YWNiMzYxJmFtcDthY2RuYXQ9MTUwODk3ODQxNV9lZDFiYzc2OTZhN2UyZGVjYWZhNzUxYmE2Nzgy
MGU4YzwvdXJsPjwvcmVsYXRlZC11cmxzPjwvdXJscz48ZWxlY3Ryb25pYy1yZXNvdXJjZS1udW0+
MTAuMTAxNi9qLmFvZ2guMjAxNi4wMS4wMDM8L2VsZWN0cm9uaWMtcmVzb3VyY2UtbnVtPjwvcmVj
b3JkPjwvQ2l0ZT48Q2l0ZT48QXV0aG9yPlRhYmliaWFuPC9BdXRob3I+PFllYXI+MjAxMTwvWWVh
cj48UmVjTnVtPjQ5PC9SZWNOdW0+PHJlY29yZD48cmVjLW51bWJlcj40OTwvcmVjLW51bWJlcj48
Zm9yZWlnbi1rZXlzPjxrZXkgYXBwPSJFTiIgZGItaWQ9ImF0YXM1Znh6bjJ4YXo0ZTl0ZTZwd3hy
YXg5Mnp4c3ZlczB6ZiIgdGltZXN0YW1wPSIxNTA4OTc4NDg1Ij40OTwva2V5PjwvZm9yZWlnbi1r
ZXlzPjxyZWYtdHlwZSBuYW1lPSJKb3VybmFsIEFydGljbGUiPjE3PC9yZWYtdHlwZT48Y29udHJp
YnV0b3JzPjxhdXRob3JzPjxhdXRob3I+VGFiaWJpYW4sIEouIEguPC9hdXRob3I+PGF1dGhvcj5M
YXpvLCBNLjwvYXV0aG9yPjxhdXRob3I+RHVyYXpvLCBGLiBBLjwvYXV0aG9yPjxhdXRob3I+WWVo
LCBILiBDLjwvYXV0aG9yPjxhdXRob3I+VG9uZywgTS4gSi48L2F1dGhvcj48YXV0aG9yPkNsYXJr
LCBKLiBNLjwvYXV0aG9yPjwvYXV0aG9ycz48L2NvbnRyaWJ1dG9ycz48YXV0aC1hZGRyZXNzPkRl
cGFydG1lbnQgb2YgTWVkaWNpbmUsIEpvaG5zIEhvcGtpbnMgSG9zcGl0YWwsIEJhbHRpbW9yZSwg
TWFyeWxhbmQsIFVTQS4ganRhYmliaTFAamhtaS5lZHU8L2F1dGgtYWRkcmVzcz48dGl0bGVzPjx0
aXRsZT5Ob25hbGNvaG9saWMgZmF0dHkgbGl2ZXIgZGlzZWFzZSBhY3Jvc3MgZXRobm8tcmFjaWFs
IGdyb3VwczogZG8gQXNpYW4tQW1lcmljYW4gYWR1bHRzIHJlcHJlc2VudCBhIG5ldyBhdC1yaXNr
IHBvcHVsYXRpb24/PC90aXRsZT48c2Vjb25kYXJ5LXRpdGxlPkogR2FzdHJvZW50ZXJvbCBIZXBh
dG9sPC9zZWNvbmRhcnktdGl0bGU+PC90aXRsZXM+PHBlcmlvZGljYWw+PGZ1bGwtdGl0bGU+SiBH
YXN0cm9lbnRlcm9sIEhlcGF0b2w8L2Z1bGwtdGl0bGU+PC9wZXJpb2RpY2FsPjxwYWdlcz41MDEt
OTwvcGFnZXM+PHZvbHVtZT4yNjwvdm9sdW1lPjxudW1iZXI+MzwvbnVtYmVyPjxrZXl3b3Jkcz48
a2V5d29yZD5BZHVsdDwva2V5d29yZD48a2V5d29yZD5BbmFseXNpcyBvZiBWYXJpYW5jZTwva2V5
d29yZD48a2V5d29yZD5Bc2lhbiBBbWVyaWNhbnMvKnN0YXRpc3RpY3MgJmFtcDsgbnVtZXJpY2Fs
IGRhdGE8L2tleXdvcmQ+PGtleXdvcmQ+QmlvcHN5PC9rZXl3b3JkPjxrZXl3b3JkPkV1cm9wZWFu
IENvbnRpbmVudGFsIEFuY2VzdHJ5IEdyb3VwL3N0YXRpc3RpY3MgJmFtcDsgbnVtZXJpY2FsIGRh
dGE8L2tleXdvcmQ+PGtleXdvcmQ+RmF0dHkgTGl2ZXIvZXRobm9sb2d5L3BhdGhvbG9neTwva2V5
d29yZD48a2V5d29yZD5GZW1hbGU8L2tleXdvcmQ+PGtleXdvcmQ+SGlzcGFuaWMgQW1lcmljYW5z
L3N0YXRpc3RpY3MgJmFtcDsgbnVtZXJpY2FsIGRhdGE8L2tleXdvcmQ+PGtleXdvcmQ+SHVtYW5z
PC9rZXl3b3JkPjxrZXl3b3JkPkxvZ2lzdGljIE1vZGVsczwva2V5d29yZD48a2V5d29yZD5Mb3Mg
QW5nZWxlcy9lcGlkZW1pb2xvZ3k8L2tleXdvcmQ+PGtleXdvcmQ+TWFsZTwva2V5d29yZD48a2V5
d29yZD5NaWRkbGUgQWdlZDwva2V5d29yZD48a2V5d29yZD5Ob24tYWxjb2hvbGljIEZhdHR5IExp
dmVyIERpc2Vhc2U8L2tleXdvcmQ+PGtleXdvcmQ+T2RkcyBSYXRpbzwva2V5d29yZD48a2V5d29y
ZD5Qcm9nbm9zaXM8L2tleXdvcmQ+PGtleXdvcmQ+UmV0cm9zcGVjdGl2ZSBTdHVkaWVzPC9rZXl3
b3JkPjxrZXl3b3JkPlJpc2sgQXNzZXNzbWVudDwva2V5d29yZD48a2V5d29yZD5SaXNrIEZhY3Rv
cnM8L2tleXdvcmQ+PGtleXdvcmQ+U2V2ZXJpdHkgb2YgSWxsbmVzcyBJbmRleDwva2V5d29yZD48
L2tleXdvcmRzPjxkYXRlcz48eWVhcj4yMDExPC95ZWFyPjxwdWItZGF0ZXM+PGRhdGU+TWFyPC9k
YXRlPjwvcHViLWRhdGVzPjwvZGF0ZXM+PGlzYm4+MTQ0MC0xNzQ2IChFbGVjdHJvbmljKSYjeEQ7
MDgxNS05MzE5IChMaW5raW5nKTwvaXNibj48YWNjZXNzaW9uLW51bT4yMTMzMjU0NjwvYWNjZXNz
aW9uLW51bT48dXJscz48cmVsYXRlZC11cmxzPjx1cmw+aHR0cHM6Ly93d3cubmNiaS5ubG0ubmlo
Lmdvdi9wdWJtZWQvMjEzMzI1NDY8L3VybD48L3JlbGF0ZWQtdXJscz48L3VybHM+PGN1c3RvbTI+
UE1DNDkzNzc5MjwvY3VzdG9tMj48ZWxlY3Ryb25pYy1yZXNvdXJjZS1udW0+MTAuMTExMS9qLjE0
NDAtMTc0Ni4yMDEwLjA2NDQzLng8L2VsZWN0cm9uaWMtcmVzb3VyY2UtbnVtPjwvcmVjb3JkPjwv
Q2l0ZT48Q2l0ZT48QXV0aG9yPldvbmc8L0F1dGhvcj48WWVhcj4yMDE0PC9ZZWFyPjxSZWNOdW0+
NDg8L1JlY051bT48cmVjb3JkPjxyZWMtbnVtYmVyPjQ4PC9yZWMtbnVtYmVyPjxmb3JlaWduLWtl
eXM+PGtleSBhcHA9IkVOIiBkYi1pZD0iYXRhczVmeHpuMnhhejRlOXRlNnB3eHJheDkyenhzdmVz
MHpmIiB0aW1lc3RhbXA9IjE1MDg5Nzg0MTEiPjQ4PC9rZXk+PC9mb3JlaWduLWtleXM+PHJlZi10
eXBlIG5hbWU9IkpvdXJuYWwgQXJ0aWNsZSI+MTc8L3JlZi10eXBlPjxjb250cmlidXRvcnM+PGF1
dGhvcnM+PGF1dGhvcj5Xb25nLCBSLiBKLjwvYXV0aG9yPjxhdXRob3I+QWhtZWQsIEEuPC9hdXRo
b3I+PC9hdXRob3JzPjwvY29udHJpYnV0b3JzPjxhdXRoLWFkZHJlc3M+Um9iZXJ0IEogV29uZywg
QWlqYXogQWhtZWQsIERpdmlzaW9uIG9mIEdhc3Ryb2VudGVyb2xvZ3kgYW5kIEhlcGF0b2xvZ3ks
IERlcGFydG1lbnQgb2YgTWVkaWNpbmUsIFN0YW5mb3JkIFVuaXZlcnNpdHkgU2Nob29sIG9mIE1l
ZGljaW5lLCBTdGFuZm9yZCwgQ0EgOTQzMDUsIFVuaXRlZCBTdGF0ZXMuPC9hdXRoLWFkZHJlc3M+
PHRpdGxlcz48dGl0bGU+T2Jlc2l0eSBhbmQgbm9uLWFsY29ob2xpYyBmYXR0eSBsaXZlciBkaXNl
YXNlOiBEaXNwYXJhdGUgYXNzb2NpYXRpb25zIGFtb25nIEFzaWFuIHBvcHVsYXRpb25zPC90aXRs
ZT48c2Vjb25kYXJ5LXRpdGxlPldvcmxkIEogSGVwYXRvbDwvc2Vjb25kYXJ5LXRpdGxlPjwvdGl0
bGVzPjxwZXJpb2RpY2FsPjxmdWxsLXRpdGxlPldvcmxkIEogSGVwYXRvbDwvZnVsbC10aXRsZT48
L3BlcmlvZGljYWw+PHBhZ2VzPjI2My03MzwvcGFnZXM+PHZvbHVtZT42PC92b2x1bWU+PG51bWJl
cj41PC9udW1iZXI+PGtleXdvcmRzPjxrZXl3b3JkPkFzaWFuczwva2V5d29yZD48a2V5d29yZD5I
ZXBhdG9jZWxsdWxhciBjYXJjaW5vbWE8L2tleXdvcmQ+PGtleXdvcmQ+TWV0YWJvbGljIHN5bmRy
b21lPC9rZXl3b3JkPjxrZXl3b3JkPk5vbi1hbGNvaG9saWMgZmF0dHkgbGl2ZXIgZGlzZWFzZTwv
a2V5d29yZD48a2V5d29yZD5Ob24tYWxjb2hvbGljIHN0ZWF0b2hlcGF0aXRpczwva2V5d29yZD48
a2V5d29yZD5PYmVzaXR5PC9rZXl3b3JkPjwva2V5d29yZHM+PGRhdGVzPjx5ZWFyPjIwMTQ8L3ll
YXI+PHB1Yi1kYXRlcz48ZGF0ZT5NYXkgMjc8L2RhdGU+PC9wdWItZGF0ZXM+PC9kYXRlcz48aXNi
bj4xOTQ4LTUxODIgKFByaW50KTwvaXNibj48YWNjZXNzaW9uLW51bT4yNDg2ODMyMDwvYWNjZXNz
aW9uLW51bT48dXJscz48cmVsYXRlZC11cmxzPjx1cmw+aHR0cHM6Ly93d3cubmNiaS5ubG0ubmlo
Lmdvdi9wdWJtZWQvMjQ4NjgzMjA8L3VybD48L3JlbGF0ZWQtdXJscz48L3VybHM+PGN1c3RvbTI+
UE1DNDAzMzI4NDwvY3VzdG9tMj48ZWxlY3Ryb25pYy1yZXNvdXJjZS1udW0+MTAuNDI1NC93amgu
djYuaTUuMjYzPC9lbGVjdHJvbmljLXJlc291cmNlLW51bT48L3JlY29yZD48L0NpdGU+PC9FbmRO
b3RlPn==
</w:fldData>
        </w:fldChar>
      </w:r>
      <w:r w:rsidR="00DD2AC8">
        <w:rPr>
          <w:rFonts w:ascii="Book Antiqua" w:hAnsi="Book Antiqua"/>
        </w:rPr>
        <w:instrText xml:space="preserve"> ADDIN EN.CITE.DATA </w:instrText>
      </w:r>
      <w:r w:rsidR="00DD2AC8">
        <w:rPr>
          <w:rFonts w:ascii="Book Antiqua" w:hAnsi="Book Antiqua"/>
        </w:rPr>
      </w:r>
      <w:r w:rsidR="00DD2AC8">
        <w:rPr>
          <w:rFonts w:ascii="Book Antiqua" w:hAnsi="Book Antiqua"/>
        </w:rPr>
        <w:fldChar w:fldCharType="end"/>
      </w:r>
      <w:r w:rsidR="007B44F4">
        <w:rPr>
          <w:rFonts w:ascii="Book Antiqua" w:hAnsi="Book Antiqua"/>
        </w:rPr>
      </w:r>
      <w:r w:rsidR="007B44F4">
        <w:rPr>
          <w:rFonts w:ascii="Book Antiqua" w:hAnsi="Book Antiqua"/>
        </w:rPr>
        <w:fldChar w:fldCharType="separate"/>
      </w:r>
      <w:r w:rsidR="00DD2AC8" w:rsidRPr="00DD2AC8">
        <w:rPr>
          <w:rFonts w:ascii="Book Antiqua" w:hAnsi="Book Antiqua"/>
          <w:noProof/>
          <w:vertAlign w:val="superscript"/>
        </w:rPr>
        <w:t>[28-30]</w:t>
      </w:r>
      <w:r w:rsidR="007B44F4">
        <w:rPr>
          <w:rFonts w:ascii="Book Antiqua" w:hAnsi="Book Antiqua"/>
        </w:rPr>
        <w:fldChar w:fldCharType="end"/>
      </w:r>
      <w:r w:rsidR="007B44F4">
        <w:rPr>
          <w:rFonts w:ascii="Book Antiqua" w:hAnsi="Book Antiqua"/>
        </w:rPr>
        <w:t>.</w:t>
      </w:r>
    </w:p>
    <w:p w14:paraId="07D78EAA" w14:textId="0027CCE5" w:rsidR="00913287" w:rsidRDefault="00913287" w:rsidP="001A6B6D">
      <w:pPr>
        <w:spacing w:line="360" w:lineRule="auto"/>
        <w:ind w:firstLineChars="100" w:firstLine="240"/>
        <w:jc w:val="both"/>
        <w:rPr>
          <w:rFonts w:ascii="Book Antiqua" w:hAnsi="Book Antiqua"/>
          <w:lang w:eastAsia="zh-CN"/>
        </w:rPr>
      </w:pPr>
      <w:r>
        <w:rPr>
          <w:rFonts w:ascii="Book Antiqua" w:hAnsi="Book Antiqua"/>
        </w:rPr>
        <w:t xml:space="preserve">In conclusion, </w:t>
      </w:r>
      <w:r w:rsidR="00587106">
        <w:rPr>
          <w:rFonts w:ascii="Book Antiqua" w:hAnsi="Book Antiqua"/>
        </w:rPr>
        <w:t>from 2010 to 2016, we find an increasing number of patients receiving</w:t>
      </w:r>
      <w:r w:rsidR="00381376">
        <w:rPr>
          <w:rFonts w:ascii="Book Antiqua" w:hAnsi="Book Antiqua"/>
        </w:rPr>
        <w:t xml:space="preserve"> HCC </w:t>
      </w:r>
      <w:r w:rsidR="00587106">
        <w:rPr>
          <w:rFonts w:ascii="Book Antiqua" w:hAnsi="Book Antiqua"/>
        </w:rPr>
        <w:t>care at Cho Ray Hospital, a large tertiary referral center serving southern and central Vietnam</w:t>
      </w:r>
      <w:r w:rsidR="00FC0343">
        <w:rPr>
          <w:rFonts w:ascii="Book Antiqua" w:hAnsi="Book Antiqua"/>
        </w:rPr>
        <w:t xml:space="preserve">, with most patients </w:t>
      </w:r>
      <w:r w:rsidR="00057E64">
        <w:rPr>
          <w:rFonts w:ascii="Book Antiqua" w:hAnsi="Book Antiqua"/>
        </w:rPr>
        <w:t xml:space="preserve">having an advanced disease stage not amendable to treatment, and </w:t>
      </w:r>
      <w:r w:rsidR="00E77CB2">
        <w:rPr>
          <w:rFonts w:ascii="Book Antiqua" w:hAnsi="Book Antiqua"/>
        </w:rPr>
        <w:t xml:space="preserve">additionally </w:t>
      </w:r>
      <w:r w:rsidR="00C76549">
        <w:rPr>
          <w:rFonts w:ascii="Book Antiqua" w:hAnsi="Book Antiqua"/>
        </w:rPr>
        <w:t xml:space="preserve">these cases are reasonably attributed to </w:t>
      </w:r>
      <w:r w:rsidR="00EC083A">
        <w:rPr>
          <w:rFonts w:ascii="Book Antiqua" w:hAnsi="Book Antiqua"/>
        </w:rPr>
        <w:t xml:space="preserve">chronic </w:t>
      </w:r>
      <w:r w:rsidR="00E77CB2">
        <w:rPr>
          <w:rFonts w:ascii="Book Antiqua" w:hAnsi="Book Antiqua"/>
        </w:rPr>
        <w:t>HBV or HCV</w:t>
      </w:r>
      <w:r w:rsidR="00EC083A">
        <w:rPr>
          <w:rFonts w:ascii="Book Antiqua" w:hAnsi="Book Antiqua"/>
        </w:rPr>
        <w:t xml:space="preserve"> infection</w:t>
      </w:r>
      <w:r w:rsidR="00E77CB2">
        <w:rPr>
          <w:rFonts w:ascii="Book Antiqua" w:hAnsi="Book Antiqua"/>
        </w:rPr>
        <w:t xml:space="preserve">. </w:t>
      </w:r>
      <w:r w:rsidR="00347568">
        <w:rPr>
          <w:rFonts w:ascii="Book Antiqua" w:hAnsi="Book Antiqua"/>
        </w:rPr>
        <w:t xml:space="preserve">Future efforts in public health efforts to screen, provide linkage to care, to </w:t>
      </w:r>
      <w:r w:rsidR="00347568">
        <w:rPr>
          <w:rFonts w:ascii="Book Antiqua" w:hAnsi="Book Antiqua"/>
        </w:rPr>
        <w:lastRenderedPageBreak/>
        <w:t>provide surveillance</w:t>
      </w:r>
      <w:r w:rsidR="00250D1E">
        <w:rPr>
          <w:rFonts w:ascii="Book Antiqua" w:hAnsi="Book Antiqua"/>
        </w:rPr>
        <w:t>, and to educate health care providers,</w:t>
      </w:r>
      <w:r w:rsidR="00347568">
        <w:rPr>
          <w:rFonts w:ascii="Book Antiqua" w:hAnsi="Book Antiqua"/>
        </w:rPr>
        <w:t xml:space="preserve"> </w:t>
      </w:r>
      <w:r w:rsidR="00250D1E">
        <w:rPr>
          <w:rFonts w:ascii="Book Antiqua" w:hAnsi="Book Antiqua"/>
        </w:rPr>
        <w:t xml:space="preserve">will all play an important role in </w:t>
      </w:r>
      <w:r w:rsidR="007E4CC8">
        <w:rPr>
          <w:rFonts w:ascii="Book Antiqua" w:hAnsi="Book Antiqua"/>
        </w:rPr>
        <w:t>curtailing the burgeoning of this disease throughout Vietnam</w:t>
      </w:r>
      <w:r w:rsidR="00F424EB">
        <w:rPr>
          <w:rFonts w:ascii="Book Antiqua" w:hAnsi="Book Antiqua"/>
        </w:rPr>
        <w:t xml:space="preserve"> in the coming years.</w:t>
      </w:r>
    </w:p>
    <w:p w14:paraId="7388C33B" w14:textId="77777777" w:rsidR="00DD0795" w:rsidRDefault="00DD0795" w:rsidP="001A6B6D">
      <w:pPr>
        <w:spacing w:line="360" w:lineRule="auto"/>
        <w:jc w:val="both"/>
        <w:rPr>
          <w:rFonts w:ascii="Book Antiqua" w:hAnsi="Book Antiqua"/>
          <w:lang w:eastAsia="zh-CN"/>
        </w:rPr>
      </w:pPr>
    </w:p>
    <w:p w14:paraId="60B6A678" w14:textId="77777777" w:rsidR="00DD0795" w:rsidRPr="00DD0795" w:rsidRDefault="00DD0795" w:rsidP="001A6B6D">
      <w:pPr>
        <w:spacing w:line="360" w:lineRule="auto"/>
        <w:jc w:val="both"/>
        <w:rPr>
          <w:rFonts w:ascii="Book Antiqua" w:hAnsi="Book Antiqua"/>
          <w:b/>
          <w:lang w:eastAsia="zh-CN"/>
        </w:rPr>
      </w:pPr>
      <w:r w:rsidRPr="00DD0795">
        <w:rPr>
          <w:rFonts w:ascii="Book Antiqua" w:hAnsi="Book Antiqua" w:hint="eastAsia"/>
          <w:b/>
          <w:lang w:eastAsia="zh-CN"/>
        </w:rPr>
        <w:t>ARTICLE HIGHLIGHTS</w:t>
      </w:r>
    </w:p>
    <w:p w14:paraId="33BB987A" w14:textId="375C5288" w:rsidR="00032650" w:rsidRPr="00032650" w:rsidRDefault="00032650" w:rsidP="001A6B6D">
      <w:pPr>
        <w:spacing w:line="360" w:lineRule="auto"/>
        <w:jc w:val="both"/>
        <w:rPr>
          <w:rFonts w:ascii="Book Antiqua" w:hAnsi="Book Antiqua"/>
          <w:i/>
          <w:lang w:eastAsia="zh-CN"/>
        </w:rPr>
      </w:pPr>
      <w:r w:rsidRPr="00032650">
        <w:rPr>
          <w:rFonts w:ascii="Book Antiqua" w:hAnsi="Book Antiqua"/>
          <w:b/>
          <w:i/>
        </w:rPr>
        <w:t>Research background</w:t>
      </w:r>
    </w:p>
    <w:p w14:paraId="28383B41" w14:textId="3ED552D1" w:rsidR="00166564" w:rsidRPr="00B71AF3" w:rsidRDefault="00166564" w:rsidP="001A6B6D">
      <w:pPr>
        <w:spacing w:line="360" w:lineRule="auto"/>
        <w:jc w:val="both"/>
        <w:rPr>
          <w:rFonts w:ascii="Book Antiqua" w:hAnsi="Book Antiqua"/>
        </w:rPr>
      </w:pPr>
      <w:r>
        <w:rPr>
          <w:rFonts w:ascii="Book Antiqua" w:hAnsi="Book Antiqua"/>
        </w:rPr>
        <w:t>Hepatocellular carcinoma (HCC) is currently the world’s second deadliest cancer. HCC is closely linked to viral hepatitis, which in turns has been reported to have high epidemiologic heterogeneity especially in the developing world. There is limited epidemiological data on HCC reported in Vietnam, particularly the southern and central regions.</w:t>
      </w:r>
    </w:p>
    <w:p w14:paraId="1045F43F" w14:textId="77777777" w:rsidR="00166564" w:rsidRDefault="00166564" w:rsidP="001A6B6D">
      <w:pPr>
        <w:spacing w:line="360" w:lineRule="auto"/>
        <w:jc w:val="both"/>
        <w:rPr>
          <w:rFonts w:ascii="Book Antiqua" w:hAnsi="Book Antiqua"/>
          <w:b/>
        </w:rPr>
      </w:pPr>
    </w:p>
    <w:p w14:paraId="6BD6F702" w14:textId="0DC1D41B" w:rsidR="00032650" w:rsidRPr="00032650" w:rsidRDefault="00032650" w:rsidP="001A6B6D">
      <w:pPr>
        <w:spacing w:line="360" w:lineRule="auto"/>
        <w:jc w:val="both"/>
        <w:rPr>
          <w:rFonts w:ascii="Book Antiqua" w:hAnsi="Book Antiqua"/>
          <w:i/>
          <w:lang w:eastAsia="zh-CN"/>
        </w:rPr>
      </w:pPr>
      <w:r w:rsidRPr="00032650">
        <w:rPr>
          <w:rFonts w:ascii="Book Antiqua" w:hAnsi="Book Antiqua"/>
          <w:b/>
          <w:i/>
        </w:rPr>
        <w:t>Research motivation</w:t>
      </w:r>
    </w:p>
    <w:p w14:paraId="66B7E13D" w14:textId="30CEEC22" w:rsidR="00166564" w:rsidRPr="0085014D" w:rsidRDefault="00166564" w:rsidP="001A6B6D">
      <w:pPr>
        <w:spacing w:line="360" w:lineRule="auto"/>
        <w:jc w:val="both"/>
        <w:rPr>
          <w:rFonts w:ascii="Book Antiqua" w:hAnsi="Book Antiqua"/>
        </w:rPr>
      </w:pPr>
      <w:r>
        <w:rPr>
          <w:rFonts w:ascii="Book Antiqua" w:hAnsi="Book Antiqua"/>
        </w:rPr>
        <w:t>This study primarily seeks to elucidate the epidemiological characteristics of HCC in southern and central Vietnam. These results have significant policy and research implications in establishing priorities for public health interventions, financial allocations, and driving knowledge acquisition in further large-scale observational studies and potential biomarker testing expansion.</w:t>
      </w:r>
    </w:p>
    <w:p w14:paraId="3748BE86" w14:textId="77777777" w:rsidR="00166564" w:rsidRPr="00B728A9" w:rsidRDefault="00166564" w:rsidP="001A6B6D">
      <w:pPr>
        <w:spacing w:line="360" w:lineRule="auto"/>
        <w:jc w:val="both"/>
        <w:rPr>
          <w:rFonts w:ascii="Book Antiqua" w:hAnsi="Book Antiqua"/>
        </w:rPr>
      </w:pPr>
    </w:p>
    <w:p w14:paraId="6163D06C" w14:textId="3EDF0B50" w:rsidR="0048594F" w:rsidRPr="0048594F" w:rsidRDefault="0048594F" w:rsidP="001A6B6D">
      <w:pPr>
        <w:spacing w:line="360" w:lineRule="auto"/>
        <w:jc w:val="both"/>
        <w:rPr>
          <w:rFonts w:ascii="Book Antiqua" w:hAnsi="Book Antiqua"/>
          <w:i/>
          <w:lang w:eastAsia="zh-CN"/>
        </w:rPr>
      </w:pPr>
      <w:r w:rsidRPr="0048594F">
        <w:rPr>
          <w:rFonts w:ascii="Book Antiqua" w:hAnsi="Book Antiqua"/>
          <w:b/>
          <w:i/>
        </w:rPr>
        <w:t>Research objectives</w:t>
      </w:r>
    </w:p>
    <w:p w14:paraId="7CC1DA97" w14:textId="5C505C3E" w:rsidR="00166564" w:rsidRPr="00E96D63" w:rsidRDefault="0048594F" w:rsidP="001A6B6D">
      <w:pPr>
        <w:spacing w:line="360" w:lineRule="auto"/>
        <w:jc w:val="both"/>
        <w:rPr>
          <w:rFonts w:ascii="Book Antiqua" w:hAnsi="Book Antiqua"/>
        </w:rPr>
      </w:pPr>
      <w:r>
        <w:rPr>
          <w:rFonts w:ascii="Book Antiqua" w:hAnsi="Book Antiqua" w:hint="eastAsia"/>
          <w:lang w:eastAsia="zh-CN"/>
        </w:rPr>
        <w:t>The authors</w:t>
      </w:r>
      <w:r w:rsidR="00166564">
        <w:rPr>
          <w:rFonts w:ascii="Book Antiqua" w:hAnsi="Book Antiqua"/>
        </w:rPr>
        <w:t xml:space="preserve"> sought to evaluate the burden of HCC and characteristics of patients presenting with HCC, as well as potential disease etiology. </w:t>
      </w:r>
    </w:p>
    <w:p w14:paraId="33EBD0BC" w14:textId="77777777" w:rsidR="00166564" w:rsidRPr="00B728A9" w:rsidRDefault="00166564" w:rsidP="001A6B6D">
      <w:pPr>
        <w:spacing w:line="360" w:lineRule="auto"/>
        <w:jc w:val="both"/>
        <w:rPr>
          <w:rFonts w:ascii="Book Antiqua" w:hAnsi="Book Antiqua"/>
        </w:rPr>
      </w:pPr>
    </w:p>
    <w:p w14:paraId="11EFB070" w14:textId="238AD5CE" w:rsidR="0048594F" w:rsidRPr="00F44B8C" w:rsidRDefault="0048594F" w:rsidP="001A6B6D">
      <w:pPr>
        <w:spacing w:line="360" w:lineRule="auto"/>
        <w:jc w:val="both"/>
        <w:rPr>
          <w:rFonts w:ascii="Book Antiqua" w:hAnsi="Book Antiqua"/>
          <w:i/>
          <w:lang w:eastAsia="zh-CN"/>
        </w:rPr>
      </w:pPr>
      <w:r w:rsidRPr="00F44B8C">
        <w:rPr>
          <w:rFonts w:ascii="Book Antiqua" w:hAnsi="Book Antiqua"/>
          <w:b/>
          <w:i/>
        </w:rPr>
        <w:t>Research methods</w:t>
      </w:r>
    </w:p>
    <w:p w14:paraId="78B39C21" w14:textId="6BBB428A" w:rsidR="00166564" w:rsidRPr="003B2C91" w:rsidRDefault="0048594F" w:rsidP="001A6B6D">
      <w:pPr>
        <w:spacing w:line="360" w:lineRule="auto"/>
        <w:jc w:val="both"/>
        <w:rPr>
          <w:rFonts w:ascii="Book Antiqua" w:hAnsi="Book Antiqua"/>
        </w:rPr>
      </w:pPr>
      <w:r>
        <w:rPr>
          <w:rFonts w:ascii="Book Antiqua" w:hAnsi="Book Antiqua" w:hint="eastAsia"/>
          <w:lang w:eastAsia="zh-CN"/>
        </w:rPr>
        <w:t>The authors</w:t>
      </w:r>
      <w:r w:rsidR="00166564">
        <w:rPr>
          <w:rFonts w:ascii="Book Antiqua" w:hAnsi="Book Antiqua"/>
        </w:rPr>
        <w:t xml:space="preserve"> conducted an epidemiological observational study from 2000 to 201</w:t>
      </w:r>
      <w:r w:rsidR="00041A33">
        <w:rPr>
          <w:rFonts w:ascii="Book Antiqua" w:hAnsi="Book Antiqua"/>
        </w:rPr>
        <w:t>6</w:t>
      </w:r>
      <w:r w:rsidR="00166564">
        <w:rPr>
          <w:rFonts w:ascii="Book Antiqua" w:hAnsi="Book Antiqua"/>
        </w:rPr>
        <w:t>, using a large database of patients with liver cancer who receive care at Cho Ray Hospital, th</w:t>
      </w:r>
      <w:r w:rsidR="00041A33">
        <w:rPr>
          <w:rFonts w:ascii="Book Antiqua" w:hAnsi="Book Antiqua"/>
        </w:rPr>
        <w:t>e</w:t>
      </w:r>
      <w:r w:rsidR="00166564">
        <w:rPr>
          <w:rFonts w:ascii="Book Antiqua" w:hAnsi="Book Antiqua"/>
        </w:rPr>
        <w:t xml:space="preserve"> largest tertiary referral center in southern and central Vietnam. Information on patient demographic information, disease staging, and tumor marker results were extracted.</w:t>
      </w:r>
    </w:p>
    <w:p w14:paraId="1D79840B" w14:textId="77777777" w:rsidR="00166564" w:rsidRPr="00B728A9" w:rsidRDefault="00166564" w:rsidP="001A6B6D">
      <w:pPr>
        <w:spacing w:line="360" w:lineRule="auto"/>
        <w:jc w:val="both"/>
        <w:rPr>
          <w:rFonts w:ascii="Book Antiqua" w:hAnsi="Book Antiqua"/>
        </w:rPr>
      </w:pPr>
    </w:p>
    <w:p w14:paraId="09F497C8" w14:textId="3DB26A5C" w:rsidR="0048594F" w:rsidRPr="0048594F" w:rsidRDefault="0048594F" w:rsidP="001A6B6D">
      <w:pPr>
        <w:spacing w:line="360" w:lineRule="auto"/>
        <w:jc w:val="both"/>
        <w:rPr>
          <w:rFonts w:ascii="Book Antiqua" w:hAnsi="Book Antiqua"/>
          <w:i/>
          <w:lang w:eastAsia="zh-CN"/>
        </w:rPr>
      </w:pPr>
      <w:r w:rsidRPr="0048594F">
        <w:rPr>
          <w:rFonts w:ascii="Book Antiqua" w:hAnsi="Book Antiqua"/>
          <w:b/>
          <w:i/>
        </w:rPr>
        <w:t>Research results</w:t>
      </w:r>
    </w:p>
    <w:p w14:paraId="59CB5CC2" w14:textId="1864BCC4" w:rsidR="00166564" w:rsidRPr="003B2C91" w:rsidRDefault="00166564" w:rsidP="001A6B6D">
      <w:pPr>
        <w:spacing w:line="360" w:lineRule="auto"/>
        <w:jc w:val="both"/>
        <w:rPr>
          <w:rFonts w:ascii="Book Antiqua" w:hAnsi="Book Antiqua"/>
        </w:rPr>
      </w:pPr>
      <w:r>
        <w:rPr>
          <w:rFonts w:ascii="Book Antiqua" w:hAnsi="Book Antiqua"/>
        </w:rPr>
        <w:lastRenderedPageBreak/>
        <w:t>Analysis was performed on 24091 patients from 2010 to 2016, with increa</w:t>
      </w:r>
      <w:r w:rsidR="0048594F">
        <w:rPr>
          <w:rFonts w:ascii="Book Antiqua" w:hAnsi="Book Antiqua"/>
        </w:rPr>
        <w:t>sing disease frequency noted (2793 patients in 2010 to 4</w:t>
      </w:r>
      <w:r>
        <w:rPr>
          <w:rFonts w:ascii="Book Antiqua" w:hAnsi="Book Antiqua"/>
        </w:rPr>
        <w:t xml:space="preserve">069 in 2016). Most patients were male (86.4%), most patients presented with advanced disease (40.8%). Most patients were found to have viral hepatitis (89.6%), with 62.3% with HBV, 26.0% with HCV, and 2.7% with HBV-HCV coinfection. </w:t>
      </w:r>
      <w:r w:rsidR="0048594F">
        <w:rPr>
          <w:rFonts w:ascii="Book Antiqua" w:hAnsi="Book Antiqua" w:hint="eastAsia"/>
          <w:lang w:eastAsia="zh-CN"/>
        </w:rPr>
        <w:t>Eight point five percent</w:t>
      </w:r>
      <w:r>
        <w:rPr>
          <w:rFonts w:ascii="Book Antiqua" w:hAnsi="Book Antiqua"/>
        </w:rPr>
        <w:t xml:space="preserve"> of patients were younger than 40 years old.</w:t>
      </w:r>
    </w:p>
    <w:p w14:paraId="69B2523F" w14:textId="77777777" w:rsidR="00166564" w:rsidRPr="00B728A9" w:rsidRDefault="00166564" w:rsidP="001A6B6D">
      <w:pPr>
        <w:spacing w:line="360" w:lineRule="auto"/>
        <w:jc w:val="both"/>
        <w:rPr>
          <w:rFonts w:ascii="Book Antiqua" w:hAnsi="Book Antiqua"/>
        </w:rPr>
      </w:pPr>
    </w:p>
    <w:p w14:paraId="6BAA7634" w14:textId="308BC69E" w:rsidR="0048594F" w:rsidRPr="0048594F" w:rsidRDefault="0048594F" w:rsidP="001A6B6D">
      <w:pPr>
        <w:spacing w:line="360" w:lineRule="auto"/>
        <w:jc w:val="both"/>
        <w:rPr>
          <w:rFonts w:ascii="Book Antiqua" w:hAnsi="Book Antiqua"/>
          <w:i/>
          <w:lang w:eastAsia="zh-CN"/>
        </w:rPr>
      </w:pPr>
      <w:r w:rsidRPr="0048594F">
        <w:rPr>
          <w:rFonts w:ascii="Book Antiqua" w:hAnsi="Book Antiqua"/>
          <w:b/>
          <w:i/>
        </w:rPr>
        <w:t>Research conclusions</w:t>
      </w:r>
    </w:p>
    <w:p w14:paraId="790A1792" w14:textId="0585A247" w:rsidR="00166564" w:rsidRPr="003B2C91" w:rsidRDefault="00166564" w:rsidP="001A6B6D">
      <w:pPr>
        <w:spacing w:line="360" w:lineRule="auto"/>
        <w:jc w:val="both"/>
        <w:rPr>
          <w:rFonts w:ascii="Book Antiqua" w:hAnsi="Book Antiqua"/>
        </w:rPr>
      </w:pPr>
      <w:r>
        <w:rPr>
          <w:rFonts w:ascii="Book Antiqua" w:hAnsi="Book Antiqua"/>
        </w:rPr>
        <w:t xml:space="preserve">In the largest epidemiological study conducted for liver cancer in Vietnam to date, we find high and increasing disease burden from 2010 to 2016, which manifests as advanced disease and co-prevalent with viral hepatitis. Demographic patterns suggest higher disease burden on males and disproportionate burden on younger patients. </w:t>
      </w:r>
    </w:p>
    <w:p w14:paraId="13373055" w14:textId="77777777" w:rsidR="00166564" w:rsidRPr="00B728A9" w:rsidRDefault="00166564" w:rsidP="001A6B6D">
      <w:pPr>
        <w:spacing w:line="360" w:lineRule="auto"/>
        <w:jc w:val="both"/>
        <w:rPr>
          <w:rFonts w:ascii="Book Antiqua" w:hAnsi="Book Antiqua"/>
        </w:rPr>
      </w:pPr>
    </w:p>
    <w:p w14:paraId="7D4F74B6" w14:textId="2461F6AE" w:rsidR="0048594F" w:rsidRPr="0048594F" w:rsidRDefault="0048594F" w:rsidP="001A6B6D">
      <w:pPr>
        <w:spacing w:line="360" w:lineRule="auto"/>
        <w:jc w:val="both"/>
        <w:rPr>
          <w:rFonts w:ascii="Book Antiqua" w:hAnsi="Book Antiqua"/>
          <w:i/>
          <w:lang w:eastAsia="zh-CN"/>
        </w:rPr>
      </w:pPr>
      <w:r w:rsidRPr="0048594F">
        <w:rPr>
          <w:rFonts w:ascii="Book Antiqua" w:hAnsi="Book Antiqua"/>
          <w:b/>
          <w:i/>
        </w:rPr>
        <w:t>Research perspectives</w:t>
      </w:r>
    </w:p>
    <w:p w14:paraId="4745DCC2" w14:textId="6C3D57BC" w:rsidR="00166564" w:rsidRDefault="00166564" w:rsidP="001A6B6D">
      <w:pPr>
        <w:spacing w:line="360" w:lineRule="auto"/>
        <w:jc w:val="both"/>
        <w:rPr>
          <w:rFonts w:ascii="Book Antiqua" w:hAnsi="Book Antiqua"/>
          <w:b/>
        </w:rPr>
      </w:pPr>
      <w:r>
        <w:rPr>
          <w:rFonts w:ascii="Book Antiqua" w:hAnsi="Book Antiqua"/>
        </w:rPr>
        <w:t>These findings emphasize the importance of developing systems and methods to better understand epidemiology of liver cancer, as well as for linkage to care, evaluation, and treatment of both liver cancer and viral hepatitis. Future research should focus on health care services and policy implications for disease screening and treatment outcomes for this population.</w:t>
      </w:r>
    </w:p>
    <w:p w14:paraId="2798B677" w14:textId="22ED6954" w:rsidR="00F11137" w:rsidRPr="00F11137" w:rsidRDefault="0012090A" w:rsidP="001A6B6D">
      <w:pPr>
        <w:pStyle w:val="EndNoteBibliographyTitle"/>
        <w:spacing w:line="360" w:lineRule="auto"/>
        <w:jc w:val="both"/>
        <w:rPr>
          <w:b/>
        </w:rPr>
      </w:pPr>
      <w:r>
        <w:br w:type="page"/>
      </w:r>
      <w:r w:rsidR="00F11137" w:rsidRPr="00F11137">
        <w:rPr>
          <w:rFonts w:hint="eastAsia"/>
          <w:b/>
          <w:lang w:eastAsia="zh-CN"/>
        </w:rPr>
        <w:lastRenderedPageBreak/>
        <w:t>REFERENCES</w:t>
      </w:r>
      <w:r w:rsidR="00F11137" w:rsidRPr="00F11137">
        <w:rPr>
          <w:b/>
        </w:rPr>
        <w:t xml:space="preserve"> </w:t>
      </w:r>
    </w:p>
    <w:p w14:paraId="167FA67D" w14:textId="23E3CB15" w:rsidR="00F11137" w:rsidRPr="00F11137" w:rsidRDefault="00F11137" w:rsidP="001A6B6D">
      <w:pPr>
        <w:spacing w:line="360" w:lineRule="auto"/>
        <w:jc w:val="both"/>
        <w:rPr>
          <w:rFonts w:ascii="Book Antiqua" w:hAnsi="Book Antiqua"/>
        </w:rPr>
      </w:pPr>
      <w:r w:rsidRPr="00F11137">
        <w:rPr>
          <w:rFonts w:ascii="Book Antiqua" w:hAnsi="Book Antiqua"/>
        </w:rPr>
        <w:t>1 </w:t>
      </w:r>
      <w:proofErr w:type="spellStart"/>
      <w:r w:rsidRPr="00F11137">
        <w:rPr>
          <w:rFonts w:ascii="Book Antiqua" w:hAnsi="Book Antiqua"/>
          <w:b/>
          <w:bCs/>
        </w:rPr>
        <w:t>Ferlay</w:t>
      </w:r>
      <w:proofErr w:type="spellEnd"/>
      <w:r w:rsidRPr="00F11137">
        <w:rPr>
          <w:rFonts w:ascii="Book Antiqua" w:hAnsi="Book Antiqua"/>
          <w:b/>
          <w:bCs/>
        </w:rPr>
        <w:t xml:space="preserve"> J</w:t>
      </w:r>
      <w:r w:rsidRPr="00F11137">
        <w:rPr>
          <w:rFonts w:ascii="Book Antiqua" w:hAnsi="Book Antiqua"/>
        </w:rPr>
        <w:t xml:space="preserve">, </w:t>
      </w:r>
      <w:proofErr w:type="spellStart"/>
      <w:r w:rsidRPr="00F11137">
        <w:rPr>
          <w:rFonts w:ascii="Book Antiqua" w:hAnsi="Book Antiqua"/>
        </w:rPr>
        <w:t>Soerjomataram</w:t>
      </w:r>
      <w:proofErr w:type="spellEnd"/>
      <w:r w:rsidRPr="00F11137">
        <w:rPr>
          <w:rFonts w:ascii="Book Antiqua" w:hAnsi="Book Antiqua"/>
        </w:rPr>
        <w:t xml:space="preserve"> I, </w:t>
      </w:r>
      <w:proofErr w:type="spellStart"/>
      <w:r w:rsidRPr="00F11137">
        <w:rPr>
          <w:rFonts w:ascii="Book Antiqua" w:hAnsi="Book Antiqua"/>
        </w:rPr>
        <w:t>Dikshit</w:t>
      </w:r>
      <w:proofErr w:type="spellEnd"/>
      <w:r w:rsidRPr="00F11137">
        <w:rPr>
          <w:rFonts w:ascii="Book Antiqua" w:hAnsi="Book Antiqua"/>
        </w:rPr>
        <w:t xml:space="preserve"> R, </w:t>
      </w:r>
      <w:proofErr w:type="spellStart"/>
      <w:r w:rsidRPr="00F11137">
        <w:rPr>
          <w:rFonts w:ascii="Book Antiqua" w:hAnsi="Book Antiqua"/>
        </w:rPr>
        <w:t>Eser</w:t>
      </w:r>
      <w:proofErr w:type="spellEnd"/>
      <w:r w:rsidRPr="00F11137">
        <w:rPr>
          <w:rFonts w:ascii="Book Antiqua" w:hAnsi="Book Antiqua"/>
        </w:rPr>
        <w:t xml:space="preserve"> S, Mathers C, </w:t>
      </w:r>
      <w:proofErr w:type="spellStart"/>
      <w:r w:rsidRPr="00F11137">
        <w:rPr>
          <w:rFonts w:ascii="Book Antiqua" w:hAnsi="Book Antiqua"/>
        </w:rPr>
        <w:t>Rebelo</w:t>
      </w:r>
      <w:proofErr w:type="spellEnd"/>
      <w:r w:rsidRPr="00F11137">
        <w:rPr>
          <w:rFonts w:ascii="Book Antiqua" w:hAnsi="Book Antiqua"/>
        </w:rPr>
        <w:t xml:space="preserve"> M, </w:t>
      </w:r>
      <w:proofErr w:type="spellStart"/>
      <w:r w:rsidRPr="00F11137">
        <w:rPr>
          <w:rFonts w:ascii="Book Antiqua" w:hAnsi="Book Antiqua"/>
        </w:rPr>
        <w:t>Parkin</w:t>
      </w:r>
      <w:proofErr w:type="spellEnd"/>
      <w:r w:rsidRPr="00F11137">
        <w:rPr>
          <w:rFonts w:ascii="Book Antiqua" w:hAnsi="Book Antiqua"/>
        </w:rPr>
        <w:t xml:space="preserve"> DM, Forman D, Bray F. Cancer incidence and mortality worldwide: sources, methods and major patterns in GLOBOCAN 2012. </w:t>
      </w:r>
      <w:proofErr w:type="spellStart"/>
      <w:r w:rsidRPr="00F11137">
        <w:rPr>
          <w:rFonts w:ascii="Book Antiqua" w:hAnsi="Book Antiqua"/>
          <w:i/>
          <w:iCs/>
        </w:rPr>
        <w:t>Int</w:t>
      </w:r>
      <w:proofErr w:type="spellEnd"/>
      <w:r w:rsidRPr="00F11137">
        <w:rPr>
          <w:rFonts w:ascii="Book Antiqua" w:hAnsi="Book Antiqua"/>
          <w:i/>
          <w:iCs/>
        </w:rPr>
        <w:t xml:space="preserve"> J Cancer</w:t>
      </w:r>
      <w:r w:rsidRPr="00F11137">
        <w:rPr>
          <w:rFonts w:ascii="Book Antiqua" w:hAnsi="Book Antiqua"/>
        </w:rPr>
        <w:t> 2015; </w:t>
      </w:r>
      <w:r w:rsidRPr="00F11137">
        <w:rPr>
          <w:rFonts w:ascii="Book Antiqua" w:hAnsi="Book Antiqua"/>
          <w:b/>
          <w:bCs/>
        </w:rPr>
        <w:t>136</w:t>
      </w:r>
      <w:r w:rsidRPr="00F11137">
        <w:rPr>
          <w:rFonts w:ascii="Book Antiqua" w:hAnsi="Book Antiqua"/>
        </w:rPr>
        <w:t>: E359-E386 [PMID: 25220842 DOI: 10.1002/ijc.29210]</w:t>
      </w:r>
    </w:p>
    <w:p w14:paraId="3A22BD69" w14:textId="77777777" w:rsidR="00F11137" w:rsidRPr="00F11137" w:rsidRDefault="00F11137" w:rsidP="001A6B6D">
      <w:pPr>
        <w:spacing w:line="360" w:lineRule="auto"/>
        <w:jc w:val="both"/>
        <w:rPr>
          <w:rFonts w:ascii="Book Antiqua" w:hAnsi="Book Antiqua"/>
        </w:rPr>
      </w:pPr>
      <w:r w:rsidRPr="00F11137">
        <w:rPr>
          <w:rFonts w:ascii="Book Antiqua" w:hAnsi="Book Antiqua"/>
        </w:rPr>
        <w:t>2 </w:t>
      </w:r>
      <w:r w:rsidRPr="00F11137">
        <w:rPr>
          <w:rFonts w:ascii="Book Antiqua" w:hAnsi="Book Antiqua"/>
          <w:b/>
          <w:bCs/>
        </w:rPr>
        <w:t>El-</w:t>
      </w:r>
      <w:proofErr w:type="spellStart"/>
      <w:r w:rsidRPr="00F11137">
        <w:rPr>
          <w:rFonts w:ascii="Book Antiqua" w:hAnsi="Book Antiqua"/>
          <w:b/>
          <w:bCs/>
        </w:rPr>
        <w:t>Serag</w:t>
      </w:r>
      <w:proofErr w:type="spellEnd"/>
      <w:r w:rsidRPr="00F11137">
        <w:rPr>
          <w:rFonts w:ascii="Book Antiqua" w:hAnsi="Book Antiqua"/>
          <w:b/>
          <w:bCs/>
        </w:rPr>
        <w:t xml:space="preserve"> HB</w:t>
      </w:r>
      <w:r w:rsidRPr="00F11137">
        <w:rPr>
          <w:rFonts w:ascii="Book Antiqua" w:hAnsi="Book Antiqua"/>
        </w:rPr>
        <w:t>. Epidemiology of viral hepatitis and hepatocellular carcinoma. </w:t>
      </w:r>
      <w:r w:rsidRPr="00F11137">
        <w:rPr>
          <w:rFonts w:ascii="Book Antiqua" w:hAnsi="Book Antiqua"/>
          <w:i/>
          <w:iCs/>
        </w:rPr>
        <w:t>Gastroenterology</w:t>
      </w:r>
      <w:r w:rsidRPr="00F11137">
        <w:rPr>
          <w:rFonts w:ascii="Book Antiqua" w:hAnsi="Book Antiqua"/>
        </w:rPr>
        <w:t> 2012; </w:t>
      </w:r>
      <w:r w:rsidRPr="00F11137">
        <w:rPr>
          <w:rFonts w:ascii="Book Antiqua" w:hAnsi="Book Antiqua"/>
          <w:b/>
          <w:bCs/>
        </w:rPr>
        <w:t>142</w:t>
      </w:r>
      <w:r w:rsidRPr="00F11137">
        <w:rPr>
          <w:rFonts w:ascii="Book Antiqua" w:hAnsi="Book Antiqua"/>
        </w:rPr>
        <w:t>: 1264-1273.e1 [PMID: 22537432 DOI: 10.1053/j.gastro.2011.12.061]</w:t>
      </w:r>
    </w:p>
    <w:p w14:paraId="61C9413B" w14:textId="77777777" w:rsidR="00F11137" w:rsidRPr="00F11137" w:rsidRDefault="00F11137" w:rsidP="001A6B6D">
      <w:pPr>
        <w:spacing w:line="360" w:lineRule="auto"/>
        <w:jc w:val="both"/>
        <w:rPr>
          <w:rFonts w:ascii="Book Antiqua" w:hAnsi="Book Antiqua"/>
        </w:rPr>
      </w:pPr>
      <w:r w:rsidRPr="00F11137">
        <w:rPr>
          <w:rFonts w:ascii="Book Antiqua" w:hAnsi="Book Antiqua"/>
        </w:rPr>
        <w:t>3 </w:t>
      </w:r>
      <w:proofErr w:type="spellStart"/>
      <w:r w:rsidRPr="00F11137">
        <w:rPr>
          <w:rFonts w:ascii="Book Antiqua" w:hAnsi="Book Antiqua"/>
          <w:b/>
          <w:bCs/>
        </w:rPr>
        <w:t>Kuper</w:t>
      </w:r>
      <w:proofErr w:type="spellEnd"/>
      <w:r w:rsidRPr="00F11137">
        <w:rPr>
          <w:rFonts w:ascii="Book Antiqua" w:hAnsi="Book Antiqua"/>
          <w:b/>
          <w:bCs/>
        </w:rPr>
        <w:t xml:space="preserve"> H</w:t>
      </w:r>
      <w:r w:rsidRPr="00F11137">
        <w:rPr>
          <w:rFonts w:ascii="Book Antiqua" w:hAnsi="Book Antiqua"/>
        </w:rPr>
        <w:t xml:space="preserve">, </w:t>
      </w:r>
      <w:proofErr w:type="spellStart"/>
      <w:r w:rsidRPr="00F11137">
        <w:rPr>
          <w:rFonts w:ascii="Book Antiqua" w:hAnsi="Book Antiqua"/>
        </w:rPr>
        <w:t>Adami</w:t>
      </w:r>
      <w:proofErr w:type="spellEnd"/>
      <w:r w:rsidRPr="00F11137">
        <w:rPr>
          <w:rFonts w:ascii="Book Antiqua" w:hAnsi="Book Antiqua"/>
        </w:rPr>
        <w:t xml:space="preserve"> HO, </w:t>
      </w:r>
      <w:proofErr w:type="spellStart"/>
      <w:r w:rsidRPr="00F11137">
        <w:rPr>
          <w:rFonts w:ascii="Book Antiqua" w:hAnsi="Book Antiqua"/>
        </w:rPr>
        <w:t>Trichopoulos</w:t>
      </w:r>
      <w:proofErr w:type="spellEnd"/>
      <w:r w:rsidRPr="00F11137">
        <w:rPr>
          <w:rFonts w:ascii="Book Antiqua" w:hAnsi="Book Antiqua"/>
        </w:rPr>
        <w:t xml:space="preserve"> D. Infections as a major preventable cause of human cancer. </w:t>
      </w:r>
      <w:r w:rsidRPr="00F11137">
        <w:rPr>
          <w:rFonts w:ascii="Book Antiqua" w:hAnsi="Book Antiqua"/>
          <w:i/>
          <w:iCs/>
        </w:rPr>
        <w:t>J Intern Med</w:t>
      </w:r>
      <w:r w:rsidRPr="00F11137">
        <w:rPr>
          <w:rFonts w:ascii="Book Antiqua" w:hAnsi="Book Antiqua"/>
        </w:rPr>
        <w:t> 2000; </w:t>
      </w:r>
      <w:r w:rsidRPr="00F11137">
        <w:rPr>
          <w:rFonts w:ascii="Book Antiqua" w:hAnsi="Book Antiqua"/>
          <w:b/>
          <w:bCs/>
        </w:rPr>
        <w:t>248</w:t>
      </w:r>
      <w:r w:rsidRPr="00F11137">
        <w:rPr>
          <w:rFonts w:ascii="Book Antiqua" w:hAnsi="Book Antiqua"/>
        </w:rPr>
        <w:t>: 171-183 [PMID: 10971784]</w:t>
      </w:r>
    </w:p>
    <w:p w14:paraId="00D85758" w14:textId="77777777" w:rsidR="00F11137" w:rsidRPr="00F11137" w:rsidRDefault="00F11137" w:rsidP="001A6B6D">
      <w:pPr>
        <w:spacing w:line="360" w:lineRule="auto"/>
        <w:jc w:val="both"/>
        <w:rPr>
          <w:rFonts w:ascii="Book Antiqua" w:hAnsi="Book Antiqua"/>
        </w:rPr>
      </w:pPr>
      <w:r w:rsidRPr="00F11137">
        <w:rPr>
          <w:rFonts w:ascii="Book Antiqua" w:hAnsi="Book Antiqua"/>
        </w:rPr>
        <w:t>4 </w:t>
      </w:r>
      <w:proofErr w:type="spellStart"/>
      <w:r w:rsidRPr="00F11137">
        <w:rPr>
          <w:rFonts w:ascii="Book Antiqua" w:hAnsi="Book Antiqua"/>
          <w:b/>
          <w:bCs/>
        </w:rPr>
        <w:t>Nordenstedt</w:t>
      </w:r>
      <w:proofErr w:type="spellEnd"/>
      <w:r w:rsidRPr="00F11137">
        <w:rPr>
          <w:rFonts w:ascii="Book Antiqua" w:hAnsi="Book Antiqua"/>
          <w:b/>
          <w:bCs/>
        </w:rPr>
        <w:t xml:space="preserve"> H</w:t>
      </w:r>
      <w:r w:rsidRPr="00F11137">
        <w:rPr>
          <w:rFonts w:ascii="Book Antiqua" w:hAnsi="Book Antiqua"/>
        </w:rPr>
        <w:t>, White DL, El-</w:t>
      </w:r>
      <w:proofErr w:type="spellStart"/>
      <w:r w:rsidRPr="00F11137">
        <w:rPr>
          <w:rFonts w:ascii="Book Antiqua" w:hAnsi="Book Antiqua"/>
        </w:rPr>
        <w:t>Serag</w:t>
      </w:r>
      <w:proofErr w:type="spellEnd"/>
      <w:r w:rsidRPr="00F11137">
        <w:rPr>
          <w:rFonts w:ascii="Book Antiqua" w:hAnsi="Book Antiqua"/>
        </w:rPr>
        <w:t xml:space="preserve"> HB. The changing pattern of epidemiology in hepatocellular carcinoma. </w:t>
      </w:r>
      <w:r w:rsidRPr="00F11137">
        <w:rPr>
          <w:rFonts w:ascii="Book Antiqua" w:hAnsi="Book Antiqua"/>
          <w:i/>
          <w:iCs/>
        </w:rPr>
        <w:t>Dig Liver Dis</w:t>
      </w:r>
      <w:r w:rsidRPr="00F11137">
        <w:rPr>
          <w:rFonts w:ascii="Book Antiqua" w:hAnsi="Book Antiqua"/>
        </w:rPr>
        <w:t> 2010; </w:t>
      </w:r>
      <w:r w:rsidRPr="00F11137">
        <w:rPr>
          <w:rFonts w:ascii="Book Antiqua" w:hAnsi="Book Antiqua"/>
          <w:b/>
          <w:bCs/>
        </w:rPr>
        <w:t xml:space="preserve">42 </w:t>
      </w:r>
      <w:proofErr w:type="spellStart"/>
      <w:r w:rsidRPr="00F11137">
        <w:rPr>
          <w:rFonts w:ascii="Book Antiqua" w:hAnsi="Book Antiqua"/>
          <w:b/>
          <w:bCs/>
        </w:rPr>
        <w:t>Suppl</w:t>
      </w:r>
      <w:proofErr w:type="spellEnd"/>
      <w:r w:rsidRPr="00F11137">
        <w:rPr>
          <w:rFonts w:ascii="Book Antiqua" w:hAnsi="Book Antiqua"/>
          <w:b/>
          <w:bCs/>
        </w:rPr>
        <w:t xml:space="preserve"> 3</w:t>
      </w:r>
      <w:r w:rsidRPr="00F11137">
        <w:rPr>
          <w:rFonts w:ascii="Book Antiqua" w:hAnsi="Book Antiqua"/>
        </w:rPr>
        <w:t>: S206-S214 [PMID: 20547305 DOI: 10.1016/S1590-8658(10)60507-5]</w:t>
      </w:r>
    </w:p>
    <w:p w14:paraId="069B7575" w14:textId="77777777" w:rsidR="00F11137" w:rsidRPr="00F11137" w:rsidRDefault="00F11137" w:rsidP="001A6B6D">
      <w:pPr>
        <w:spacing w:line="360" w:lineRule="auto"/>
        <w:jc w:val="both"/>
        <w:rPr>
          <w:rFonts w:ascii="Book Antiqua" w:hAnsi="Book Antiqua"/>
        </w:rPr>
      </w:pPr>
      <w:r w:rsidRPr="00F11137">
        <w:rPr>
          <w:rFonts w:ascii="Book Antiqua" w:hAnsi="Book Antiqua"/>
        </w:rPr>
        <w:t>5 </w:t>
      </w:r>
      <w:r w:rsidRPr="00F11137">
        <w:rPr>
          <w:rFonts w:ascii="Book Antiqua" w:hAnsi="Book Antiqua"/>
          <w:b/>
          <w:bCs/>
        </w:rPr>
        <w:t>Zhu RX</w:t>
      </w:r>
      <w:r w:rsidRPr="00F11137">
        <w:rPr>
          <w:rFonts w:ascii="Book Antiqua" w:hAnsi="Book Antiqua"/>
        </w:rPr>
        <w:t xml:space="preserve">, </w:t>
      </w:r>
      <w:proofErr w:type="spellStart"/>
      <w:r w:rsidRPr="00F11137">
        <w:rPr>
          <w:rFonts w:ascii="Book Antiqua" w:hAnsi="Book Antiqua"/>
        </w:rPr>
        <w:t>Seto</w:t>
      </w:r>
      <w:proofErr w:type="spellEnd"/>
      <w:r w:rsidRPr="00F11137">
        <w:rPr>
          <w:rFonts w:ascii="Book Antiqua" w:hAnsi="Book Antiqua"/>
        </w:rPr>
        <w:t xml:space="preserve"> WK, Lai CL, Yuen MF. Epidemiology of Hepatocellular Carcinoma in the Asia-Pacific Region. </w:t>
      </w:r>
      <w:r w:rsidRPr="00F11137">
        <w:rPr>
          <w:rFonts w:ascii="Book Antiqua" w:hAnsi="Book Antiqua"/>
          <w:i/>
          <w:iCs/>
        </w:rPr>
        <w:t>Gut Liver</w:t>
      </w:r>
      <w:r w:rsidRPr="00F11137">
        <w:rPr>
          <w:rFonts w:ascii="Book Antiqua" w:hAnsi="Book Antiqua"/>
        </w:rPr>
        <w:t> 2016; </w:t>
      </w:r>
      <w:r w:rsidRPr="00F11137">
        <w:rPr>
          <w:rFonts w:ascii="Book Antiqua" w:hAnsi="Book Antiqua"/>
          <w:b/>
          <w:bCs/>
        </w:rPr>
        <w:t>10</w:t>
      </w:r>
      <w:r w:rsidRPr="00F11137">
        <w:rPr>
          <w:rFonts w:ascii="Book Antiqua" w:hAnsi="Book Antiqua"/>
        </w:rPr>
        <w:t>: 332-339 [PMID: 27114433 DOI: 10.5009/gnl15257]</w:t>
      </w:r>
    </w:p>
    <w:p w14:paraId="14F5BC9C" w14:textId="77777777" w:rsidR="00F11137" w:rsidRPr="00F11137" w:rsidRDefault="00F11137" w:rsidP="001A6B6D">
      <w:pPr>
        <w:spacing w:line="360" w:lineRule="auto"/>
        <w:jc w:val="both"/>
        <w:rPr>
          <w:rFonts w:ascii="Book Antiqua" w:hAnsi="Book Antiqua"/>
        </w:rPr>
      </w:pPr>
      <w:r w:rsidRPr="00F11137">
        <w:rPr>
          <w:rFonts w:ascii="Book Antiqua" w:hAnsi="Book Antiqua"/>
        </w:rPr>
        <w:t>6 </w:t>
      </w:r>
      <w:r w:rsidRPr="00F11137">
        <w:rPr>
          <w:rFonts w:ascii="Book Antiqua" w:hAnsi="Book Antiqua"/>
          <w:b/>
          <w:bCs/>
        </w:rPr>
        <w:t>El-</w:t>
      </w:r>
      <w:proofErr w:type="spellStart"/>
      <w:r w:rsidRPr="00F11137">
        <w:rPr>
          <w:rFonts w:ascii="Book Antiqua" w:hAnsi="Book Antiqua"/>
          <w:b/>
          <w:bCs/>
        </w:rPr>
        <w:t>Serag</w:t>
      </w:r>
      <w:proofErr w:type="spellEnd"/>
      <w:r w:rsidRPr="00F11137">
        <w:rPr>
          <w:rFonts w:ascii="Book Antiqua" w:hAnsi="Book Antiqua"/>
          <w:b/>
          <w:bCs/>
        </w:rPr>
        <w:t xml:space="preserve"> HB</w:t>
      </w:r>
      <w:r w:rsidRPr="00F11137">
        <w:rPr>
          <w:rFonts w:ascii="Book Antiqua" w:hAnsi="Book Antiqua"/>
        </w:rPr>
        <w:t>. Hepatocellular carcinoma. </w:t>
      </w:r>
      <w:r w:rsidRPr="00F11137">
        <w:rPr>
          <w:rFonts w:ascii="Book Antiqua" w:hAnsi="Book Antiqua"/>
          <w:i/>
          <w:iCs/>
        </w:rPr>
        <w:t xml:space="preserve">N </w:t>
      </w:r>
      <w:proofErr w:type="spellStart"/>
      <w:r w:rsidRPr="00F11137">
        <w:rPr>
          <w:rFonts w:ascii="Book Antiqua" w:hAnsi="Book Antiqua"/>
          <w:i/>
          <w:iCs/>
        </w:rPr>
        <w:t>Engl</w:t>
      </w:r>
      <w:proofErr w:type="spellEnd"/>
      <w:r w:rsidRPr="00F11137">
        <w:rPr>
          <w:rFonts w:ascii="Book Antiqua" w:hAnsi="Book Antiqua"/>
          <w:i/>
          <w:iCs/>
        </w:rPr>
        <w:t xml:space="preserve"> J Med</w:t>
      </w:r>
      <w:r w:rsidRPr="00F11137">
        <w:rPr>
          <w:rFonts w:ascii="Book Antiqua" w:hAnsi="Book Antiqua"/>
        </w:rPr>
        <w:t> 2011; </w:t>
      </w:r>
      <w:r w:rsidRPr="00F11137">
        <w:rPr>
          <w:rFonts w:ascii="Book Antiqua" w:hAnsi="Book Antiqua"/>
          <w:b/>
          <w:bCs/>
        </w:rPr>
        <w:t>365</w:t>
      </w:r>
      <w:r w:rsidRPr="00F11137">
        <w:rPr>
          <w:rFonts w:ascii="Book Antiqua" w:hAnsi="Book Antiqua"/>
        </w:rPr>
        <w:t>: 1118-1127 [PMID: 21992124 DOI: 10.1056/NEJMra1001683]</w:t>
      </w:r>
    </w:p>
    <w:p w14:paraId="32516701" w14:textId="2A5890DB" w:rsidR="00F11137" w:rsidRPr="00F11137" w:rsidRDefault="002007D4" w:rsidP="001A6B6D">
      <w:pPr>
        <w:spacing w:line="360" w:lineRule="auto"/>
        <w:jc w:val="both"/>
        <w:rPr>
          <w:rFonts w:ascii="Book Antiqua" w:hAnsi="Book Antiqua"/>
        </w:rPr>
      </w:pPr>
      <w:r>
        <w:rPr>
          <w:rFonts w:ascii="Book Antiqua" w:hAnsi="Book Antiqua"/>
        </w:rPr>
        <w:t xml:space="preserve">7 </w:t>
      </w:r>
      <w:r w:rsidR="00F11137" w:rsidRPr="00F11137">
        <w:rPr>
          <w:rFonts w:ascii="Book Antiqua" w:hAnsi="Book Antiqua"/>
        </w:rPr>
        <w:t>A new prognostic system for hepatocellular carcinoma: a retrospective study of 435 patients: the Cancer of the Liver Italian Program (CLIP) investigators. </w:t>
      </w:r>
      <w:r w:rsidR="00F11137" w:rsidRPr="00F11137">
        <w:rPr>
          <w:rFonts w:ascii="Book Antiqua" w:hAnsi="Book Antiqua"/>
          <w:i/>
          <w:iCs/>
        </w:rPr>
        <w:t>Hepatology</w:t>
      </w:r>
      <w:r w:rsidR="00F11137" w:rsidRPr="00F11137">
        <w:rPr>
          <w:rFonts w:ascii="Book Antiqua" w:hAnsi="Book Antiqua"/>
        </w:rPr>
        <w:t> 1998; </w:t>
      </w:r>
      <w:r w:rsidR="00F11137" w:rsidRPr="00F11137">
        <w:rPr>
          <w:rFonts w:ascii="Book Antiqua" w:hAnsi="Book Antiqua"/>
          <w:b/>
          <w:bCs/>
        </w:rPr>
        <w:t>28</w:t>
      </w:r>
      <w:r w:rsidR="00F11137" w:rsidRPr="00F11137">
        <w:rPr>
          <w:rFonts w:ascii="Book Antiqua" w:hAnsi="Book Antiqua"/>
        </w:rPr>
        <w:t>: 751-755 [PMID: 9731568 DOI: 10.1002/hep.510280322]</w:t>
      </w:r>
    </w:p>
    <w:p w14:paraId="77E967A4" w14:textId="77777777" w:rsidR="00F11137" w:rsidRPr="00F11137" w:rsidRDefault="00F11137" w:rsidP="001A6B6D">
      <w:pPr>
        <w:spacing w:line="360" w:lineRule="auto"/>
        <w:jc w:val="both"/>
        <w:rPr>
          <w:rFonts w:ascii="Book Antiqua" w:hAnsi="Book Antiqua"/>
        </w:rPr>
      </w:pPr>
      <w:r w:rsidRPr="00F11137">
        <w:rPr>
          <w:rFonts w:ascii="Book Antiqua" w:hAnsi="Book Antiqua"/>
        </w:rPr>
        <w:t>8 </w:t>
      </w:r>
      <w:proofErr w:type="spellStart"/>
      <w:r w:rsidRPr="00F11137">
        <w:rPr>
          <w:rFonts w:ascii="Book Antiqua" w:hAnsi="Book Antiqua"/>
          <w:b/>
          <w:bCs/>
        </w:rPr>
        <w:t>Sereno</w:t>
      </w:r>
      <w:proofErr w:type="spellEnd"/>
      <w:r w:rsidRPr="00F11137">
        <w:rPr>
          <w:rFonts w:ascii="Book Antiqua" w:hAnsi="Book Antiqua"/>
          <w:b/>
          <w:bCs/>
        </w:rPr>
        <w:t xml:space="preserve"> L</w:t>
      </w:r>
      <w:r w:rsidRPr="00F11137">
        <w:rPr>
          <w:rFonts w:ascii="Book Antiqua" w:hAnsi="Book Antiqua"/>
        </w:rPr>
        <w:t xml:space="preserve">, </w:t>
      </w:r>
      <w:proofErr w:type="spellStart"/>
      <w:r w:rsidRPr="00F11137">
        <w:rPr>
          <w:rFonts w:ascii="Book Antiqua" w:hAnsi="Book Antiqua"/>
        </w:rPr>
        <w:t>Mesquita</w:t>
      </w:r>
      <w:proofErr w:type="spellEnd"/>
      <w:r w:rsidRPr="00F11137">
        <w:rPr>
          <w:rFonts w:ascii="Book Antiqua" w:hAnsi="Book Antiqua"/>
        </w:rPr>
        <w:t xml:space="preserve"> F, Kato M, </w:t>
      </w:r>
      <w:proofErr w:type="spellStart"/>
      <w:r w:rsidRPr="00F11137">
        <w:rPr>
          <w:rFonts w:ascii="Book Antiqua" w:hAnsi="Book Antiqua"/>
        </w:rPr>
        <w:t>Jacka</w:t>
      </w:r>
      <w:proofErr w:type="spellEnd"/>
      <w:r w:rsidRPr="00F11137">
        <w:rPr>
          <w:rFonts w:ascii="Book Antiqua" w:hAnsi="Book Antiqua"/>
        </w:rPr>
        <w:t xml:space="preserve"> D, Nguyen TT, Nguyen TN. Epidemiology, responses, and way forward: the silent epidemic of viral hepatitis and HIV coinfection in Vietnam. </w:t>
      </w:r>
      <w:r w:rsidRPr="00F11137">
        <w:rPr>
          <w:rFonts w:ascii="Book Antiqua" w:hAnsi="Book Antiqua"/>
          <w:i/>
          <w:iCs/>
        </w:rPr>
        <w:t xml:space="preserve">J </w:t>
      </w:r>
      <w:proofErr w:type="spellStart"/>
      <w:r w:rsidRPr="00F11137">
        <w:rPr>
          <w:rFonts w:ascii="Book Antiqua" w:hAnsi="Book Antiqua"/>
          <w:i/>
          <w:iCs/>
        </w:rPr>
        <w:t>Int</w:t>
      </w:r>
      <w:proofErr w:type="spellEnd"/>
      <w:r w:rsidRPr="00F11137">
        <w:rPr>
          <w:rFonts w:ascii="Book Antiqua" w:hAnsi="Book Antiqua"/>
          <w:i/>
          <w:iCs/>
        </w:rPr>
        <w:t xml:space="preserve"> </w:t>
      </w:r>
      <w:proofErr w:type="spellStart"/>
      <w:r w:rsidRPr="00F11137">
        <w:rPr>
          <w:rFonts w:ascii="Book Antiqua" w:hAnsi="Book Antiqua"/>
          <w:i/>
          <w:iCs/>
        </w:rPr>
        <w:t>Assoc</w:t>
      </w:r>
      <w:proofErr w:type="spellEnd"/>
      <w:r w:rsidRPr="00F11137">
        <w:rPr>
          <w:rFonts w:ascii="Book Antiqua" w:hAnsi="Book Antiqua"/>
          <w:i/>
          <w:iCs/>
        </w:rPr>
        <w:t xml:space="preserve"> Physicians AIDS Care </w:t>
      </w:r>
      <w:r w:rsidRPr="002007D4">
        <w:rPr>
          <w:rFonts w:ascii="Book Antiqua" w:hAnsi="Book Antiqua"/>
          <w:iCs/>
        </w:rPr>
        <w:t>(Chic)</w:t>
      </w:r>
      <w:r w:rsidRPr="00F11137">
        <w:rPr>
          <w:rFonts w:ascii="Book Antiqua" w:hAnsi="Book Antiqua"/>
        </w:rPr>
        <w:t> 2012; </w:t>
      </w:r>
      <w:r w:rsidRPr="00F11137">
        <w:rPr>
          <w:rFonts w:ascii="Book Antiqua" w:hAnsi="Book Antiqua"/>
          <w:b/>
          <w:bCs/>
        </w:rPr>
        <w:t>11</w:t>
      </w:r>
      <w:r w:rsidRPr="00F11137">
        <w:rPr>
          <w:rFonts w:ascii="Book Antiqua" w:hAnsi="Book Antiqua"/>
        </w:rPr>
        <w:t>: 311-320 [PMID: 22828983 DOI: 10.1177/1545109712453939]</w:t>
      </w:r>
    </w:p>
    <w:p w14:paraId="5039F1B4" w14:textId="77777777" w:rsidR="00F11137" w:rsidRPr="00F11137" w:rsidRDefault="00F11137" w:rsidP="001A6B6D">
      <w:pPr>
        <w:spacing w:line="360" w:lineRule="auto"/>
        <w:jc w:val="both"/>
        <w:rPr>
          <w:rFonts w:ascii="Book Antiqua" w:hAnsi="Book Antiqua"/>
        </w:rPr>
      </w:pPr>
      <w:r w:rsidRPr="00F11137">
        <w:rPr>
          <w:rFonts w:ascii="Book Antiqua" w:hAnsi="Book Antiqua"/>
        </w:rPr>
        <w:t>9 </w:t>
      </w:r>
      <w:r w:rsidRPr="00F11137">
        <w:rPr>
          <w:rFonts w:ascii="Book Antiqua" w:hAnsi="Book Antiqua"/>
          <w:b/>
          <w:bCs/>
        </w:rPr>
        <w:t>Anh PT</w:t>
      </w:r>
      <w:r w:rsidRPr="00F11137">
        <w:rPr>
          <w:rFonts w:ascii="Book Antiqua" w:hAnsi="Book Antiqua"/>
        </w:rPr>
        <w:t xml:space="preserve">, </w:t>
      </w:r>
      <w:proofErr w:type="spellStart"/>
      <w:r w:rsidRPr="00F11137">
        <w:rPr>
          <w:rFonts w:ascii="Book Antiqua" w:hAnsi="Book Antiqua"/>
        </w:rPr>
        <w:t>Parkin</w:t>
      </w:r>
      <w:proofErr w:type="spellEnd"/>
      <w:r w:rsidRPr="00F11137">
        <w:rPr>
          <w:rFonts w:ascii="Book Antiqua" w:hAnsi="Book Antiqua"/>
        </w:rPr>
        <w:t xml:space="preserve"> DM, Hanh NT, </w:t>
      </w:r>
      <w:proofErr w:type="spellStart"/>
      <w:r w:rsidRPr="00F11137">
        <w:rPr>
          <w:rFonts w:ascii="Book Antiqua" w:hAnsi="Book Antiqua"/>
        </w:rPr>
        <w:t>Duc</w:t>
      </w:r>
      <w:proofErr w:type="spellEnd"/>
      <w:r w:rsidRPr="00F11137">
        <w:rPr>
          <w:rFonts w:ascii="Book Antiqua" w:hAnsi="Book Antiqua"/>
        </w:rPr>
        <w:t xml:space="preserve"> NB. Cancer in the population of Hanoi, Vietnam, 1988-1990. </w:t>
      </w:r>
      <w:r w:rsidRPr="00F11137">
        <w:rPr>
          <w:rFonts w:ascii="Book Antiqua" w:hAnsi="Book Antiqua"/>
          <w:i/>
          <w:iCs/>
        </w:rPr>
        <w:t>Br J Cancer</w:t>
      </w:r>
      <w:r w:rsidRPr="00F11137">
        <w:rPr>
          <w:rFonts w:ascii="Book Antiqua" w:hAnsi="Book Antiqua"/>
        </w:rPr>
        <w:t> 1993; </w:t>
      </w:r>
      <w:r w:rsidRPr="00F11137">
        <w:rPr>
          <w:rFonts w:ascii="Book Antiqua" w:hAnsi="Book Antiqua"/>
          <w:b/>
          <w:bCs/>
        </w:rPr>
        <w:t>68</w:t>
      </w:r>
      <w:r w:rsidRPr="00F11137">
        <w:rPr>
          <w:rFonts w:ascii="Book Antiqua" w:hAnsi="Book Antiqua"/>
        </w:rPr>
        <w:t>: 1236-1242 [PMID: 8260379]</w:t>
      </w:r>
    </w:p>
    <w:p w14:paraId="59FA76DB" w14:textId="77777777" w:rsidR="00F11137" w:rsidRPr="00F11137" w:rsidRDefault="00F11137" w:rsidP="001A6B6D">
      <w:pPr>
        <w:spacing w:line="360" w:lineRule="auto"/>
        <w:jc w:val="both"/>
        <w:rPr>
          <w:rFonts w:ascii="Book Antiqua" w:hAnsi="Book Antiqua"/>
        </w:rPr>
      </w:pPr>
      <w:r w:rsidRPr="00F11137">
        <w:rPr>
          <w:rFonts w:ascii="Book Antiqua" w:hAnsi="Book Antiqua"/>
        </w:rPr>
        <w:t>10 </w:t>
      </w:r>
      <w:r w:rsidRPr="00F11137">
        <w:rPr>
          <w:rFonts w:ascii="Book Antiqua" w:hAnsi="Book Antiqua"/>
          <w:b/>
          <w:bCs/>
        </w:rPr>
        <w:t>Do SH</w:t>
      </w:r>
      <w:r w:rsidRPr="00F11137">
        <w:rPr>
          <w:rFonts w:ascii="Book Antiqua" w:hAnsi="Book Antiqua"/>
        </w:rPr>
        <w:t xml:space="preserve">, Yamada H, Fujimoto M, </w:t>
      </w:r>
      <w:proofErr w:type="spellStart"/>
      <w:r w:rsidRPr="00F11137">
        <w:rPr>
          <w:rFonts w:ascii="Book Antiqua" w:hAnsi="Book Antiqua"/>
        </w:rPr>
        <w:t>Ohisa</w:t>
      </w:r>
      <w:proofErr w:type="spellEnd"/>
      <w:r w:rsidRPr="00F11137">
        <w:rPr>
          <w:rFonts w:ascii="Book Antiqua" w:hAnsi="Book Antiqua"/>
        </w:rPr>
        <w:t xml:space="preserve"> M, Matsuo J, Akita T, Katayama K, Van Nguyen N, </w:t>
      </w:r>
      <w:proofErr w:type="spellStart"/>
      <w:r w:rsidRPr="00F11137">
        <w:rPr>
          <w:rFonts w:ascii="Book Antiqua" w:hAnsi="Book Antiqua"/>
        </w:rPr>
        <w:t>Miyakawa</w:t>
      </w:r>
      <w:proofErr w:type="spellEnd"/>
      <w:r w:rsidRPr="00F11137">
        <w:rPr>
          <w:rFonts w:ascii="Book Antiqua" w:hAnsi="Book Antiqua"/>
        </w:rPr>
        <w:t xml:space="preserve"> Y, Tanaka J. High </w:t>
      </w:r>
      <w:proofErr w:type="spellStart"/>
      <w:r w:rsidRPr="00F11137">
        <w:rPr>
          <w:rFonts w:ascii="Book Antiqua" w:hAnsi="Book Antiqua"/>
        </w:rPr>
        <w:t>prevalences</w:t>
      </w:r>
      <w:proofErr w:type="spellEnd"/>
      <w:r w:rsidRPr="00F11137">
        <w:rPr>
          <w:rFonts w:ascii="Book Antiqua" w:hAnsi="Book Antiqua"/>
        </w:rPr>
        <w:t xml:space="preserve"> of hepatitis B and C virus infections among adults living in </w:t>
      </w:r>
      <w:proofErr w:type="spellStart"/>
      <w:r w:rsidRPr="00F11137">
        <w:rPr>
          <w:rFonts w:ascii="Book Antiqua" w:hAnsi="Book Antiqua"/>
        </w:rPr>
        <w:t>Binh</w:t>
      </w:r>
      <w:proofErr w:type="spellEnd"/>
      <w:r w:rsidRPr="00F11137">
        <w:rPr>
          <w:rFonts w:ascii="Book Antiqua" w:hAnsi="Book Antiqua"/>
        </w:rPr>
        <w:t xml:space="preserve"> </w:t>
      </w:r>
      <w:proofErr w:type="spellStart"/>
      <w:r w:rsidRPr="00F11137">
        <w:rPr>
          <w:rFonts w:ascii="Book Antiqua" w:hAnsi="Book Antiqua"/>
        </w:rPr>
        <w:t>Thuan</w:t>
      </w:r>
      <w:proofErr w:type="spellEnd"/>
      <w:r w:rsidRPr="00F11137">
        <w:rPr>
          <w:rFonts w:ascii="Book Antiqua" w:hAnsi="Book Antiqua"/>
        </w:rPr>
        <w:t xml:space="preserve"> province, Vietnam. </w:t>
      </w:r>
      <w:proofErr w:type="spellStart"/>
      <w:r w:rsidRPr="00F11137">
        <w:rPr>
          <w:rFonts w:ascii="Book Antiqua" w:hAnsi="Book Antiqua"/>
          <w:i/>
          <w:iCs/>
        </w:rPr>
        <w:t>Hepatol</w:t>
      </w:r>
      <w:proofErr w:type="spellEnd"/>
      <w:r w:rsidRPr="00F11137">
        <w:rPr>
          <w:rFonts w:ascii="Book Antiqua" w:hAnsi="Book Antiqua"/>
          <w:i/>
          <w:iCs/>
        </w:rPr>
        <w:t xml:space="preserve"> Res</w:t>
      </w:r>
      <w:r w:rsidRPr="00F11137">
        <w:rPr>
          <w:rFonts w:ascii="Book Antiqua" w:hAnsi="Book Antiqua"/>
        </w:rPr>
        <w:t> 2015; </w:t>
      </w:r>
      <w:r w:rsidRPr="00F11137">
        <w:rPr>
          <w:rFonts w:ascii="Book Antiqua" w:hAnsi="Book Antiqua"/>
          <w:b/>
          <w:bCs/>
        </w:rPr>
        <w:t>45</w:t>
      </w:r>
      <w:r w:rsidRPr="00F11137">
        <w:rPr>
          <w:rFonts w:ascii="Book Antiqua" w:hAnsi="Book Antiqua"/>
        </w:rPr>
        <w:t>: 259-268 [PMID: 24799322 DOI: 10.1111/hepr.12350]</w:t>
      </w:r>
    </w:p>
    <w:p w14:paraId="78AEA20C" w14:textId="77777777" w:rsidR="00F11137" w:rsidRPr="00F11137" w:rsidRDefault="00F11137" w:rsidP="001A6B6D">
      <w:pPr>
        <w:spacing w:line="360" w:lineRule="auto"/>
        <w:jc w:val="both"/>
        <w:rPr>
          <w:rFonts w:ascii="Book Antiqua" w:hAnsi="Book Antiqua"/>
        </w:rPr>
      </w:pPr>
      <w:r w:rsidRPr="00F11137">
        <w:rPr>
          <w:rFonts w:ascii="Book Antiqua" w:hAnsi="Book Antiqua"/>
        </w:rPr>
        <w:lastRenderedPageBreak/>
        <w:t>11 </w:t>
      </w:r>
      <w:proofErr w:type="spellStart"/>
      <w:r w:rsidRPr="00F11137">
        <w:rPr>
          <w:rFonts w:ascii="Book Antiqua" w:hAnsi="Book Antiqua"/>
          <w:b/>
          <w:bCs/>
        </w:rPr>
        <w:t>Cordier</w:t>
      </w:r>
      <w:proofErr w:type="spellEnd"/>
      <w:r w:rsidRPr="00F11137">
        <w:rPr>
          <w:rFonts w:ascii="Book Antiqua" w:hAnsi="Book Antiqua"/>
          <w:b/>
          <w:bCs/>
        </w:rPr>
        <w:t xml:space="preserve"> S</w:t>
      </w:r>
      <w:r w:rsidRPr="00F11137">
        <w:rPr>
          <w:rFonts w:ascii="Book Antiqua" w:hAnsi="Book Antiqua"/>
        </w:rPr>
        <w:t xml:space="preserve">, Le TB, Verger P, Bard D, Le CD, </w:t>
      </w:r>
      <w:proofErr w:type="spellStart"/>
      <w:r w:rsidRPr="00F11137">
        <w:rPr>
          <w:rFonts w:ascii="Book Antiqua" w:hAnsi="Book Antiqua"/>
        </w:rPr>
        <w:t>Larouze</w:t>
      </w:r>
      <w:proofErr w:type="spellEnd"/>
      <w:r w:rsidRPr="00F11137">
        <w:rPr>
          <w:rFonts w:ascii="Book Antiqua" w:hAnsi="Book Antiqua"/>
        </w:rPr>
        <w:t xml:space="preserve"> B, </w:t>
      </w:r>
      <w:proofErr w:type="spellStart"/>
      <w:r w:rsidRPr="00F11137">
        <w:rPr>
          <w:rFonts w:ascii="Book Antiqua" w:hAnsi="Book Antiqua"/>
        </w:rPr>
        <w:t>Dazza</w:t>
      </w:r>
      <w:proofErr w:type="spellEnd"/>
      <w:r w:rsidRPr="00F11137">
        <w:rPr>
          <w:rFonts w:ascii="Book Antiqua" w:hAnsi="Book Antiqua"/>
        </w:rPr>
        <w:t xml:space="preserve"> MC, Hoang TQ, </w:t>
      </w:r>
      <w:proofErr w:type="spellStart"/>
      <w:r w:rsidRPr="00F11137">
        <w:rPr>
          <w:rFonts w:ascii="Book Antiqua" w:hAnsi="Book Antiqua"/>
        </w:rPr>
        <w:t>Abenhaim</w:t>
      </w:r>
      <w:proofErr w:type="spellEnd"/>
      <w:r w:rsidRPr="00F11137">
        <w:rPr>
          <w:rFonts w:ascii="Book Antiqua" w:hAnsi="Book Antiqua"/>
        </w:rPr>
        <w:t xml:space="preserve"> L. Viral infections and chemical exposures as risk factors for hepatocellular carcinoma in Vietnam. </w:t>
      </w:r>
      <w:proofErr w:type="spellStart"/>
      <w:r w:rsidRPr="00F11137">
        <w:rPr>
          <w:rFonts w:ascii="Book Antiqua" w:hAnsi="Book Antiqua"/>
          <w:i/>
          <w:iCs/>
        </w:rPr>
        <w:t>Int</w:t>
      </w:r>
      <w:proofErr w:type="spellEnd"/>
      <w:r w:rsidRPr="00F11137">
        <w:rPr>
          <w:rFonts w:ascii="Book Antiqua" w:hAnsi="Book Antiqua"/>
          <w:i/>
          <w:iCs/>
        </w:rPr>
        <w:t xml:space="preserve"> J Cancer</w:t>
      </w:r>
      <w:r w:rsidRPr="00F11137">
        <w:rPr>
          <w:rFonts w:ascii="Book Antiqua" w:hAnsi="Book Antiqua"/>
        </w:rPr>
        <w:t> 1993; </w:t>
      </w:r>
      <w:r w:rsidRPr="00F11137">
        <w:rPr>
          <w:rFonts w:ascii="Book Antiqua" w:hAnsi="Book Antiqua"/>
          <w:b/>
          <w:bCs/>
        </w:rPr>
        <w:t>55</w:t>
      </w:r>
      <w:r w:rsidRPr="00F11137">
        <w:rPr>
          <w:rFonts w:ascii="Book Antiqua" w:hAnsi="Book Antiqua"/>
        </w:rPr>
        <w:t>: 196-201 [PMID: 7690345]</w:t>
      </w:r>
    </w:p>
    <w:p w14:paraId="5E8B952D" w14:textId="77777777" w:rsidR="00F11137" w:rsidRPr="00F11137" w:rsidRDefault="00F11137" w:rsidP="001A6B6D">
      <w:pPr>
        <w:spacing w:line="360" w:lineRule="auto"/>
        <w:jc w:val="both"/>
        <w:rPr>
          <w:rFonts w:ascii="Book Antiqua" w:hAnsi="Book Antiqua"/>
        </w:rPr>
      </w:pPr>
      <w:r w:rsidRPr="00F11137">
        <w:rPr>
          <w:rFonts w:ascii="Book Antiqua" w:hAnsi="Book Antiqua"/>
        </w:rPr>
        <w:t>12 </w:t>
      </w:r>
      <w:r w:rsidRPr="00F11137">
        <w:rPr>
          <w:rFonts w:ascii="Book Antiqua" w:hAnsi="Book Antiqua"/>
          <w:b/>
          <w:bCs/>
        </w:rPr>
        <w:t>Nguyen VT</w:t>
      </w:r>
      <w:r w:rsidRPr="00F11137">
        <w:rPr>
          <w:rFonts w:ascii="Book Antiqua" w:hAnsi="Book Antiqua"/>
        </w:rPr>
        <w:t xml:space="preserve">, </w:t>
      </w:r>
      <w:proofErr w:type="spellStart"/>
      <w:r w:rsidRPr="00F11137">
        <w:rPr>
          <w:rFonts w:ascii="Book Antiqua" w:hAnsi="Book Antiqua"/>
        </w:rPr>
        <w:t>McLaws</w:t>
      </w:r>
      <w:proofErr w:type="spellEnd"/>
      <w:r w:rsidRPr="00F11137">
        <w:rPr>
          <w:rFonts w:ascii="Book Antiqua" w:hAnsi="Book Antiqua"/>
        </w:rPr>
        <w:t xml:space="preserve"> ML, Dore GJ. Highly endemic hepatitis B infection in rural Vietnam. </w:t>
      </w:r>
      <w:r w:rsidRPr="00F11137">
        <w:rPr>
          <w:rFonts w:ascii="Book Antiqua" w:hAnsi="Book Antiqua"/>
          <w:i/>
          <w:iCs/>
        </w:rPr>
        <w:t xml:space="preserve">J </w:t>
      </w:r>
      <w:proofErr w:type="spellStart"/>
      <w:r w:rsidRPr="00F11137">
        <w:rPr>
          <w:rFonts w:ascii="Book Antiqua" w:hAnsi="Book Antiqua"/>
          <w:i/>
          <w:iCs/>
        </w:rPr>
        <w:t>Gastroenterol</w:t>
      </w:r>
      <w:proofErr w:type="spellEnd"/>
      <w:r w:rsidRPr="00F11137">
        <w:rPr>
          <w:rFonts w:ascii="Book Antiqua" w:hAnsi="Book Antiqua"/>
          <w:i/>
          <w:iCs/>
        </w:rPr>
        <w:t xml:space="preserve"> </w:t>
      </w:r>
      <w:proofErr w:type="spellStart"/>
      <w:r w:rsidRPr="00F11137">
        <w:rPr>
          <w:rFonts w:ascii="Book Antiqua" w:hAnsi="Book Antiqua"/>
          <w:i/>
          <w:iCs/>
        </w:rPr>
        <w:t>Hepatol</w:t>
      </w:r>
      <w:proofErr w:type="spellEnd"/>
      <w:r w:rsidRPr="00F11137">
        <w:rPr>
          <w:rFonts w:ascii="Book Antiqua" w:hAnsi="Book Antiqua"/>
        </w:rPr>
        <w:t> 2007; </w:t>
      </w:r>
      <w:r w:rsidRPr="00F11137">
        <w:rPr>
          <w:rFonts w:ascii="Book Antiqua" w:hAnsi="Book Antiqua"/>
          <w:b/>
          <w:bCs/>
        </w:rPr>
        <w:t>22</w:t>
      </w:r>
      <w:r w:rsidRPr="00F11137">
        <w:rPr>
          <w:rFonts w:ascii="Book Antiqua" w:hAnsi="Book Antiqua"/>
        </w:rPr>
        <w:t>: 2093-2100 [PMID: 17645465 DOI: 10.1111/j.1440-1746.2007.05010.x]</w:t>
      </w:r>
    </w:p>
    <w:p w14:paraId="2BE6D210" w14:textId="77777777" w:rsidR="00F11137" w:rsidRPr="00F11137" w:rsidRDefault="00F11137" w:rsidP="001A6B6D">
      <w:pPr>
        <w:spacing w:line="360" w:lineRule="auto"/>
        <w:jc w:val="both"/>
        <w:rPr>
          <w:rFonts w:ascii="Book Antiqua" w:hAnsi="Book Antiqua"/>
        </w:rPr>
      </w:pPr>
      <w:r w:rsidRPr="00F11137">
        <w:rPr>
          <w:rFonts w:ascii="Book Antiqua" w:hAnsi="Book Antiqua"/>
        </w:rPr>
        <w:t>13 </w:t>
      </w:r>
      <w:proofErr w:type="spellStart"/>
      <w:r w:rsidRPr="00F11137">
        <w:rPr>
          <w:rFonts w:ascii="Book Antiqua" w:hAnsi="Book Antiqua"/>
          <w:b/>
          <w:bCs/>
        </w:rPr>
        <w:t>Ishizaki</w:t>
      </w:r>
      <w:proofErr w:type="spellEnd"/>
      <w:r w:rsidRPr="00F11137">
        <w:rPr>
          <w:rFonts w:ascii="Book Antiqua" w:hAnsi="Book Antiqua"/>
          <w:b/>
          <w:bCs/>
        </w:rPr>
        <w:t xml:space="preserve"> A</w:t>
      </w:r>
      <w:r w:rsidRPr="00F11137">
        <w:rPr>
          <w:rFonts w:ascii="Book Antiqua" w:hAnsi="Book Antiqua"/>
        </w:rPr>
        <w:t xml:space="preserve">, Tran VT, Nguyen CH, </w:t>
      </w:r>
      <w:proofErr w:type="spellStart"/>
      <w:r w:rsidRPr="00F11137">
        <w:rPr>
          <w:rFonts w:ascii="Book Antiqua" w:hAnsi="Book Antiqua"/>
        </w:rPr>
        <w:t>Tanimoto</w:t>
      </w:r>
      <w:proofErr w:type="spellEnd"/>
      <w:r w:rsidRPr="00F11137">
        <w:rPr>
          <w:rFonts w:ascii="Book Antiqua" w:hAnsi="Book Antiqua"/>
        </w:rPr>
        <w:t xml:space="preserve"> T, Hoang HTT, Pham HV, Phan CTT, Bi X, Pham TV, </w:t>
      </w:r>
      <w:proofErr w:type="spellStart"/>
      <w:r w:rsidRPr="00F11137">
        <w:rPr>
          <w:rFonts w:ascii="Book Antiqua" w:hAnsi="Book Antiqua"/>
        </w:rPr>
        <w:t>Ichimura</w:t>
      </w:r>
      <w:proofErr w:type="spellEnd"/>
      <w:r w:rsidRPr="00F11137">
        <w:rPr>
          <w:rFonts w:ascii="Book Antiqua" w:hAnsi="Book Antiqua"/>
        </w:rPr>
        <w:t xml:space="preserve"> H. Discrepancies in prevalence trends for HIV, hepatitis B virus, and hepatitis C virus in Haiphong, Vietnam from 2007 to 2012. </w:t>
      </w:r>
      <w:proofErr w:type="spellStart"/>
      <w:r w:rsidRPr="00F11137">
        <w:rPr>
          <w:rFonts w:ascii="Book Antiqua" w:hAnsi="Book Antiqua"/>
          <w:i/>
          <w:iCs/>
        </w:rPr>
        <w:t>PLoS</w:t>
      </w:r>
      <w:proofErr w:type="spellEnd"/>
      <w:r w:rsidRPr="00F11137">
        <w:rPr>
          <w:rFonts w:ascii="Book Antiqua" w:hAnsi="Book Antiqua"/>
          <w:i/>
          <w:iCs/>
        </w:rPr>
        <w:t xml:space="preserve"> One</w:t>
      </w:r>
      <w:r w:rsidRPr="00F11137">
        <w:rPr>
          <w:rFonts w:ascii="Book Antiqua" w:hAnsi="Book Antiqua"/>
        </w:rPr>
        <w:t> 2017; </w:t>
      </w:r>
      <w:r w:rsidRPr="00F11137">
        <w:rPr>
          <w:rFonts w:ascii="Book Antiqua" w:hAnsi="Book Antiqua"/>
          <w:b/>
          <w:bCs/>
        </w:rPr>
        <w:t>12</w:t>
      </w:r>
      <w:r w:rsidRPr="00F11137">
        <w:rPr>
          <w:rFonts w:ascii="Book Antiqua" w:hAnsi="Book Antiqua"/>
        </w:rPr>
        <w:t>: e0179616 [PMID: 28662105 DOI: 10.1371/journal.pone.0179616]</w:t>
      </w:r>
    </w:p>
    <w:p w14:paraId="51158D2C" w14:textId="77777777" w:rsidR="00F11137" w:rsidRPr="00F11137" w:rsidRDefault="00F11137" w:rsidP="001A6B6D">
      <w:pPr>
        <w:spacing w:line="360" w:lineRule="auto"/>
        <w:jc w:val="both"/>
        <w:rPr>
          <w:rFonts w:ascii="Book Antiqua" w:hAnsi="Book Antiqua"/>
        </w:rPr>
      </w:pPr>
      <w:r w:rsidRPr="00F11137">
        <w:rPr>
          <w:rFonts w:ascii="Book Antiqua" w:hAnsi="Book Antiqua"/>
        </w:rPr>
        <w:t>14 </w:t>
      </w:r>
      <w:r w:rsidRPr="00F11137">
        <w:rPr>
          <w:rFonts w:ascii="Book Antiqua" w:hAnsi="Book Antiqua"/>
          <w:b/>
          <w:bCs/>
        </w:rPr>
        <w:t>Nguyen VT</w:t>
      </w:r>
      <w:r w:rsidRPr="00F11137">
        <w:rPr>
          <w:rFonts w:ascii="Book Antiqua" w:hAnsi="Book Antiqua"/>
        </w:rPr>
        <w:t>, Law MG, Dore GJ. An enormous hepatitis B virus-related liver disease burden projected in Vietnam by 2025. </w:t>
      </w:r>
      <w:r w:rsidRPr="00F11137">
        <w:rPr>
          <w:rFonts w:ascii="Book Antiqua" w:hAnsi="Book Antiqua"/>
          <w:i/>
          <w:iCs/>
        </w:rPr>
        <w:t xml:space="preserve">Liver </w:t>
      </w:r>
      <w:proofErr w:type="spellStart"/>
      <w:r w:rsidRPr="00F11137">
        <w:rPr>
          <w:rFonts w:ascii="Book Antiqua" w:hAnsi="Book Antiqua"/>
          <w:i/>
          <w:iCs/>
        </w:rPr>
        <w:t>Int</w:t>
      </w:r>
      <w:proofErr w:type="spellEnd"/>
      <w:r w:rsidRPr="00F11137">
        <w:rPr>
          <w:rFonts w:ascii="Book Antiqua" w:hAnsi="Book Antiqua"/>
        </w:rPr>
        <w:t> 2008; </w:t>
      </w:r>
      <w:r w:rsidRPr="00F11137">
        <w:rPr>
          <w:rFonts w:ascii="Book Antiqua" w:hAnsi="Book Antiqua"/>
          <w:b/>
          <w:bCs/>
        </w:rPr>
        <w:t>28</w:t>
      </w:r>
      <w:r w:rsidRPr="00F11137">
        <w:rPr>
          <w:rFonts w:ascii="Book Antiqua" w:hAnsi="Book Antiqua"/>
        </w:rPr>
        <w:t>: 525-531 [PMID: 18266635 DOI: 10.1111/j.1478-3231.2007.01646.x]</w:t>
      </w:r>
    </w:p>
    <w:p w14:paraId="42D5B743" w14:textId="77777777" w:rsidR="00F11137" w:rsidRPr="00F11137" w:rsidRDefault="00F11137" w:rsidP="001A6B6D">
      <w:pPr>
        <w:spacing w:line="360" w:lineRule="auto"/>
        <w:jc w:val="both"/>
        <w:rPr>
          <w:rFonts w:ascii="Book Antiqua" w:hAnsi="Book Antiqua"/>
        </w:rPr>
      </w:pPr>
      <w:r w:rsidRPr="00F11137">
        <w:rPr>
          <w:rFonts w:ascii="Book Antiqua" w:hAnsi="Book Antiqua"/>
        </w:rPr>
        <w:t>15 </w:t>
      </w:r>
      <w:r w:rsidRPr="00F11137">
        <w:rPr>
          <w:rFonts w:ascii="Book Antiqua" w:hAnsi="Book Antiqua"/>
          <w:b/>
          <w:bCs/>
        </w:rPr>
        <w:t>Nguyen TH</w:t>
      </w:r>
      <w:r w:rsidRPr="00F11137">
        <w:rPr>
          <w:rFonts w:ascii="Book Antiqua" w:hAnsi="Book Antiqua"/>
        </w:rPr>
        <w:t xml:space="preserve">, Vu MH, Nguyen VC, Nguyen LH, Toda K, Nguyen TN, Dao S, </w:t>
      </w:r>
      <w:proofErr w:type="spellStart"/>
      <w:r w:rsidRPr="00F11137">
        <w:rPr>
          <w:rFonts w:ascii="Book Antiqua" w:hAnsi="Book Antiqua"/>
        </w:rPr>
        <w:t>Wannemuehler</w:t>
      </w:r>
      <w:proofErr w:type="spellEnd"/>
      <w:r w:rsidRPr="00F11137">
        <w:rPr>
          <w:rFonts w:ascii="Book Antiqua" w:hAnsi="Book Antiqua"/>
        </w:rPr>
        <w:t xml:space="preserve"> KA, Hennessey KA. A reduction in chronic hepatitis B virus infection prevalence among children in Vietnam demonstrates the importance of vaccination. </w:t>
      </w:r>
      <w:r w:rsidRPr="00F11137">
        <w:rPr>
          <w:rFonts w:ascii="Book Antiqua" w:hAnsi="Book Antiqua"/>
          <w:i/>
          <w:iCs/>
        </w:rPr>
        <w:t>Vaccine</w:t>
      </w:r>
      <w:r w:rsidRPr="00F11137">
        <w:rPr>
          <w:rFonts w:ascii="Book Antiqua" w:hAnsi="Book Antiqua"/>
        </w:rPr>
        <w:t> 2014; </w:t>
      </w:r>
      <w:r w:rsidRPr="00F11137">
        <w:rPr>
          <w:rFonts w:ascii="Book Antiqua" w:hAnsi="Book Antiqua"/>
          <w:b/>
          <w:bCs/>
        </w:rPr>
        <w:t>32</w:t>
      </w:r>
      <w:r w:rsidRPr="00F11137">
        <w:rPr>
          <w:rFonts w:ascii="Book Antiqua" w:hAnsi="Book Antiqua"/>
        </w:rPr>
        <w:t>: 217-222 [PMID: 24284410 DOI: 10.1016/j.vaccine.2013.11.004]</w:t>
      </w:r>
    </w:p>
    <w:p w14:paraId="1BE45CDC" w14:textId="77777777" w:rsidR="00F11137" w:rsidRPr="00F11137" w:rsidRDefault="00F11137" w:rsidP="001A6B6D">
      <w:pPr>
        <w:spacing w:line="360" w:lineRule="auto"/>
        <w:jc w:val="both"/>
        <w:rPr>
          <w:rFonts w:ascii="Book Antiqua" w:hAnsi="Book Antiqua"/>
        </w:rPr>
      </w:pPr>
      <w:r w:rsidRPr="00F11137">
        <w:rPr>
          <w:rFonts w:ascii="Book Antiqua" w:hAnsi="Book Antiqua"/>
        </w:rPr>
        <w:t>16 </w:t>
      </w:r>
      <w:r w:rsidRPr="00F11137">
        <w:rPr>
          <w:rFonts w:ascii="Book Antiqua" w:hAnsi="Book Antiqua"/>
          <w:b/>
          <w:bCs/>
        </w:rPr>
        <w:t>Ngo AD</w:t>
      </w:r>
      <w:r w:rsidRPr="00F11137">
        <w:rPr>
          <w:rFonts w:ascii="Book Antiqua" w:hAnsi="Book Antiqua"/>
        </w:rPr>
        <w:t xml:space="preserve">, Rao C, </w:t>
      </w:r>
      <w:proofErr w:type="spellStart"/>
      <w:r w:rsidRPr="00F11137">
        <w:rPr>
          <w:rFonts w:ascii="Book Antiqua" w:hAnsi="Book Antiqua"/>
        </w:rPr>
        <w:t>Hoa</w:t>
      </w:r>
      <w:proofErr w:type="spellEnd"/>
      <w:r w:rsidRPr="00F11137">
        <w:rPr>
          <w:rFonts w:ascii="Book Antiqua" w:hAnsi="Book Antiqua"/>
        </w:rPr>
        <w:t xml:space="preserve"> NP, Adair T, </w:t>
      </w:r>
      <w:proofErr w:type="spellStart"/>
      <w:r w:rsidRPr="00F11137">
        <w:rPr>
          <w:rFonts w:ascii="Book Antiqua" w:hAnsi="Book Antiqua"/>
        </w:rPr>
        <w:t>Chuc</w:t>
      </w:r>
      <w:proofErr w:type="spellEnd"/>
      <w:r w:rsidRPr="00F11137">
        <w:rPr>
          <w:rFonts w:ascii="Book Antiqua" w:hAnsi="Book Antiqua"/>
        </w:rPr>
        <w:t xml:space="preserve"> NT. Mortality patterns in Vietnam, 2006: Findings from a national verbal autopsy survey. </w:t>
      </w:r>
      <w:r w:rsidRPr="00F11137">
        <w:rPr>
          <w:rFonts w:ascii="Book Antiqua" w:hAnsi="Book Antiqua"/>
          <w:i/>
          <w:iCs/>
        </w:rPr>
        <w:t>BMC Res Notes</w:t>
      </w:r>
      <w:r w:rsidRPr="00F11137">
        <w:rPr>
          <w:rFonts w:ascii="Book Antiqua" w:hAnsi="Book Antiqua"/>
        </w:rPr>
        <w:t> 2010; </w:t>
      </w:r>
      <w:r w:rsidRPr="00F11137">
        <w:rPr>
          <w:rFonts w:ascii="Book Antiqua" w:hAnsi="Book Antiqua"/>
          <w:b/>
          <w:bCs/>
        </w:rPr>
        <w:t>3</w:t>
      </w:r>
      <w:r w:rsidRPr="00F11137">
        <w:rPr>
          <w:rFonts w:ascii="Book Antiqua" w:hAnsi="Book Antiqua"/>
        </w:rPr>
        <w:t>: 78 [PMID: 20236551 DOI: 10.1186/1756-0500-3-78]</w:t>
      </w:r>
    </w:p>
    <w:p w14:paraId="22CB1D65" w14:textId="5B30D1C0" w:rsidR="00F11137" w:rsidRPr="00F11137" w:rsidRDefault="00F11137" w:rsidP="001A6B6D">
      <w:pPr>
        <w:spacing w:line="360" w:lineRule="auto"/>
        <w:jc w:val="both"/>
        <w:rPr>
          <w:rFonts w:ascii="Book Antiqua" w:hAnsi="Book Antiqua"/>
          <w:lang w:eastAsia="zh-CN"/>
        </w:rPr>
      </w:pPr>
      <w:r w:rsidRPr="00F11137">
        <w:rPr>
          <w:rFonts w:ascii="Book Antiqua" w:hAnsi="Book Antiqua"/>
        </w:rPr>
        <w:t>17 Cho Ray Hospital: main page [cited 2017 Oct 15]. Availa</w:t>
      </w:r>
      <w:r w:rsidR="002007D4">
        <w:rPr>
          <w:rFonts w:ascii="Book Antiqua" w:hAnsi="Book Antiqua"/>
        </w:rPr>
        <w:t xml:space="preserve">ble from: </w:t>
      </w:r>
      <w:r w:rsidR="002007D4">
        <w:rPr>
          <w:rFonts w:ascii="Book Antiqua" w:hAnsi="Book Antiqua" w:hint="eastAsia"/>
          <w:lang w:eastAsia="zh-CN"/>
        </w:rPr>
        <w:t xml:space="preserve">URL: </w:t>
      </w:r>
      <w:r w:rsidR="002007D4">
        <w:rPr>
          <w:rFonts w:ascii="Book Antiqua" w:hAnsi="Book Antiqua"/>
        </w:rPr>
        <w:t>http://www.choray.vn/</w:t>
      </w:r>
    </w:p>
    <w:p w14:paraId="65336B61" w14:textId="77777777" w:rsidR="00F11137" w:rsidRPr="00F11137" w:rsidRDefault="00F11137" w:rsidP="001A6B6D">
      <w:pPr>
        <w:spacing w:line="360" w:lineRule="auto"/>
        <w:jc w:val="both"/>
        <w:rPr>
          <w:rFonts w:ascii="Book Antiqua" w:hAnsi="Book Antiqua"/>
        </w:rPr>
      </w:pPr>
      <w:r w:rsidRPr="00F11137">
        <w:rPr>
          <w:rFonts w:ascii="Book Antiqua" w:hAnsi="Book Antiqua"/>
        </w:rPr>
        <w:t>18 </w:t>
      </w:r>
      <w:proofErr w:type="spellStart"/>
      <w:r w:rsidRPr="00F11137">
        <w:rPr>
          <w:rFonts w:ascii="Book Antiqua" w:hAnsi="Book Antiqua"/>
          <w:b/>
          <w:bCs/>
        </w:rPr>
        <w:t>Kokudo</w:t>
      </w:r>
      <w:proofErr w:type="spellEnd"/>
      <w:r w:rsidRPr="00F11137">
        <w:rPr>
          <w:rFonts w:ascii="Book Antiqua" w:hAnsi="Book Antiqua"/>
          <w:b/>
          <w:bCs/>
        </w:rPr>
        <w:t xml:space="preserve"> N</w:t>
      </w:r>
      <w:r w:rsidRPr="00F11137">
        <w:rPr>
          <w:rFonts w:ascii="Book Antiqua" w:hAnsi="Book Antiqua"/>
        </w:rPr>
        <w:t xml:space="preserve">, Hasegawa K, </w:t>
      </w:r>
      <w:proofErr w:type="spellStart"/>
      <w:r w:rsidRPr="00F11137">
        <w:rPr>
          <w:rFonts w:ascii="Book Antiqua" w:hAnsi="Book Antiqua"/>
        </w:rPr>
        <w:t>Akahane</w:t>
      </w:r>
      <w:proofErr w:type="spellEnd"/>
      <w:r w:rsidRPr="00F11137">
        <w:rPr>
          <w:rFonts w:ascii="Book Antiqua" w:hAnsi="Book Antiqua"/>
        </w:rPr>
        <w:t xml:space="preserve"> M, </w:t>
      </w:r>
      <w:proofErr w:type="spellStart"/>
      <w:r w:rsidRPr="00F11137">
        <w:rPr>
          <w:rFonts w:ascii="Book Antiqua" w:hAnsi="Book Antiqua"/>
        </w:rPr>
        <w:t>Igaki</w:t>
      </w:r>
      <w:proofErr w:type="spellEnd"/>
      <w:r w:rsidRPr="00F11137">
        <w:rPr>
          <w:rFonts w:ascii="Book Antiqua" w:hAnsi="Book Antiqua"/>
        </w:rPr>
        <w:t xml:space="preserve"> H, Izumi N, Ichida T, </w:t>
      </w:r>
      <w:proofErr w:type="spellStart"/>
      <w:r w:rsidRPr="00F11137">
        <w:rPr>
          <w:rFonts w:ascii="Book Antiqua" w:hAnsi="Book Antiqua"/>
        </w:rPr>
        <w:t>Uemoto</w:t>
      </w:r>
      <w:proofErr w:type="spellEnd"/>
      <w:r w:rsidRPr="00F11137">
        <w:rPr>
          <w:rFonts w:ascii="Book Antiqua" w:hAnsi="Book Antiqua"/>
        </w:rPr>
        <w:t xml:space="preserve"> S, Kaneko S, Kawasaki S, Ku Y, Kudo M, Kubo S, </w:t>
      </w:r>
      <w:proofErr w:type="spellStart"/>
      <w:r w:rsidRPr="00F11137">
        <w:rPr>
          <w:rFonts w:ascii="Book Antiqua" w:hAnsi="Book Antiqua"/>
        </w:rPr>
        <w:t>Takayama</w:t>
      </w:r>
      <w:proofErr w:type="spellEnd"/>
      <w:r w:rsidRPr="00F11137">
        <w:rPr>
          <w:rFonts w:ascii="Book Antiqua" w:hAnsi="Book Antiqua"/>
        </w:rPr>
        <w:t xml:space="preserve"> T, </w:t>
      </w:r>
      <w:proofErr w:type="spellStart"/>
      <w:r w:rsidRPr="00F11137">
        <w:rPr>
          <w:rFonts w:ascii="Book Antiqua" w:hAnsi="Book Antiqua"/>
        </w:rPr>
        <w:t>Tateishi</w:t>
      </w:r>
      <w:proofErr w:type="spellEnd"/>
      <w:r w:rsidRPr="00F11137">
        <w:rPr>
          <w:rFonts w:ascii="Book Antiqua" w:hAnsi="Book Antiqua"/>
        </w:rPr>
        <w:t xml:space="preserve"> R, Fukuda T, Matsui O, Matsuyama Y, Murakami T, </w:t>
      </w:r>
      <w:proofErr w:type="spellStart"/>
      <w:r w:rsidRPr="00F11137">
        <w:rPr>
          <w:rFonts w:ascii="Book Antiqua" w:hAnsi="Book Antiqua"/>
        </w:rPr>
        <w:t>Arii</w:t>
      </w:r>
      <w:proofErr w:type="spellEnd"/>
      <w:r w:rsidRPr="00F11137">
        <w:rPr>
          <w:rFonts w:ascii="Book Antiqua" w:hAnsi="Book Antiqua"/>
        </w:rPr>
        <w:t xml:space="preserve"> S, Okazaki M, </w:t>
      </w:r>
      <w:proofErr w:type="spellStart"/>
      <w:r w:rsidRPr="00F11137">
        <w:rPr>
          <w:rFonts w:ascii="Book Antiqua" w:hAnsi="Book Antiqua"/>
        </w:rPr>
        <w:t>Makuuchi</w:t>
      </w:r>
      <w:proofErr w:type="spellEnd"/>
      <w:r w:rsidRPr="00F11137">
        <w:rPr>
          <w:rFonts w:ascii="Book Antiqua" w:hAnsi="Book Antiqua"/>
        </w:rPr>
        <w:t xml:space="preserve"> M. Evidence-based Clinical Practice Guidelines for Hepatocellular Carcinoma: The Japan Society of Hepatology 2013 update (3rd JSH-HCC Guidelines). </w:t>
      </w:r>
      <w:proofErr w:type="spellStart"/>
      <w:r w:rsidRPr="00F11137">
        <w:rPr>
          <w:rFonts w:ascii="Book Antiqua" w:hAnsi="Book Antiqua"/>
          <w:i/>
          <w:iCs/>
        </w:rPr>
        <w:t>Hepatol</w:t>
      </w:r>
      <w:proofErr w:type="spellEnd"/>
      <w:r w:rsidRPr="00F11137">
        <w:rPr>
          <w:rFonts w:ascii="Book Antiqua" w:hAnsi="Book Antiqua"/>
          <w:i/>
          <w:iCs/>
        </w:rPr>
        <w:t xml:space="preserve"> Res</w:t>
      </w:r>
      <w:r w:rsidRPr="00F11137">
        <w:rPr>
          <w:rFonts w:ascii="Book Antiqua" w:hAnsi="Book Antiqua"/>
        </w:rPr>
        <w:t> 2015; </w:t>
      </w:r>
      <w:r w:rsidRPr="00F11137">
        <w:rPr>
          <w:rFonts w:ascii="Book Antiqua" w:hAnsi="Book Antiqua"/>
          <w:b/>
          <w:bCs/>
        </w:rPr>
        <w:t>45</w:t>
      </w:r>
      <w:r w:rsidRPr="00F11137">
        <w:rPr>
          <w:rFonts w:ascii="Book Antiqua" w:hAnsi="Book Antiqua"/>
        </w:rPr>
        <w:t>: [PMID: 25625806 DOI: 10.1111/hepr.12464]</w:t>
      </w:r>
    </w:p>
    <w:p w14:paraId="00AB5138" w14:textId="77777777" w:rsidR="00F11137" w:rsidRPr="00F11137" w:rsidRDefault="00F11137" w:rsidP="001A6B6D">
      <w:pPr>
        <w:spacing w:line="360" w:lineRule="auto"/>
        <w:jc w:val="both"/>
        <w:rPr>
          <w:rFonts w:ascii="Book Antiqua" w:hAnsi="Book Antiqua"/>
        </w:rPr>
      </w:pPr>
      <w:r w:rsidRPr="00F11137">
        <w:rPr>
          <w:rFonts w:ascii="Book Antiqua" w:hAnsi="Book Antiqua"/>
        </w:rPr>
        <w:lastRenderedPageBreak/>
        <w:t>19 </w:t>
      </w:r>
      <w:proofErr w:type="spellStart"/>
      <w:r w:rsidRPr="00F11137">
        <w:rPr>
          <w:rFonts w:ascii="Book Antiqua" w:hAnsi="Book Antiqua"/>
          <w:b/>
          <w:bCs/>
        </w:rPr>
        <w:t>Arii</w:t>
      </w:r>
      <w:proofErr w:type="spellEnd"/>
      <w:r w:rsidRPr="00F11137">
        <w:rPr>
          <w:rFonts w:ascii="Book Antiqua" w:hAnsi="Book Antiqua"/>
          <w:b/>
          <w:bCs/>
        </w:rPr>
        <w:t xml:space="preserve"> S</w:t>
      </w:r>
      <w:r w:rsidRPr="00F11137">
        <w:rPr>
          <w:rFonts w:ascii="Book Antiqua" w:hAnsi="Book Antiqua"/>
        </w:rPr>
        <w:t xml:space="preserve">, </w:t>
      </w:r>
      <w:proofErr w:type="spellStart"/>
      <w:r w:rsidRPr="00F11137">
        <w:rPr>
          <w:rFonts w:ascii="Book Antiqua" w:hAnsi="Book Antiqua"/>
        </w:rPr>
        <w:t>Sata</w:t>
      </w:r>
      <w:proofErr w:type="spellEnd"/>
      <w:r w:rsidRPr="00F11137">
        <w:rPr>
          <w:rFonts w:ascii="Book Antiqua" w:hAnsi="Book Antiqua"/>
        </w:rPr>
        <w:t xml:space="preserve"> M, Sakamoto M, Shimada M, </w:t>
      </w:r>
      <w:proofErr w:type="spellStart"/>
      <w:r w:rsidRPr="00F11137">
        <w:rPr>
          <w:rFonts w:ascii="Book Antiqua" w:hAnsi="Book Antiqua"/>
        </w:rPr>
        <w:t>Kumada</w:t>
      </w:r>
      <w:proofErr w:type="spellEnd"/>
      <w:r w:rsidRPr="00F11137">
        <w:rPr>
          <w:rFonts w:ascii="Book Antiqua" w:hAnsi="Book Antiqua"/>
        </w:rPr>
        <w:t xml:space="preserve"> T, </w:t>
      </w:r>
      <w:proofErr w:type="spellStart"/>
      <w:r w:rsidRPr="00F11137">
        <w:rPr>
          <w:rFonts w:ascii="Book Antiqua" w:hAnsi="Book Antiqua"/>
        </w:rPr>
        <w:t>Shiina</w:t>
      </w:r>
      <w:proofErr w:type="spellEnd"/>
      <w:r w:rsidRPr="00F11137">
        <w:rPr>
          <w:rFonts w:ascii="Book Antiqua" w:hAnsi="Book Antiqua"/>
        </w:rPr>
        <w:t xml:space="preserve"> S, Yamashita T, </w:t>
      </w:r>
      <w:proofErr w:type="spellStart"/>
      <w:r w:rsidRPr="00F11137">
        <w:rPr>
          <w:rFonts w:ascii="Book Antiqua" w:hAnsi="Book Antiqua"/>
        </w:rPr>
        <w:t>Kokudo</w:t>
      </w:r>
      <w:proofErr w:type="spellEnd"/>
      <w:r w:rsidRPr="00F11137">
        <w:rPr>
          <w:rFonts w:ascii="Book Antiqua" w:hAnsi="Book Antiqua"/>
        </w:rPr>
        <w:t xml:space="preserve"> N, Tanaka M, </w:t>
      </w:r>
      <w:proofErr w:type="spellStart"/>
      <w:r w:rsidRPr="00F11137">
        <w:rPr>
          <w:rFonts w:ascii="Book Antiqua" w:hAnsi="Book Antiqua"/>
        </w:rPr>
        <w:t>Takayama</w:t>
      </w:r>
      <w:proofErr w:type="spellEnd"/>
      <w:r w:rsidRPr="00F11137">
        <w:rPr>
          <w:rFonts w:ascii="Book Antiqua" w:hAnsi="Book Antiqua"/>
        </w:rPr>
        <w:t xml:space="preserve"> T, Kudo M. Management of hepatocellular carcinoma: Report of Consensus Meeting in the 45th Annual Meeting of the Japan Society of Hepatology (2009). </w:t>
      </w:r>
      <w:proofErr w:type="spellStart"/>
      <w:r w:rsidRPr="00F11137">
        <w:rPr>
          <w:rFonts w:ascii="Book Antiqua" w:hAnsi="Book Antiqua"/>
          <w:i/>
          <w:iCs/>
        </w:rPr>
        <w:t>Hepatol</w:t>
      </w:r>
      <w:proofErr w:type="spellEnd"/>
      <w:r w:rsidRPr="00F11137">
        <w:rPr>
          <w:rFonts w:ascii="Book Antiqua" w:hAnsi="Book Antiqua"/>
          <w:i/>
          <w:iCs/>
        </w:rPr>
        <w:t xml:space="preserve"> Res</w:t>
      </w:r>
      <w:r w:rsidRPr="00F11137">
        <w:rPr>
          <w:rFonts w:ascii="Book Antiqua" w:hAnsi="Book Antiqua"/>
        </w:rPr>
        <w:t> 2010; </w:t>
      </w:r>
      <w:r w:rsidRPr="00F11137">
        <w:rPr>
          <w:rFonts w:ascii="Book Antiqua" w:hAnsi="Book Antiqua"/>
          <w:b/>
          <w:bCs/>
        </w:rPr>
        <w:t>40</w:t>
      </w:r>
      <w:r w:rsidRPr="00F11137">
        <w:rPr>
          <w:rFonts w:ascii="Book Antiqua" w:hAnsi="Book Antiqua"/>
        </w:rPr>
        <w:t>: 667-685 [PMID: 20633193 DOI: 10.1111/j.1872-034X.2010.00673.x]</w:t>
      </w:r>
    </w:p>
    <w:p w14:paraId="475770D0" w14:textId="77777777" w:rsidR="00F11137" w:rsidRPr="00F11137" w:rsidRDefault="00F11137" w:rsidP="001A6B6D">
      <w:pPr>
        <w:spacing w:line="360" w:lineRule="auto"/>
        <w:jc w:val="both"/>
        <w:rPr>
          <w:rFonts w:ascii="Book Antiqua" w:hAnsi="Book Antiqua"/>
        </w:rPr>
      </w:pPr>
      <w:r w:rsidRPr="00F11137">
        <w:rPr>
          <w:rFonts w:ascii="Book Antiqua" w:hAnsi="Book Antiqua"/>
        </w:rPr>
        <w:t>20 </w:t>
      </w:r>
      <w:r w:rsidRPr="00F11137">
        <w:rPr>
          <w:rFonts w:ascii="Book Antiqua" w:hAnsi="Book Antiqua"/>
          <w:b/>
          <w:bCs/>
        </w:rPr>
        <w:t>Kudo M</w:t>
      </w:r>
      <w:r w:rsidRPr="00F11137">
        <w:rPr>
          <w:rFonts w:ascii="Book Antiqua" w:hAnsi="Book Antiqua"/>
        </w:rPr>
        <w:t xml:space="preserve">, Matsui O, Izumi N, </w:t>
      </w:r>
      <w:proofErr w:type="spellStart"/>
      <w:r w:rsidRPr="00F11137">
        <w:rPr>
          <w:rFonts w:ascii="Book Antiqua" w:hAnsi="Book Antiqua"/>
        </w:rPr>
        <w:t>Iijima</w:t>
      </w:r>
      <w:proofErr w:type="spellEnd"/>
      <w:r w:rsidRPr="00F11137">
        <w:rPr>
          <w:rFonts w:ascii="Book Antiqua" w:hAnsi="Book Antiqua"/>
        </w:rPr>
        <w:t xml:space="preserve"> H, </w:t>
      </w:r>
      <w:proofErr w:type="spellStart"/>
      <w:r w:rsidRPr="00F11137">
        <w:rPr>
          <w:rFonts w:ascii="Book Antiqua" w:hAnsi="Book Antiqua"/>
        </w:rPr>
        <w:t>Kadoya</w:t>
      </w:r>
      <w:proofErr w:type="spellEnd"/>
      <w:r w:rsidRPr="00F11137">
        <w:rPr>
          <w:rFonts w:ascii="Book Antiqua" w:hAnsi="Book Antiqua"/>
        </w:rPr>
        <w:t xml:space="preserve"> M, Imai Y, </w:t>
      </w:r>
      <w:proofErr w:type="spellStart"/>
      <w:r w:rsidRPr="00F11137">
        <w:rPr>
          <w:rFonts w:ascii="Book Antiqua" w:hAnsi="Book Antiqua"/>
        </w:rPr>
        <w:t>Okusaka</w:t>
      </w:r>
      <w:proofErr w:type="spellEnd"/>
      <w:r w:rsidRPr="00F11137">
        <w:rPr>
          <w:rFonts w:ascii="Book Antiqua" w:hAnsi="Book Antiqua"/>
        </w:rPr>
        <w:t xml:space="preserve"> T, </w:t>
      </w:r>
      <w:proofErr w:type="spellStart"/>
      <w:r w:rsidRPr="00F11137">
        <w:rPr>
          <w:rFonts w:ascii="Book Antiqua" w:hAnsi="Book Antiqua"/>
        </w:rPr>
        <w:t>Miyayama</w:t>
      </w:r>
      <w:proofErr w:type="spellEnd"/>
      <w:r w:rsidRPr="00F11137">
        <w:rPr>
          <w:rFonts w:ascii="Book Antiqua" w:hAnsi="Book Antiqua"/>
        </w:rPr>
        <w:t xml:space="preserve"> S, Tsuchiya K, </w:t>
      </w:r>
      <w:proofErr w:type="spellStart"/>
      <w:r w:rsidRPr="00F11137">
        <w:rPr>
          <w:rFonts w:ascii="Book Antiqua" w:hAnsi="Book Antiqua"/>
        </w:rPr>
        <w:t>Ueshima</w:t>
      </w:r>
      <w:proofErr w:type="spellEnd"/>
      <w:r w:rsidRPr="00F11137">
        <w:rPr>
          <w:rFonts w:ascii="Book Antiqua" w:hAnsi="Book Antiqua"/>
        </w:rPr>
        <w:t xml:space="preserve"> K, </w:t>
      </w:r>
      <w:proofErr w:type="spellStart"/>
      <w:r w:rsidRPr="00F11137">
        <w:rPr>
          <w:rFonts w:ascii="Book Antiqua" w:hAnsi="Book Antiqua"/>
        </w:rPr>
        <w:t>Hiraoka</w:t>
      </w:r>
      <w:proofErr w:type="spellEnd"/>
      <w:r w:rsidRPr="00F11137">
        <w:rPr>
          <w:rFonts w:ascii="Book Antiqua" w:hAnsi="Book Antiqua"/>
        </w:rPr>
        <w:t xml:space="preserve"> A, Ikeda M, Ogasawara S, Yamashita T, Minami T, </w:t>
      </w:r>
      <w:proofErr w:type="spellStart"/>
      <w:r w:rsidRPr="00F11137">
        <w:rPr>
          <w:rFonts w:ascii="Book Antiqua" w:hAnsi="Book Antiqua"/>
        </w:rPr>
        <w:t>Yamakado</w:t>
      </w:r>
      <w:proofErr w:type="spellEnd"/>
      <w:r w:rsidRPr="00F11137">
        <w:rPr>
          <w:rFonts w:ascii="Book Antiqua" w:hAnsi="Book Antiqua"/>
        </w:rPr>
        <w:t xml:space="preserve"> K; Liver Cancer Study Group of Japan. JSH Consensus-Based Clinical Practice Guidelines for the Management of Hepatocellular Carcinoma: 2014 Update by the Liver Cancer Study Group of Japan. </w:t>
      </w:r>
      <w:r w:rsidRPr="00F11137">
        <w:rPr>
          <w:rFonts w:ascii="Book Antiqua" w:hAnsi="Book Antiqua"/>
          <w:i/>
          <w:iCs/>
        </w:rPr>
        <w:t>Liver Cancer</w:t>
      </w:r>
      <w:r w:rsidRPr="00F11137">
        <w:rPr>
          <w:rFonts w:ascii="Book Antiqua" w:hAnsi="Book Antiqua"/>
        </w:rPr>
        <w:t> 2014; </w:t>
      </w:r>
      <w:r w:rsidRPr="00F11137">
        <w:rPr>
          <w:rFonts w:ascii="Book Antiqua" w:hAnsi="Book Antiqua"/>
          <w:b/>
          <w:bCs/>
        </w:rPr>
        <w:t>3</w:t>
      </w:r>
      <w:r w:rsidRPr="00F11137">
        <w:rPr>
          <w:rFonts w:ascii="Book Antiqua" w:hAnsi="Book Antiqua"/>
        </w:rPr>
        <w:t>: 458-468 [PMID: 26280007 DOI: 10.1159/000343875]</w:t>
      </w:r>
    </w:p>
    <w:p w14:paraId="008FC07F" w14:textId="77777777" w:rsidR="00F11137" w:rsidRPr="00F11137" w:rsidRDefault="00F11137" w:rsidP="001A6B6D">
      <w:pPr>
        <w:spacing w:line="360" w:lineRule="auto"/>
        <w:jc w:val="both"/>
        <w:rPr>
          <w:rFonts w:ascii="Book Antiqua" w:hAnsi="Book Antiqua"/>
        </w:rPr>
      </w:pPr>
      <w:r w:rsidRPr="00F11137">
        <w:rPr>
          <w:rFonts w:ascii="Book Antiqua" w:hAnsi="Book Antiqua"/>
        </w:rPr>
        <w:t>21 </w:t>
      </w:r>
      <w:proofErr w:type="spellStart"/>
      <w:r w:rsidRPr="00F11137">
        <w:rPr>
          <w:rFonts w:ascii="Book Antiqua" w:hAnsi="Book Antiqua"/>
          <w:b/>
          <w:bCs/>
        </w:rPr>
        <w:t>Omata</w:t>
      </w:r>
      <w:proofErr w:type="spellEnd"/>
      <w:r w:rsidRPr="00F11137">
        <w:rPr>
          <w:rFonts w:ascii="Book Antiqua" w:hAnsi="Book Antiqua"/>
          <w:b/>
          <w:bCs/>
        </w:rPr>
        <w:t xml:space="preserve"> M</w:t>
      </w:r>
      <w:r w:rsidRPr="00F11137">
        <w:rPr>
          <w:rFonts w:ascii="Book Antiqua" w:hAnsi="Book Antiqua"/>
        </w:rPr>
        <w:t xml:space="preserve">, Cheng AL, </w:t>
      </w:r>
      <w:proofErr w:type="spellStart"/>
      <w:r w:rsidRPr="00F11137">
        <w:rPr>
          <w:rFonts w:ascii="Book Antiqua" w:hAnsi="Book Antiqua"/>
        </w:rPr>
        <w:t>Kokudo</w:t>
      </w:r>
      <w:proofErr w:type="spellEnd"/>
      <w:r w:rsidRPr="00F11137">
        <w:rPr>
          <w:rFonts w:ascii="Book Antiqua" w:hAnsi="Book Antiqua"/>
        </w:rPr>
        <w:t xml:space="preserve"> N, Kudo M, Lee JM, </w:t>
      </w:r>
      <w:proofErr w:type="spellStart"/>
      <w:r w:rsidRPr="00F11137">
        <w:rPr>
          <w:rFonts w:ascii="Book Antiqua" w:hAnsi="Book Antiqua"/>
        </w:rPr>
        <w:t>Jia</w:t>
      </w:r>
      <w:proofErr w:type="spellEnd"/>
      <w:r w:rsidRPr="00F11137">
        <w:rPr>
          <w:rFonts w:ascii="Book Antiqua" w:hAnsi="Book Antiqua"/>
        </w:rPr>
        <w:t xml:space="preserve"> J, </w:t>
      </w:r>
      <w:proofErr w:type="spellStart"/>
      <w:r w:rsidRPr="00F11137">
        <w:rPr>
          <w:rFonts w:ascii="Book Antiqua" w:hAnsi="Book Antiqua"/>
        </w:rPr>
        <w:t>Tateishi</w:t>
      </w:r>
      <w:proofErr w:type="spellEnd"/>
      <w:r w:rsidRPr="00F11137">
        <w:rPr>
          <w:rFonts w:ascii="Book Antiqua" w:hAnsi="Book Antiqua"/>
        </w:rPr>
        <w:t xml:space="preserve"> R, Han KH, Chawla YK, </w:t>
      </w:r>
      <w:proofErr w:type="spellStart"/>
      <w:r w:rsidRPr="00F11137">
        <w:rPr>
          <w:rFonts w:ascii="Book Antiqua" w:hAnsi="Book Antiqua"/>
        </w:rPr>
        <w:t>Shiina</w:t>
      </w:r>
      <w:proofErr w:type="spellEnd"/>
      <w:r w:rsidRPr="00F11137">
        <w:rPr>
          <w:rFonts w:ascii="Book Antiqua" w:hAnsi="Book Antiqua"/>
        </w:rPr>
        <w:t xml:space="preserve"> S, Jafri W, </w:t>
      </w:r>
      <w:proofErr w:type="spellStart"/>
      <w:r w:rsidRPr="00F11137">
        <w:rPr>
          <w:rFonts w:ascii="Book Antiqua" w:hAnsi="Book Antiqua"/>
        </w:rPr>
        <w:t>Payawal</w:t>
      </w:r>
      <w:proofErr w:type="spellEnd"/>
      <w:r w:rsidRPr="00F11137">
        <w:rPr>
          <w:rFonts w:ascii="Book Antiqua" w:hAnsi="Book Antiqua"/>
        </w:rPr>
        <w:t xml:space="preserve"> DA, Ohki T, Ogasawara S, Chen PJ, </w:t>
      </w:r>
      <w:proofErr w:type="spellStart"/>
      <w:r w:rsidRPr="00F11137">
        <w:rPr>
          <w:rFonts w:ascii="Book Antiqua" w:hAnsi="Book Antiqua"/>
        </w:rPr>
        <w:t>Lesmana</w:t>
      </w:r>
      <w:proofErr w:type="spellEnd"/>
      <w:r w:rsidRPr="00F11137">
        <w:rPr>
          <w:rFonts w:ascii="Book Antiqua" w:hAnsi="Book Antiqua"/>
        </w:rPr>
        <w:t xml:space="preserve"> CRA, </w:t>
      </w:r>
      <w:proofErr w:type="spellStart"/>
      <w:r w:rsidRPr="00F11137">
        <w:rPr>
          <w:rFonts w:ascii="Book Antiqua" w:hAnsi="Book Antiqua"/>
        </w:rPr>
        <w:t>Lesmana</w:t>
      </w:r>
      <w:proofErr w:type="spellEnd"/>
      <w:r w:rsidRPr="00F11137">
        <w:rPr>
          <w:rFonts w:ascii="Book Antiqua" w:hAnsi="Book Antiqua"/>
        </w:rPr>
        <w:t xml:space="preserve"> LA, </w:t>
      </w:r>
      <w:proofErr w:type="spellStart"/>
      <w:r w:rsidRPr="00F11137">
        <w:rPr>
          <w:rFonts w:ascii="Book Antiqua" w:hAnsi="Book Antiqua"/>
        </w:rPr>
        <w:t>Gani</w:t>
      </w:r>
      <w:proofErr w:type="spellEnd"/>
      <w:r w:rsidRPr="00F11137">
        <w:rPr>
          <w:rFonts w:ascii="Book Antiqua" w:hAnsi="Book Antiqua"/>
        </w:rPr>
        <w:t xml:space="preserve"> RA, Obi S, </w:t>
      </w:r>
      <w:proofErr w:type="spellStart"/>
      <w:r w:rsidRPr="00F11137">
        <w:rPr>
          <w:rFonts w:ascii="Book Antiqua" w:hAnsi="Book Antiqua"/>
        </w:rPr>
        <w:t>Dokmeci</w:t>
      </w:r>
      <w:proofErr w:type="spellEnd"/>
      <w:r w:rsidRPr="00F11137">
        <w:rPr>
          <w:rFonts w:ascii="Book Antiqua" w:hAnsi="Book Antiqua"/>
        </w:rPr>
        <w:t xml:space="preserve"> AK, Sarin SK. Asia-Pacific clinical practice guidelines on the management of hepatocellular carcinoma: a 2017 update. </w:t>
      </w:r>
      <w:proofErr w:type="spellStart"/>
      <w:r w:rsidRPr="00F11137">
        <w:rPr>
          <w:rFonts w:ascii="Book Antiqua" w:hAnsi="Book Antiqua"/>
          <w:i/>
          <w:iCs/>
        </w:rPr>
        <w:t>Hepatol</w:t>
      </w:r>
      <w:proofErr w:type="spellEnd"/>
      <w:r w:rsidRPr="00F11137">
        <w:rPr>
          <w:rFonts w:ascii="Book Antiqua" w:hAnsi="Book Antiqua"/>
          <w:i/>
          <w:iCs/>
        </w:rPr>
        <w:t xml:space="preserve"> </w:t>
      </w:r>
      <w:proofErr w:type="spellStart"/>
      <w:r w:rsidRPr="00F11137">
        <w:rPr>
          <w:rFonts w:ascii="Book Antiqua" w:hAnsi="Book Antiqua"/>
          <w:i/>
          <w:iCs/>
        </w:rPr>
        <w:t>Int</w:t>
      </w:r>
      <w:proofErr w:type="spellEnd"/>
      <w:r w:rsidRPr="00F11137">
        <w:rPr>
          <w:rFonts w:ascii="Book Antiqua" w:hAnsi="Book Antiqua"/>
        </w:rPr>
        <w:t> 2017; </w:t>
      </w:r>
      <w:r w:rsidRPr="00F11137">
        <w:rPr>
          <w:rFonts w:ascii="Book Antiqua" w:hAnsi="Book Antiqua"/>
          <w:b/>
          <w:bCs/>
        </w:rPr>
        <w:t>11</w:t>
      </w:r>
      <w:r w:rsidRPr="00F11137">
        <w:rPr>
          <w:rFonts w:ascii="Book Antiqua" w:hAnsi="Book Antiqua"/>
        </w:rPr>
        <w:t>: 317-370 [PMID: 28620797 DOI: 10.1007/s12072-017-9799-9]</w:t>
      </w:r>
    </w:p>
    <w:p w14:paraId="25D87A6A" w14:textId="77777777" w:rsidR="00F11137" w:rsidRPr="00F11137" w:rsidRDefault="00F11137" w:rsidP="001A6B6D">
      <w:pPr>
        <w:spacing w:line="360" w:lineRule="auto"/>
        <w:jc w:val="both"/>
        <w:rPr>
          <w:rFonts w:ascii="Book Antiqua" w:hAnsi="Book Antiqua"/>
        </w:rPr>
      </w:pPr>
      <w:r w:rsidRPr="00F11137">
        <w:rPr>
          <w:rFonts w:ascii="Book Antiqua" w:hAnsi="Book Antiqua"/>
        </w:rPr>
        <w:t>22 </w:t>
      </w:r>
      <w:proofErr w:type="spellStart"/>
      <w:r w:rsidRPr="00F11137">
        <w:rPr>
          <w:rFonts w:ascii="Book Antiqua" w:hAnsi="Book Antiqua"/>
          <w:b/>
          <w:bCs/>
        </w:rPr>
        <w:t>Poté</w:t>
      </w:r>
      <w:proofErr w:type="spellEnd"/>
      <w:r w:rsidRPr="00F11137">
        <w:rPr>
          <w:rFonts w:ascii="Book Antiqua" w:hAnsi="Book Antiqua"/>
          <w:b/>
          <w:bCs/>
        </w:rPr>
        <w:t xml:space="preserve"> N</w:t>
      </w:r>
      <w:r w:rsidRPr="00F11137">
        <w:rPr>
          <w:rFonts w:ascii="Book Antiqua" w:hAnsi="Book Antiqua"/>
        </w:rPr>
        <w:t xml:space="preserve">, Cauchy F, Albuquerque M, </w:t>
      </w:r>
      <w:proofErr w:type="spellStart"/>
      <w:r w:rsidRPr="00F11137">
        <w:rPr>
          <w:rFonts w:ascii="Book Antiqua" w:hAnsi="Book Antiqua"/>
        </w:rPr>
        <w:t>Voitot</w:t>
      </w:r>
      <w:proofErr w:type="spellEnd"/>
      <w:r w:rsidRPr="00F11137">
        <w:rPr>
          <w:rFonts w:ascii="Book Antiqua" w:hAnsi="Book Antiqua"/>
        </w:rPr>
        <w:t xml:space="preserve"> H, </w:t>
      </w:r>
      <w:proofErr w:type="spellStart"/>
      <w:r w:rsidRPr="00F11137">
        <w:rPr>
          <w:rFonts w:ascii="Book Antiqua" w:hAnsi="Book Antiqua"/>
        </w:rPr>
        <w:t>Belghiti</w:t>
      </w:r>
      <w:proofErr w:type="spellEnd"/>
      <w:r w:rsidRPr="00F11137">
        <w:rPr>
          <w:rFonts w:ascii="Book Antiqua" w:hAnsi="Book Antiqua"/>
        </w:rPr>
        <w:t xml:space="preserve"> J, </w:t>
      </w:r>
      <w:proofErr w:type="spellStart"/>
      <w:r w:rsidRPr="00F11137">
        <w:rPr>
          <w:rFonts w:ascii="Book Antiqua" w:hAnsi="Book Antiqua"/>
        </w:rPr>
        <w:t>Castera</w:t>
      </w:r>
      <w:proofErr w:type="spellEnd"/>
      <w:r w:rsidRPr="00F11137">
        <w:rPr>
          <w:rFonts w:ascii="Book Antiqua" w:hAnsi="Book Antiqua"/>
        </w:rPr>
        <w:t xml:space="preserve"> L, </w:t>
      </w:r>
      <w:proofErr w:type="spellStart"/>
      <w:r w:rsidRPr="00F11137">
        <w:rPr>
          <w:rFonts w:ascii="Book Antiqua" w:hAnsi="Book Antiqua"/>
        </w:rPr>
        <w:t>Puy</w:t>
      </w:r>
      <w:proofErr w:type="spellEnd"/>
      <w:r w:rsidRPr="00F11137">
        <w:rPr>
          <w:rFonts w:ascii="Book Antiqua" w:hAnsi="Book Antiqua"/>
        </w:rPr>
        <w:t xml:space="preserve"> H, </w:t>
      </w:r>
      <w:proofErr w:type="spellStart"/>
      <w:r w:rsidRPr="00F11137">
        <w:rPr>
          <w:rFonts w:ascii="Book Antiqua" w:hAnsi="Book Antiqua"/>
        </w:rPr>
        <w:t>Bedossa</w:t>
      </w:r>
      <w:proofErr w:type="spellEnd"/>
      <w:r w:rsidRPr="00F11137">
        <w:rPr>
          <w:rFonts w:ascii="Book Antiqua" w:hAnsi="Book Antiqua"/>
        </w:rPr>
        <w:t xml:space="preserve"> P, Paradis V. Performance of PIVKA-II for early hepatocellular carcinoma diagnosis and prediction of microvascular invasion. </w:t>
      </w:r>
      <w:r w:rsidRPr="00F11137">
        <w:rPr>
          <w:rFonts w:ascii="Book Antiqua" w:hAnsi="Book Antiqua"/>
          <w:i/>
          <w:iCs/>
        </w:rPr>
        <w:t xml:space="preserve">J </w:t>
      </w:r>
      <w:proofErr w:type="spellStart"/>
      <w:r w:rsidRPr="00F11137">
        <w:rPr>
          <w:rFonts w:ascii="Book Antiqua" w:hAnsi="Book Antiqua"/>
          <w:i/>
          <w:iCs/>
        </w:rPr>
        <w:t>Hepatol</w:t>
      </w:r>
      <w:proofErr w:type="spellEnd"/>
      <w:r w:rsidRPr="00F11137">
        <w:rPr>
          <w:rFonts w:ascii="Book Antiqua" w:hAnsi="Book Antiqua"/>
        </w:rPr>
        <w:t> 2015; </w:t>
      </w:r>
      <w:r w:rsidRPr="00F11137">
        <w:rPr>
          <w:rFonts w:ascii="Book Antiqua" w:hAnsi="Book Antiqua"/>
          <w:b/>
          <w:bCs/>
        </w:rPr>
        <w:t>62</w:t>
      </w:r>
      <w:r w:rsidRPr="00F11137">
        <w:rPr>
          <w:rFonts w:ascii="Book Antiqua" w:hAnsi="Book Antiqua"/>
        </w:rPr>
        <w:t>: 848-854 [PMID: 25450201 DOI: 10.1016/j.jhep.2014.11.005]</w:t>
      </w:r>
    </w:p>
    <w:p w14:paraId="7CDD09C6" w14:textId="77777777" w:rsidR="00F11137" w:rsidRPr="00F11137" w:rsidRDefault="00F11137" w:rsidP="001A6B6D">
      <w:pPr>
        <w:spacing w:line="360" w:lineRule="auto"/>
        <w:jc w:val="both"/>
        <w:rPr>
          <w:rFonts w:ascii="Book Antiqua" w:hAnsi="Book Antiqua"/>
        </w:rPr>
      </w:pPr>
      <w:r w:rsidRPr="00F11137">
        <w:rPr>
          <w:rFonts w:ascii="Book Antiqua" w:hAnsi="Book Antiqua"/>
        </w:rPr>
        <w:t>23 </w:t>
      </w:r>
      <w:r w:rsidRPr="00F11137">
        <w:rPr>
          <w:rFonts w:ascii="Book Antiqua" w:hAnsi="Book Antiqua"/>
          <w:b/>
          <w:bCs/>
        </w:rPr>
        <w:t>Yu R</w:t>
      </w:r>
      <w:r w:rsidRPr="00F11137">
        <w:rPr>
          <w:rFonts w:ascii="Book Antiqua" w:hAnsi="Book Antiqua"/>
        </w:rPr>
        <w:t>, Tan Z, Xiang X, Dan Y, Deng G. Effectiveness of PIVKA-II in the detection of hepatocellular carcinoma based on real-world clinical data. </w:t>
      </w:r>
      <w:r w:rsidRPr="00F11137">
        <w:rPr>
          <w:rFonts w:ascii="Book Antiqua" w:hAnsi="Book Antiqua"/>
          <w:i/>
          <w:iCs/>
        </w:rPr>
        <w:t>BMC Cancer</w:t>
      </w:r>
      <w:r w:rsidRPr="00F11137">
        <w:rPr>
          <w:rFonts w:ascii="Book Antiqua" w:hAnsi="Book Antiqua"/>
        </w:rPr>
        <w:t> 2017; </w:t>
      </w:r>
      <w:r w:rsidRPr="00F11137">
        <w:rPr>
          <w:rFonts w:ascii="Book Antiqua" w:hAnsi="Book Antiqua"/>
          <w:b/>
          <w:bCs/>
        </w:rPr>
        <w:t>17</w:t>
      </w:r>
      <w:r w:rsidRPr="00F11137">
        <w:rPr>
          <w:rFonts w:ascii="Book Antiqua" w:hAnsi="Book Antiqua"/>
        </w:rPr>
        <w:t>: 608 [PMID: 28863782 DOI: 10.1186/s12885-017-3609-6]</w:t>
      </w:r>
    </w:p>
    <w:p w14:paraId="46CCF165" w14:textId="77777777" w:rsidR="00F11137" w:rsidRPr="00F11137" w:rsidRDefault="00F11137" w:rsidP="001A6B6D">
      <w:pPr>
        <w:spacing w:line="360" w:lineRule="auto"/>
        <w:jc w:val="both"/>
        <w:rPr>
          <w:rFonts w:ascii="Book Antiqua" w:hAnsi="Book Antiqua"/>
        </w:rPr>
      </w:pPr>
      <w:r w:rsidRPr="00F11137">
        <w:rPr>
          <w:rFonts w:ascii="Book Antiqua" w:hAnsi="Book Antiqua"/>
        </w:rPr>
        <w:t>24 </w:t>
      </w:r>
      <w:proofErr w:type="spellStart"/>
      <w:r w:rsidRPr="00F11137">
        <w:rPr>
          <w:rFonts w:ascii="Book Antiqua" w:hAnsi="Book Antiqua"/>
          <w:b/>
          <w:bCs/>
        </w:rPr>
        <w:t>Seo</w:t>
      </w:r>
      <w:proofErr w:type="spellEnd"/>
      <w:r w:rsidRPr="00F11137">
        <w:rPr>
          <w:rFonts w:ascii="Book Antiqua" w:hAnsi="Book Antiqua"/>
          <w:b/>
          <w:bCs/>
        </w:rPr>
        <w:t xml:space="preserve"> SI</w:t>
      </w:r>
      <w:r w:rsidRPr="00F11137">
        <w:rPr>
          <w:rFonts w:ascii="Book Antiqua" w:hAnsi="Book Antiqua"/>
        </w:rPr>
        <w:t>, Kim HS, Kim WJ, Shin WG, Kim DJ, Kim KH, Jang MK, Lee JH, Kim JS, Kim HY, Kim DJ, Lee MS, Park CK. Diagnostic value of PIVKA-II and alpha-fetoprotein in hepatitis B virus-associated hepatocellular carcinoma. </w:t>
      </w:r>
      <w:r w:rsidRPr="00F11137">
        <w:rPr>
          <w:rFonts w:ascii="Book Antiqua" w:hAnsi="Book Antiqua"/>
          <w:i/>
          <w:iCs/>
        </w:rPr>
        <w:t xml:space="preserve">World J </w:t>
      </w:r>
      <w:proofErr w:type="spellStart"/>
      <w:r w:rsidRPr="00F11137">
        <w:rPr>
          <w:rFonts w:ascii="Book Antiqua" w:hAnsi="Book Antiqua"/>
          <w:i/>
          <w:iCs/>
        </w:rPr>
        <w:t>Gastroenterol</w:t>
      </w:r>
      <w:proofErr w:type="spellEnd"/>
      <w:r w:rsidRPr="00F11137">
        <w:rPr>
          <w:rFonts w:ascii="Book Antiqua" w:hAnsi="Book Antiqua"/>
        </w:rPr>
        <w:t> 2015; </w:t>
      </w:r>
      <w:r w:rsidRPr="00F11137">
        <w:rPr>
          <w:rFonts w:ascii="Book Antiqua" w:hAnsi="Book Antiqua"/>
          <w:b/>
          <w:bCs/>
        </w:rPr>
        <w:t>21</w:t>
      </w:r>
      <w:r w:rsidRPr="00F11137">
        <w:rPr>
          <w:rFonts w:ascii="Book Antiqua" w:hAnsi="Book Antiqua"/>
        </w:rPr>
        <w:t>: 3928-3935 [PMID: 25852278 DOI: 10.3748/wjg.v21.i13.3928]</w:t>
      </w:r>
    </w:p>
    <w:p w14:paraId="3F558689" w14:textId="7A736929" w:rsidR="00F11137" w:rsidRPr="00F11137" w:rsidRDefault="00F11137" w:rsidP="001A6B6D">
      <w:pPr>
        <w:spacing w:line="360" w:lineRule="auto"/>
        <w:jc w:val="both"/>
        <w:rPr>
          <w:rFonts w:ascii="Book Antiqua" w:hAnsi="Book Antiqua"/>
          <w:lang w:eastAsia="zh-CN"/>
        </w:rPr>
      </w:pPr>
      <w:r w:rsidRPr="00F11137">
        <w:rPr>
          <w:rFonts w:ascii="Book Antiqua" w:hAnsi="Book Antiqua"/>
        </w:rPr>
        <w:t xml:space="preserve">25 2016 Global Burden of Disease 2017 [cited 2017 Oct 15]. Available from: </w:t>
      </w:r>
      <w:bookmarkStart w:id="190" w:name="OLE_LINK1303"/>
      <w:bookmarkStart w:id="191" w:name="OLE_LINK1304"/>
      <w:r w:rsidR="002007D4">
        <w:rPr>
          <w:rFonts w:ascii="Book Antiqua" w:hAnsi="Book Antiqua" w:hint="eastAsia"/>
          <w:lang w:eastAsia="zh-CN"/>
        </w:rPr>
        <w:t xml:space="preserve">URL: </w:t>
      </w:r>
      <w:r w:rsidRPr="00F11137">
        <w:rPr>
          <w:rFonts w:ascii="Book Antiqua" w:hAnsi="Book Antiqua"/>
        </w:rPr>
        <w:t>https://viz</w:t>
      </w:r>
      <w:r w:rsidR="002C7D5A">
        <w:rPr>
          <w:rFonts w:ascii="Book Antiqua" w:hAnsi="Book Antiqua"/>
        </w:rPr>
        <w:t>hub.healthdata.org/gbd-compare/</w:t>
      </w:r>
      <w:bookmarkEnd w:id="190"/>
      <w:bookmarkEnd w:id="191"/>
    </w:p>
    <w:p w14:paraId="4F16FD40" w14:textId="77777777" w:rsidR="00F11137" w:rsidRPr="00F11137" w:rsidRDefault="00F11137" w:rsidP="001A6B6D">
      <w:pPr>
        <w:spacing w:line="360" w:lineRule="auto"/>
        <w:jc w:val="both"/>
        <w:rPr>
          <w:rFonts w:ascii="Book Antiqua" w:hAnsi="Book Antiqua"/>
        </w:rPr>
      </w:pPr>
      <w:r w:rsidRPr="00F11137">
        <w:rPr>
          <w:rFonts w:ascii="Book Antiqua" w:hAnsi="Book Antiqua"/>
        </w:rPr>
        <w:lastRenderedPageBreak/>
        <w:t>26 </w:t>
      </w:r>
      <w:r w:rsidRPr="00F11137">
        <w:rPr>
          <w:rFonts w:ascii="Book Antiqua" w:hAnsi="Book Antiqua"/>
          <w:b/>
          <w:bCs/>
        </w:rPr>
        <w:t>Yu SJ</w:t>
      </w:r>
      <w:r w:rsidRPr="00F11137">
        <w:rPr>
          <w:rFonts w:ascii="Book Antiqua" w:hAnsi="Book Antiqua"/>
        </w:rPr>
        <w:t>. A concise review of updated guidelines regarding the management of hepatocellular carcinoma around the world: 2010-2016. </w:t>
      </w:r>
      <w:proofErr w:type="spellStart"/>
      <w:r w:rsidRPr="00F11137">
        <w:rPr>
          <w:rFonts w:ascii="Book Antiqua" w:hAnsi="Book Antiqua"/>
          <w:i/>
          <w:iCs/>
        </w:rPr>
        <w:t>Clin</w:t>
      </w:r>
      <w:proofErr w:type="spellEnd"/>
      <w:r w:rsidRPr="00F11137">
        <w:rPr>
          <w:rFonts w:ascii="Book Antiqua" w:hAnsi="Book Antiqua"/>
          <w:i/>
          <w:iCs/>
        </w:rPr>
        <w:t xml:space="preserve"> </w:t>
      </w:r>
      <w:proofErr w:type="spellStart"/>
      <w:r w:rsidRPr="00F11137">
        <w:rPr>
          <w:rFonts w:ascii="Book Antiqua" w:hAnsi="Book Antiqua"/>
          <w:i/>
          <w:iCs/>
        </w:rPr>
        <w:t>Mol</w:t>
      </w:r>
      <w:proofErr w:type="spellEnd"/>
      <w:r w:rsidRPr="00F11137">
        <w:rPr>
          <w:rFonts w:ascii="Book Antiqua" w:hAnsi="Book Antiqua"/>
          <w:i/>
          <w:iCs/>
        </w:rPr>
        <w:t xml:space="preserve"> </w:t>
      </w:r>
      <w:proofErr w:type="spellStart"/>
      <w:r w:rsidRPr="00F11137">
        <w:rPr>
          <w:rFonts w:ascii="Book Antiqua" w:hAnsi="Book Antiqua"/>
          <w:i/>
          <w:iCs/>
        </w:rPr>
        <w:t>Hepatol</w:t>
      </w:r>
      <w:proofErr w:type="spellEnd"/>
      <w:r w:rsidRPr="00F11137">
        <w:rPr>
          <w:rFonts w:ascii="Book Antiqua" w:hAnsi="Book Antiqua"/>
        </w:rPr>
        <w:t> 2016; </w:t>
      </w:r>
      <w:r w:rsidRPr="00F11137">
        <w:rPr>
          <w:rFonts w:ascii="Book Antiqua" w:hAnsi="Book Antiqua"/>
          <w:b/>
          <w:bCs/>
        </w:rPr>
        <w:t>22</w:t>
      </w:r>
      <w:r w:rsidRPr="00F11137">
        <w:rPr>
          <w:rFonts w:ascii="Book Antiqua" w:hAnsi="Book Antiqua"/>
        </w:rPr>
        <w:t>: 7-17 [PMID: 27044761 DOI: 10.3350/cmh.2016.22.1.7]</w:t>
      </w:r>
    </w:p>
    <w:p w14:paraId="3FFE6507" w14:textId="77777777" w:rsidR="00F11137" w:rsidRPr="00F11137" w:rsidRDefault="00F11137" w:rsidP="001A6B6D">
      <w:pPr>
        <w:spacing w:line="360" w:lineRule="auto"/>
        <w:jc w:val="both"/>
        <w:rPr>
          <w:rFonts w:ascii="Book Antiqua" w:hAnsi="Book Antiqua"/>
        </w:rPr>
      </w:pPr>
      <w:r w:rsidRPr="00F11137">
        <w:rPr>
          <w:rFonts w:ascii="Book Antiqua" w:hAnsi="Book Antiqua"/>
        </w:rPr>
        <w:t>27 </w:t>
      </w:r>
      <w:r w:rsidRPr="00F11137">
        <w:rPr>
          <w:rFonts w:ascii="Book Antiqua" w:hAnsi="Book Antiqua"/>
          <w:b/>
          <w:bCs/>
        </w:rPr>
        <w:t>Nguyen TT</w:t>
      </w:r>
      <w:r w:rsidRPr="00F11137">
        <w:rPr>
          <w:rFonts w:ascii="Book Antiqua" w:hAnsi="Book Antiqua"/>
        </w:rPr>
        <w:t xml:space="preserve">, McPhee SJ, Stewart S, </w:t>
      </w:r>
      <w:proofErr w:type="spellStart"/>
      <w:r w:rsidRPr="00F11137">
        <w:rPr>
          <w:rFonts w:ascii="Book Antiqua" w:hAnsi="Book Antiqua"/>
        </w:rPr>
        <w:t>Gildengorin</w:t>
      </w:r>
      <w:proofErr w:type="spellEnd"/>
      <w:r w:rsidRPr="00F11137">
        <w:rPr>
          <w:rFonts w:ascii="Book Antiqua" w:hAnsi="Book Antiqua"/>
        </w:rPr>
        <w:t xml:space="preserve"> G, Zhang L, Wong C, Maxwell AE, </w:t>
      </w:r>
      <w:proofErr w:type="spellStart"/>
      <w:r w:rsidRPr="00F11137">
        <w:rPr>
          <w:rFonts w:ascii="Book Antiqua" w:hAnsi="Book Antiqua"/>
        </w:rPr>
        <w:t>Bastani</w:t>
      </w:r>
      <w:proofErr w:type="spellEnd"/>
      <w:r w:rsidRPr="00F11137">
        <w:rPr>
          <w:rFonts w:ascii="Book Antiqua" w:hAnsi="Book Antiqua"/>
        </w:rPr>
        <w:t xml:space="preserve"> R, Taylor VM, Chen MS Jr. Factors associated with hepatitis B testing among Vietnamese Americans. </w:t>
      </w:r>
      <w:r w:rsidRPr="00F11137">
        <w:rPr>
          <w:rFonts w:ascii="Book Antiqua" w:hAnsi="Book Antiqua"/>
          <w:i/>
          <w:iCs/>
        </w:rPr>
        <w:t>J Gen Intern Med</w:t>
      </w:r>
      <w:r w:rsidRPr="00F11137">
        <w:rPr>
          <w:rFonts w:ascii="Book Antiqua" w:hAnsi="Book Antiqua"/>
        </w:rPr>
        <w:t> 2010; </w:t>
      </w:r>
      <w:r w:rsidRPr="00F11137">
        <w:rPr>
          <w:rFonts w:ascii="Book Antiqua" w:hAnsi="Book Antiqua"/>
          <w:b/>
          <w:bCs/>
        </w:rPr>
        <w:t>25</w:t>
      </w:r>
      <w:r w:rsidRPr="00F11137">
        <w:rPr>
          <w:rFonts w:ascii="Book Antiqua" w:hAnsi="Book Antiqua"/>
        </w:rPr>
        <w:t>: 694-700 [PMID: 20306150 DOI: 10.1007/s11606-010-1285-1]</w:t>
      </w:r>
    </w:p>
    <w:p w14:paraId="1D76A326" w14:textId="77777777" w:rsidR="00F11137" w:rsidRPr="00F11137" w:rsidRDefault="00F11137" w:rsidP="001A6B6D">
      <w:pPr>
        <w:spacing w:line="360" w:lineRule="auto"/>
        <w:jc w:val="both"/>
        <w:rPr>
          <w:rFonts w:ascii="Book Antiqua" w:hAnsi="Book Antiqua"/>
        </w:rPr>
      </w:pPr>
      <w:r w:rsidRPr="00F11137">
        <w:rPr>
          <w:rFonts w:ascii="Book Antiqua" w:hAnsi="Book Antiqua"/>
        </w:rPr>
        <w:t>28 </w:t>
      </w:r>
      <w:proofErr w:type="spellStart"/>
      <w:r w:rsidRPr="00F11137">
        <w:rPr>
          <w:rFonts w:ascii="Book Antiqua" w:hAnsi="Book Antiqua"/>
          <w:b/>
          <w:bCs/>
        </w:rPr>
        <w:t>Khue</w:t>
      </w:r>
      <w:proofErr w:type="spellEnd"/>
      <w:r w:rsidRPr="00F11137">
        <w:rPr>
          <w:rFonts w:ascii="Book Antiqua" w:hAnsi="Book Antiqua"/>
          <w:b/>
          <w:bCs/>
        </w:rPr>
        <w:t xml:space="preserve"> NT</w:t>
      </w:r>
      <w:r w:rsidRPr="00F11137">
        <w:rPr>
          <w:rFonts w:ascii="Book Antiqua" w:hAnsi="Book Antiqua"/>
        </w:rPr>
        <w:t>. Diabetes in Vietnam. </w:t>
      </w:r>
      <w:r w:rsidRPr="00F11137">
        <w:rPr>
          <w:rFonts w:ascii="Book Antiqua" w:hAnsi="Book Antiqua"/>
          <w:i/>
          <w:iCs/>
        </w:rPr>
        <w:t>Ann Glob Health</w:t>
      </w:r>
      <w:r w:rsidRPr="00F11137">
        <w:rPr>
          <w:rFonts w:ascii="Book Antiqua" w:hAnsi="Book Antiqua"/>
        </w:rPr>
        <w:t> 2015; </w:t>
      </w:r>
      <w:r w:rsidRPr="00F11137">
        <w:rPr>
          <w:rFonts w:ascii="Book Antiqua" w:hAnsi="Book Antiqua"/>
          <w:b/>
          <w:bCs/>
        </w:rPr>
        <w:t>81</w:t>
      </w:r>
      <w:r w:rsidRPr="00F11137">
        <w:rPr>
          <w:rFonts w:ascii="Book Antiqua" w:hAnsi="Book Antiqua"/>
        </w:rPr>
        <w:t>: 870-873 [PMID: 27108154 DOI: 10.1016/j.aogh.2016.01.003]</w:t>
      </w:r>
    </w:p>
    <w:p w14:paraId="6B5DA7F8" w14:textId="77777777" w:rsidR="00F11137" w:rsidRPr="00F11137" w:rsidRDefault="00F11137" w:rsidP="001A6B6D">
      <w:pPr>
        <w:spacing w:line="360" w:lineRule="auto"/>
        <w:jc w:val="both"/>
        <w:rPr>
          <w:rFonts w:ascii="Book Antiqua" w:hAnsi="Book Antiqua"/>
        </w:rPr>
      </w:pPr>
      <w:r w:rsidRPr="00F11137">
        <w:rPr>
          <w:rFonts w:ascii="Book Antiqua" w:hAnsi="Book Antiqua"/>
        </w:rPr>
        <w:t>29 </w:t>
      </w:r>
      <w:proofErr w:type="spellStart"/>
      <w:r w:rsidRPr="00F11137">
        <w:rPr>
          <w:rFonts w:ascii="Book Antiqua" w:hAnsi="Book Antiqua"/>
          <w:b/>
          <w:bCs/>
        </w:rPr>
        <w:t>Tabibian</w:t>
      </w:r>
      <w:proofErr w:type="spellEnd"/>
      <w:r w:rsidRPr="00F11137">
        <w:rPr>
          <w:rFonts w:ascii="Book Antiqua" w:hAnsi="Book Antiqua"/>
          <w:b/>
          <w:bCs/>
        </w:rPr>
        <w:t xml:space="preserve"> JH</w:t>
      </w:r>
      <w:r w:rsidRPr="00F11137">
        <w:rPr>
          <w:rFonts w:ascii="Book Antiqua" w:hAnsi="Book Antiqua"/>
        </w:rPr>
        <w:t xml:space="preserve">, </w:t>
      </w:r>
      <w:proofErr w:type="spellStart"/>
      <w:r w:rsidRPr="00F11137">
        <w:rPr>
          <w:rFonts w:ascii="Book Antiqua" w:hAnsi="Book Antiqua"/>
        </w:rPr>
        <w:t>Lazo</w:t>
      </w:r>
      <w:proofErr w:type="spellEnd"/>
      <w:r w:rsidRPr="00F11137">
        <w:rPr>
          <w:rFonts w:ascii="Book Antiqua" w:hAnsi="Book Antiqua"/>
        </w:rPr>
        <w:t xml:space="preserve"> M, </w:t>
      </w:r>
      <w:proofErr w:type="spellStart"/>
      <w:r w:rsidRPr="00F11137">
        <w:rPr>
          <w:rFonts w:ascii="Book Antiqua" w:hAnsi="Book Antiqua"/>
        </w:rPr>
        <w:t>Durazo</w:t>
      </w:r>
      <w:proofErr w:type="spellEnd"/>
      <w:r w:rsidRPr="00F11137">
        <w:rPr>
          <w:rFonts w:ascii="Book Antiqua" w:hAnsi="Book Antiqua"/>
        </w:rPr>
        <w:t xml:space="preserve"> FA, </w:t>
      </w:r>
      <w:proofErr w:type="spellStart"/>
      <w:r w:rsidRPr="00F11137">
        <w:rPr>
          <w:rFonts w:ascii="Book Antiqua" w:hAnsi="Book Antiqua"/>
        </w:rPr>
        <w:t>Yeh</w:t>
      </w:r>
      <w:proofErr w:type="spellEnd"/>
      <w:r w:rsidRPr="00F11137">
        <w:rPr>
          <w:rFonts w:ascii="Book Antiqua" w:hAnsi="Book Antiqua"/>
        </w:rPr>
        <w:t xml:space="preserve"> HC, Tong MJ, Clark JM. Nonalcoholic fatty liver disease across ethno-racial groups: do Asian-American adults represent a new at-risk population? </w:t>
      </w:r>
      <w:r w:rsidRPr="00F11137">
        <w:rPr>
          <w:rFonts w:ascii="Book Antiqua" w:hAnsi="Book Antiqua"/>
          <w:i/>
          <w:iCs/>
        </w:rPr>
        <w:t xml:space="preserve">J </w:t>
      </w:r>
      <w:proofErr w:type="spellStart"/>
      <w:r w:rsidRPr="00F11137">
        <w:rPr>
          <w:rFonts w:ascii="Book Antiqua" w:hAnsi="Book Antiqua"/>
          <w:i/>
          <w:iCs/>
        </w:rPr>
        <w:t>Gastroenterol</w:t>
      </w:r>
      <w:proofErr w:type="spellEnd"/>
      <w:r w:rsidRPr="00F11137">
        <w:rPr>
          <w:rFonts w:ascii="Book Antiqua" w:hAnsi="Book Antiqua"/>
          <w:i/>
          <w:iCs/>
        </w:rPr>
        <w:t xml:space="preserve"> </w:t>
      </w:r>
      <w:proofErr w:type="spellStart"/>
      <w:r w:rsidRPr="00F11137">
        <w:rPr>
          <w:rFonts w:ascii="Book Antiqua" w:hAnsi="Book Antiqua"/>
          <w:i/>
          <w:iCs/>
        </w:rPr>
        <w:t>Hepatol</w:t>
      </w:r>
      <w:proofErr w:type="spellEnd"/>
      <w:r w:rsidRPr="00F11137">
        <w:rPr>
          <w:rFonts w:ascii="Book Antiqua" w:hAnsi="Book Antiqua"/>
        </w:rPr>
        <w:t> 2011; </w:t>
      </w:r>
      <w:r w:rsidRPr="00F11137">
        <w:rPr>
          <w:rFonts w:ascii="Book Antiqua" w:hAnsi="Book Antiqua"/>
          <w:b/>
          <w:bCs/>
        </w:rPr>
        <w:t>26</w:t>
      </w:r>
      <w:r w:rsidRPr="00F11137">
        <w:rPr>
          <w:rFonts w:ascii="Book Antiqua" w:hAnsi="Book Antiqua"/>
        </w:rPr>
        <w:t>: 501-509 [PMID: 21332546 DOI: 10.1111/j.1440-1746.2010.06443.x]</w:t>
      </w:r>
    </w:p>
    <w:p w14:paraId="0301B3A8" w14:textId="77777777" w:rsidR="00F11137" w:rsidRDefault="00F11137" w:rsidP="001A6B6D">
      <w:pPr>
        <w:spacing w:line="360" w:lineRule="auto"/>
        <w:jc w:val="both"/>
        <w:rPr>
          <w:rFonts w:ascii="Book Antiqua" w:hAnsi="Book Antiqua"/>
          <w:lang w:eastAsia="zh-CN"/>
        </w:rPr>
      </w:pPr>
      <w:r w:rsidRPr="00F11137">
        <w:rPr>
          <w:rFonts w:ascii="Book Antiqua" w:hAnsi="Book Antiqua"/>
        </w:rPr>
        <w:t>30 </w:t>
      </w:r>
      <w:r w:rsidRPr="00F11137">
        <w:rPr>
          <w:rFonts w:ascii="Book Antiqua" w:hAnsi="Book Antiqua"/>
          <w:b/>
          <w:bCs/>
        </w:rPr>
        <w:t>Wong RJ</w:t>
      </w:r>
      <w:r w:rsidRPr="00F11137">
        <w:rPr>
          <w:rFonts w:ascii="Book Antiqua" w:hAnsi="Book Antiqua"/>
        </w:rPr>
        <w:t>, Ahmed A. Obesity and non-alcoholic fatty liver disease: Disparate associations among Asian populations. </w:t>
      </w:r>
      <w:r w:rsidRPr="00F11137">
        <w:rPr>
          <w:rFonts w:ascii="Book Antiqua" w:hAnsi="Book Antiqua"/>
          <w:i/>
          <w:iCs/>
        </w:rPr>
        <w:t xml:space="preserve">World J </w:t>
      </w:r>
      <w:proofErr w:type="spellStart"/>
      <w:r w:rsidRPr="00F11137">
        <w:rPr>
          <w:rFonts w:ascii="Book Antiqua" w:hAnsi="Book Antiqua"/>
          <w:i/>
          <w:iCs/>
        </w:rPr>
        <w:t>Hepatol</w:t>
      </w:r>
      <w:proofErr w:type="spellEnd"/>
      <w:r w:rsidRPr="00F11137">
        <w:rPr>
          <w:rFonts w:ascii="Book Antiqua" w:hAnsi="Book Antiqua"/>
        </w:rPr>
        <w:t> 2014; </w:t>
      </w:r>
      <w:r w:rsidRPr="00F11137">
        <w:rPr>
          <w:rFonts w:ascii="Book Antiqua" w:hAnsi="Book Antiqua"/>
          <w:b/>
          <w:bCs/>
        </w:rPr>
        <w:t>6</w:t>
      </w:r>
      <w:r w:rsidRPr="00F11137">
        <w:rPr>
          <w:rFonts w:ascii="Book Antiqua" w:hAnsi="Book Antiqua"/>
        </w:rPr>
        <w:t>: 263-273 [PMID: 24868320 DOI: 10.4254/wjh.v6.i5.263]</w:t>
      </w:r>
    </w:p>
    <w:p w14:paraId="0597784C" w14:textId="77777777" w:rsidR="00F11137" w:rsidRDefault="00F11137" w:rsidP="001A6B6D">
      <w:pPr>
        <w:spacing w:line="360" w:lineRule="auto"/>
        <w:jc w:val="both"/>
        <w:rPr>
          <w:rFonts w:ascii="Book Antiqua" w:hAnsi="Book Antiqua"/>
          <w:lang w:eastAsia="zh-CN"/>
        </w:rPr>
      </w:pPr>
    </w:p>
    <w:p w14:paraId="106C4F0E" w14:textId="32C64F7D" w:rsidR="00153E38" w:rsidRPr="00D76A98" w:rsidRDefault="00153E38" w:rsidP="001A6B6D">
      <w:pPr>
        <w:adjustRightInd w:val="0"/>
        <w:snapToGrid w:val="0"/>
        <w:spacing w:line="360" w:lineRule="auto"/>
        <w:jc w:val="right"/>
        <w:rPr>
          <w:rFonts w:ascii="Book Antiqua" w:hAnsi="Book Antiqua"/>
          <w:b/>
          <w:color w:val="000000"/>
        </w:rPr>
      </w:pPr>
      <w:bookmarkStart w:id="192" w:name="OLE_LINK447"/>
      <w:bookmarkStart w:id="193" w:name="OLE_LINK538"/>
      <w:bookmarkStart w:id="194" w:name="OLE_LINK554"/>
      <w:bookmarkStart w:id="195" w:name="OLE_LINK567"/>
      <w:bookmarkStart w:id="196" w:name="OLE_LINK595"/>
      <w:bookmarkStart w:id="197" w:name="OLE_LINK605"/>
      <w:bookmarkStart w:id="198" w:name="OLE_LINK623"/>
      <w:bookmarkStart w:id="199" w:name="OLE_LINK675"/>
      <w:bookmarkStart w:id="200" w:name="OLE_LINK690"/>
      <w:bookmarkStart w:id="201" w:name="OLE_LINK696"/>
      <w:bookmarkStart w:id="202" w:name="OLE_LINK746"/>
      <w:bookmarkStart w:id="203" w:name="OLE_LINK754"/>
      <w:bookmarkStart w:id="204" w:name="OLE_LINK759"/>
      <w:bookmarkStart w:id="205" w:name="OLE_LINK764"/>
      <w:bookmarkStart w:id="206" w:name="OLE_LINK804"/>
      <w:bookmarkStart w:id="207" w:name="OLE_LINK797"/>
      <w:bookmarkStart w:id="208" w:name="OLE_LINK816"/>
      <w:bookmarkStart w:id="209" w:name="OLE_LINK1205"/>
      <w:bookmarkStart w:id="210" w:name="OLE_LINK1206"/>
      <w:bookmarkStart w:id="211" w:name="OLE_LINK811"/>
      <w:bookmarkStart w:id="212" w:name="OLE_LINK812"/>
      <w:bookmarkStart w:id="213" w:name="OLE_LINK794"/>
      <w:bookmarkStart w:id="214" w:name="OLE_LINK848"/>
      <w:bookmarkStart w:id="215" w:name="OLE_LINK861"/>
      <w:bookmarkStart w:id="216" w:name="OLE_LINK872"/>
      <w:bookmarkStart w:id="217" w:name="OLE_LINK882"/>
      <w:bookmarkStart w:id="218" w:name="OLE_LINK921"/>
      <w:bookmarkStart w:id="219" w:name="OLE_LINK975"/>
      <w:bookmarkStart w:id="220" w:name="OLE_LINK930"/>
      <w:bookmarkStart w:id="221" w:name="OLE_LINK967"/>
      <w:bookmarkStart w:id="222" w:name="OLE_LINK992"/>
      <w:bookmarkStart w:id="223" w:name="OLE_LINK1033"/>
      <w:bookmarkStart w:id="224" w:name="OLE_LINK1052"/>
      <w:bookmarkStart w:id="225" w:name="OLE_LINK1045"/>
      <w:bookmarkStart w:id="226" w:name="OLE_LINK1075"/>
      <w:bookmarkStart w:id="227" w:name="OLE_LINK1071"/>
      <w:bookmarkStart w:id="228" w:name="OLE_LINK1118"/>
      <w:bookmarkStart w:id="229" w:name="OLE_LINK1114"/>
      <w:bookmarkStart w:id="230" w:name="OLE_LINK1096"/>
      <w:bookmarkStart w:id="231" w:name="OLE_LINK1106"/>
      <w:bookmarkStart w:id="232" w:name="OLE_LINK1099"/>
      <w:bookmarkStart w:id="233" w:name="OLE_LINK1113"/>
      <w:bookmarkStart w:id="234" w:name="OLE_LINK1143"/>
      <w:bookmarkStart w:id="235" w:name="OLE_LINK1164"/>
      <w:bookmarkStart w:id="236" w:name="OLE_LINK1152"/>
      <w:bookmarkStart w:id="237" w:name="OLE_LINK1157"/>
      <w:bookmarkStart w:id="238" w:name="OLE_LINK1162"/>
      <w:bookmarkStart w:id="239" w:name="OLE_LINK1172"/>
      <w:bookmarkStart w:id="240" w:name="OLE_LINK1197"/>
      <w:bookmarkStart w:id="241" w:name="OLE_LINK980"/>
      <w:bookmarkStart w:id="242" w:name="OLE_LINK1183"/>
      <w:bookmarkStart w:id="243" w:name="OLE_LINK1218"/>
      <w:bookmarkStart w:id="244" w:name="OLE_LINK1253"/>
      <w:bookmarkStart w:id="245" w:name="OLE_LINK1268"/>
      <w:bookmarkStart w:id="246" w:name="OLE_LINK1289"/>
      <w:bookmarkStart w:id="247" w:name="OLE_LINK1261"/>
      <w:r w:rsidRPr="00D76A98">
        <w:rPr>
          <w:rFonts w:ascii="Book Antiqua" w:hAnsi="Book Antiqua"/>
          <w:b/>
          <w:color w:val="000000"/>
        </w:rPr>
        <w:t>P-Reviewer:</w:t>
      </w:r>
      <w:r w:rsidRPr="00D76A98">
        <w:rPr>
          <w:rFonts w:ascii="Book Antiqua" w:hAnsi="Book Antiqua"/>
          <w:color w:val="000000"/>
        </w:rPr>
        <w:t xml:space="preserve"> </w:t>
      </w:r>
      <w:proofErr w:type="spellStart"/>
      <w:r w:rsidRPr="00153E38">
        <w:rPr>
          <w:rFonts w:ascii="Book Antiqua" w:hAnsi="Book Antiqua"/>
          <w:color w:val="000000"/>
        </w:rPr>
        <w:t>Berkane</w:t>
      </w:r>
      <w:proofErr w:type="spellEnd"/>
      <w:r w:rsidRPr="00153E38">
        <w:rPr>
          <w:rFonts w:ascii="Book Antiqua" w:hAnsi="Book Antiqua" w:hint="eastAsia"/>
          <w:color w:val="000000"/>
        </w:rPr>
        <w:t xml:space="preserve"> S, </w:t>
      </w:r>
      <w:proofErr w:type="spellStart"/>
      <w:r w:rsidRPr="00153E38">
        <w:rPr>
          <w:rFonts w:ascii="Book Antiqua" w:hAnsi="Book Antiqua"/>
          <w:color w:val="000000"/>
        </w:rPr>
        <w:t>Christodoulidis</w:t>
      </w:r>
      <w:proofErr w:type="spellEnd"/>
      <w:r w:rsidRPr="00153E38">
        <w:rPr>
          <w:rFonts w:ascii="Book Antiqua" w:hAnsi="Book Antiqua" w:hint="eastAsia"/>
          <w:color w:val="000000"/>
        </w:rPr>
        <w:t xml:space="preserve"> G,</w:t>
      </w:r>
      <w:r w:rsidRPr="00153E38">
        <w:rPr>
          <w:rFonts w:ascii="Book Antiqua" w:hAnsi="Book Antiqua"/>
          <w:color w:val="000000"/>
        </w:rPr>
        <w:t xml:space="preserve"> </w:t>
      </w:r>
      <w:proofErr w:type="spellStart"/>
      <w:r w:rsidRPr="00153E38">
        <w:rPr>
          <w:rFonts w:ascii="Book Antiqua" w:hAnsi="Book Antiqua"/>
          <w:color w:val="000000"/>
        </w:rPr>
        <w:t>Namisaki</w:t>
      </w:r>
      <w:proofErr w:type="spellEnd"/>
      <w:r w:rsidRPr="00153E38">
        <w:rPr>
          <w:rFonts w:ascii="Book Antiqua" w:hAnsi="Book Antiqua" w:hint="eastAsia"/>
          <w:color w:val="000000"/>
        </w:rPr>
        <w:t xml:space="preserve"> T, </w:t>
      </w:r>
      <w:proofErr w:type="spellStart"/>
      <w:r w:rsidRPr="00153E38">
        <w:rPr>
          <w:rFonts w:ascii="Book Antiqua" w:hAnsi="Book Antiqua"/>
          <w:color w:val="000000"/>
        </w:rPr>
        <w:t>Sazci</w:t>
      </w:r>
      <w:proofErr w:type="spellEnd"/>
      <w:r w:rsidRPr="00153E38">
        <w:rPr>
          <w:rFonts w:ascii="Book Antiqua" w:hAnsi="Book Antiqua" w:hint="eastAsia"/>
          <w:color w:val="000000"/>
        </w:rPr>
        <w:t xml:space="preserve"> A, </w:t>
      </w:r>
      <w:proofErr w:type="spellStart"/>
      <w:r w:rsidRPr="00153E38">
        <w:rPr>
          <w:rFonts w:ascii="Book Antiqua" w:hAnsi="Book Antiqua"/>
          <w:color w:val="000000"/>
        </w:rPr>
        <w:t>Tajiri</w:t>
      </w:r>
      <w:proofErr w:type="spellEnd"/>
      <w:r w:rsidRPr="00153E38">
        <w:rPr>
          <w:rFonts w:ascii="Book Antiqua" w:hAnsi="Book Antiqua" w:hint="eastAsia"/>
          <w:color w:val="000000"/>
        </w:rPr>
        <w:t xml:space="preserve"> K, </w:t>
      </w:r>
      <w:r w:rsidRPr="00153E38">
        <w:rPr>
          <w:rFonts w:ascii="Book Antiqua" w:hAnsi="Book Antiqua"/>
          <w:color w:val="000000"/>
        </w:rPr>
        <w:t>Zhu</w:t>
      </w:r>
      <w:r w:rsidRPr="00153E38">
        <w:rPr>
          <w:rFonts w:ascii="Book Antiqua" w:hAnsi="Book Antiqua" w:hint="eastAsia"/>
          <w:color w:val="000000"/>
        </w:rPr>
        <w:t xml:space="preserve"> X</w:t>
      </w:r>
      <w:r>
        <w:rPr>
          <w:rFonts w:ascii="Verdana" w:hAnsi="Verdana" w:hint="eastAsia"/>
          <w:color w:val="000000"/>
          <w:sz w:val="22"/>
          <w:szCs w:val="22"/>
          <w:shd w:val="clear" w:color="auto" w:fill="FFFFFF"/>
          <w:lang w:eastAsia="zh-CN"/>
        </w:rPr>
        <w:t xml:space="preserve"> </w:t>
      </w:r>
      <w:r w:rsidRPr="00D76A98">
        <w:rPr>
          <w:rFonts w:ascii="Book Antiqua" w:hAnsi="Book Antiqua"/>
          <w:b/>
          <w:color w:val="000000"/>
        </w:rPr>
        <w:t xml:space="preserve">S-Editor: </w:t>
      </w:r>
      <w:r w:rsidR="001A6B6D">
        <w:rPr>
          <w:rFonts w:ascii="Book Antiqua" w:hAnsi="Book Antiqua" w:hint="eastAsia"/>
          <w:color w:val="000000"/>
          <w:lang w:eastAsia="zh-CN"/>
        </w:rPr>
        <w:t xml:space="preserve">Cui LJ </w:t>
      </w:r>
      <w:r w:rsidRPr="00D76A98">
        <w:rPr>
          <w:rFonts w:ascii="Book Antiqua" w:hAnsi="Book Antiqua"/>
          <w:b/>
          <w:color w:val="000000"/>
        </w:rPr>
        <w:t>L-Editor: E-Editor:</w:t>
      </w:r>
    </w:p>
    <w:p w14:paraId="26217F30" w14:textId="77777777" w:rsidR="00153E38" w:rsidRPr="00D76A98" w:rsidRDefault="00153E38" w:rsidP="001A6B6D">
      <w:pPr>
        <w:shd w:val="clear" w:color="auto" w:fill="FFFFFF"/>
        <w:snapToGrid w:val="0"/>
        <w:spacing w:line="360" w:lineRule="auto"/>
        <w:jc w:val="both"/>
        <w:rPr>
          <w:rFonts w:ascii="Book Antiqua" w:hAnsi="Book Antiqua" w:cs="Helvetica"/>
          <w:b/>
        </w:rPr>
      </w:pPr>
      <w:bookmarkStart w:id="248" w:name="OLE_LINK880"/>
      <w:bookmarkStart w:id="249" w:name="OLE_LINK881"/>
      <w:bookmarkStart w:id="250" w:name="OLE_LINK813"/>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p w14:paraId="6E1929A1" w14:textId="7D78D79A" w:rsidR="00153E38" w:rsidRPr="00D76A98" w:rsidRDefault="00153E38" w:rsidP="001A6B6D">
      <w:pPr>
        <w:shd w:val="clear" w:color="auto" w:fill="FFFFFF"/>
        <w:snapToGrid w:val="0"/>
        <w:spacing w:line="360" w:lineRule="auto"/>
        <w:jc w:val="both"/>
        <w:rPr>
          <w:rFonts w:ascii="Book Antiqua" w:hAnsi="Book Antiqua" w:cs="Helvetica"/>
          <w:b/>
        </w:rPr>
      </w:pPr>
      <w:r w:rsidRPr="00D76A98">
        <w:rPr>
          <w:rFonts w:ascii="Book Antiqua" w:hAnsi="Book Antiqua" w:cs="Helvetica"/>
          <w:b/>
        </w:rPr>
        <w:t xml:space="preserve">Specialty type: </w:t>
      </w:r>
      <w:bookmarkStart w:id="251" w:name="OLE_LINK974"/>
      <w:bookmarkStart w:id="252" w:name="OLE_LINK977"/>
      <w:bookmarkStart w:id="253" w:name="OLE_LINK1219"/>
      <w:r w:rsidR="00533124" w:rsidRPr="00D76A98">
        <w:rPr>
          <w:rFonts w:ascii="Book Antiqua" w:hAnsi="Book Antiqua"/>
          <w:color w:val="000000"/>
        </w:rPr>
        <w:t>Gastroenterology and hepatology</w:t>
      </w:r>
      <w:bookmarkEnd w:id="251"/>
      <w:bookmarkEnd w:id="252"/>
      <w:bookmarkEnd w:id="253"/>
    </w:p>
    <w:p w14:paraId="565EF37B" w14:textId="053BDBA6" w:rsidR="00153E38" w:rsidRPr="00C91C7D" w:rsidRDefault="00153E38" w:rsidP="00C91C7D">
      <w:pPr>
        <w:spacing w:line="360" w:lineRule="auto"/>
        <w:jc w:val="both"/>
        <w:rPr>
          <w:rFonts w:ascii="Book Antiqua" w:hAnsi="Book Antiqua"/>
          <w:lang w:eastAsia="zh-CN"/>
        </w:rPr>
      </w:pPr>
      <w:r w:rsidRPr="00D76A98">
        <w:rPr>
          <w:rFonts w:ascii="Book Antiqua" w:hAnsi="Book Antiqua" w:cs="Helvetica"/>
          <w:b/>
        </w:rPr>
        <w:t xml:space="preserve">Country of origin: </w:t>
      </w:r>
      <w:r w:rsidR="00C91C7D">
        <w:rPr>
          <w:rFonts w:ascii="Book Antiqua" w:hAnsi="Book Antiqua"/>
        </w:rPr>
        <w:t>Vietnam</w:t>
      </w:r>
    </w:p>
    <w:p w14:paraId="13AFA867" w14:textId="77777777" w:rsidR="00153E38" w:rsidRPr="00D76A98" w:rsidRDefault="00153E38" w:rsidP="001A6B6D">
      <w:pPr>
        <w:shd w:val="clear" w:color="auto" w:fill="FFFFFF"/>
        <w:snapToGrid w:val="0"/>
        <w:spacing w:line="360" w:lineRule="auto"/>
        <w:jc w:val="both"/>
        <w:rPr>
          <w:rFonts w:ascii="Book Antiqua" w:hAnsi="Book Antiqua" w:cs="Helvetica"/>
          <w:b/>
        </w:rPr>
      </w:pPr>
      <w:r w:rsidRPr="00D76A98">
        <w:rPr>
          <w:rFonts w:ascii="Book Antiqua" w:hAnsi="Book Antiqua" w:cs="Helvetica"/>
          <w:b/>
        </w:rPr>
        <w:t>Peer-review report classification</w:t>
      </w:r>
    </w:p>
    <w:p w14:paraId="54DC2E6A" w14:textId="77777777" w:rsidR="00153E38" w:rsidRPr="00D76A98" w:rsidRDefault="00153E38" w:rsidP="001A6B6D">
      <w:pPr>
        <w:shd w:val="clear" w:color="auto" w:fill="FFFFFF"/>
        <w:snapToGrid w:val="0"/>
        <w:spacing w:line="360" w:lineRule="auto"/>
        <w:jc w:val="both"/>
        <w:rPr>
          <w:rFonts w:ascii="Book Antiqua" w:hAnsi="Book Antiqua" w:cs="Helvetica"/>
        </w:rPr>
      </w:pPr>
      <w:r w:rsidRPr="00D76A98">
        <w:rPr>
          <w:rFonts w:ascii="Book Antiqua" w:hAnsi="Book Antiqua" w:cs="Helvetica"/>
        </w:rPr>
        <w:t xml:space="preserve">Grade A (Excellent): </w:t>
      </w:r>
      <w:r w:rsidRPr="00D76A98">
        <w:rPr>
          <w:rFonts w:ascii="Book Antiqua" w:hAnsi="Book Antiqua" w:cs="Helvetica" w:hint="eastAsia"/>
        </w:rPr>
        <w:t>0</w:t>
      </w:r>
    </w:p>
    <w:p w14:paraId="1DED7ECA" w14:textId="4BAF201E" w:rsidR="00153E38" w:rsidRPr="00D76A98" w:rsidRDefault="00153E38" w:rsidP="001A6B6D">
      <w:pPr>
        <w:shd w:val="clear" w:color="auto" w:fill="FFFFFF"/>
        <w:snapToGrid w:val="0"/>
        <w:spacing w:line="360" w:lineRule="auto"/>
        <w:jc w:val="both"/>
        <w:rPr>
          <w:rFonts w:ascii="Book Antiqua" w:hAnsi="Book Antiqua" w:cs="Helvetica"/>
          <w:lang w:eastAsia="zh-CN"/>
        </w:rPr>
      </w:pPr>
      <w:r w:rsidRPr="00D76A98">
        <w:rPr>
          <w:rFonts w:ascii="Book Antiqua" w:hAnsi="Book Antiqua" w:cs="Helvetica"/>
        </w:rPr>
        <w:t xml:space="preserve">Grade B (Very good): </w:t>
      </w:r>
      <w:r w:rsidR="00533124">
        <w:rPr>
          <w:rFonts w:ascii="Book Antiqua" w:hAnsi="Book Antiqua" w:cs="Helvetica" w:hint="eastAsia"/>
          <w:lang w:eastAsia="zh-CN"/>
        </w:rPr>
        <w:t>B, B</w:t>
      </w:r>
    </w:p>
    <w:p w14:paraId="3B25BC89" w14:textId="549ADFE6" w:rsidR="00153E38" w:rsidRPr="00D76A98" w:rsidRDefault="00153E38" w:rsidP="001A6B6D">
      <w:pPr>
        <w:shd w:val="clear" w:color="auto" w:fill="FFFFFF"/>
        <w:snapToGrid w:val="0"/>
        <w:spacing w:line="360" w:lineRule="auto"/>
        <w:jc w:val="both"/>
        <w:rPr>
          <w:rFonts w:ascii="Book Antiqua" w:hAnsi="Book Antiqua" w:cs="Helvetica"/>
          <w:lang w:eastAsia="zh-CN"/>
        </w:rPr>
      </w:pPr>
      <w:r w:rsidRPr="00D76A98">
        <w:rPr>
          <w:rFonts w:ascii="Book Antiqua" w:hAnsi="Book Antiqua" w:cs="Helvetica"/>
        </w:rPr>
        <w:t xml:space="preserve">Grade C (Good): </w:t>
      </w:r>
      <w:r w:rsidR="00533124">
        <w:rPr>
          <w:rFonts w:ascii="Book Antiqua" w:hAnsi="Book Antiqua" w:cs="Helvetica" w:hint="eastAsia"/>
          <w:lang w:eastAsia="zh-CN"/>
        </w:rPr>
        <w:t>C, C, C</w:t>
      </w:r>
    </w:p>
    <w:p w14:paraId="31BEB39B" w14:textId="287FC1FE" w:rsidR="00153E38" w:rsidRPr="00D76A98" w:rsidRDefault="00153E38" w:rsidP="001A6B6D">
      <w:pPr>
        <w:shd w:val="clear" w:color="auto" w:fill="FFFFFF"/>
        <w:snapToGrid w:val="0"/>
        <w:spacing w:line="360" w:lineRule="auto"/>
        <w:jc w:val="both"/>
        <w:rPr>
          <w:rFonts w:ascii="Book Antiqua" w:hAnsi="Book Antiqua" w:cs="Helvetica"/>
          <w:lang w:eastAsia="zh-CN"/>
        </w:rPr>
      </w:pPr>
      <w:r w:rsidRPr="00D76A98">
        <w:rPr>
          <w:rFonts w:ascii="Book Antiqua" w:hAnsi="Book Antiqua" w:cs="Helvetica"/>
        </w:rPr>
        <w:t xml:space="preserve">Grade D (Fair): </w:t>
      </w:r>
      <w:r w:rsidR="00533124">
        <w:rPr>
          <w:rFonts w:ascii="Book Antiqua" w:hAnsi="Book Antiqua" w:cs="Helvetica" w:hint="eastAsia"/>
          <w:lang w:eastAsia="zh-CN"/>
        </w:rPr>
        <w:t>D</w:t>
      </w:r>
    </w:p>
    <w:p w14:paraId="7BFD00FF" w14:textId="77777777" w:rsidR="00153E38" w:rsidRPr="00D76A98" w:rsidRDefault="00153E38" w:rsidP="001A6B6D">
      <w:pPr>
        <w:shd w:val="clear" w:color="auto" w:fill="FFFFFF"/>
        <w:snapToGrid w:val="0"/>
        <w:spacing w:line="360" w:lineRule="auto"/>
        <w:jc w:val="both"/>
        <w:rPr>
          <w:rFonts w:ascii="Book Antiqua" w:hAnsi="Book Antiqua" w:cs="Helvetica"/>
        </w:rPr>
      </w:pPr>
      <w:r w:rsidRPr="00D76A98">
        <w:rPr>
          <w:rFonts w:ascii="Book Antiqua" w:hAnsi="Book Antiqua" w:cs="Helvetica"/>
        </w:rPr>
        <w:t xml:space="preserve">Grade E (Poor): </w:t>
      </w:r>
      <w:r w:rsidRPr="00D76A98">
        <w:rPr>
          <w:rFonts w:ascii="Book Antiqua" w:hAnsi="Book Antiqua" w:cs="Helvetica" w:hint="eastAsia"/>
        </w:rPr>
        <w:t>0</w:t>
      </w:r>
      <w:bookmarkEnd w:id="209"/>
      <w:bookmarkEnd w:id="210"/>
      <w:bookmarkEnd w:id="248"/>
      <w:bookmarkEnd w:id="249"/>
      <w:bookmarkEnd w:id="250"/>
    </w:p>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14:paraId="1EEEA652" w14:textId="77777777" w:rsidR="00F11137" w:rsidRPr="00F11137" w:rsidRDefault="00F11137" w:rsidP="001A6B6D">
      <w:pPr>
        <w:spacing w:line="360" w:lineRule="auto"/>
        <w:jc w:val="both"/>
        <w:rPr>
          <w:rFonts w:ascii="Book Antiqua" w:hAnsi="Book Antiqua"/>
          <w:lang w:eastAsia="zh-CN"/>
        </w:rPr>
      </w:pPr>
    </w:p>
    <w:p w14:paraId="0735C538" w14:textId="77777777" w:rsidR="00F74A9E" w:rsidRPr="00F74A9E" w:rsidRDefault="00F74A9E" w:rsidP="001A6B6D">
      <w:pPr>
        <w:spacing w:line="360" w:lineRule="auto"/>
        <w:jc w:val="both"/>
        <w:rPr>
          <w:rFonts w:ascii="Book Antiqua" w:hAnsi="Book Antiqua"/>
        </w:rPr>
      </w:pPr>
    </w:p>
    <w:p w14:paraId="19DD7D36" w14:textId="77777777" w:rsidR="00A252CE" w:rsidRPr="007B0E8A" w:rsidRDefault="00FE5720" w:rsidP="001A6B6D">
      <w:pPr>
        <w:shd w:val="clear" w:color="auto" w:fill="FFFFFF"/>
        <w:snapToGrid w:val="0"/>
        <w:spacing w:line="360" w:lineRule="auto"/>
        <w:jc w:val="both"/>
        <w:rPr>
          <w:rFonts w:ascii="Book Antiqua" w:hAnsi="Book Antiqua" w:cs="Helvetica"/>
        </w:rPr>
      </w:pPr>
      <w:r>
        <w:rPr>
          <w:rFonts w:ascii="Book Antiqua" w:hAnsi="Book Antiqua"/>
          <w:b/>
        </w:rPr>
        <w:br w:type="page"/>
      </w:r>
      <w:r w:rsidR="00A252CE" w:rsidRPr="007B0E8A">
        <w:rPr>
          <w:rFonts w:ascii="Book Antiqua" w:hAnsi="Book Antiqua" w:cs="Helvetica"/>
          <w:noProof/>
          <w:lang w:eastAsia="zh-CN"/>
        </w:rPr>
        <w:lastRenderedPageBreak/>
        <w:drawing>
          <wp:inline distT="0" distB="0" distL="0" distR="0" wp14:anchorId="1FB98557" wp14:editId="2B3D2011">
            <wp:extent cx="4585446" cy="5553636"/>
            <wp:effectExtent l="0" t="0" r="5715" b="9525"/>
            <wp:docPr id="3" name="Picture">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a:hlinkClick r:id="rId8"/>
                    </pic:cNvPr>
                    <pic:cNvPicPr>
                      <a:picLocks noChangeAspect="1"/>
                    </pic:cNvPicPr>
                  </pic:nvPicPr>
                  <pic:blipFill rotWithShape="1">
                    <a:blip r:embed="rId9"/>
                    <a:srcRect l="8499" t="6470" r="4131" b="12549"/>
                    <a:stretch/>
                  </pic:blipFill>
                  <pic:spPr>
                    <a:xfrm>
                      <a:off x="0" y="0"/>
                      <a:ext cx="4585446" cy="5553636"/>
                    </a:xfrm>
                    <a:prstGeom prst="rect">
                      <a:avLst/>
                    </a:prstGeom>
                    <a:noFill/>
                  </pic:spPr>
                </pic:pic>
              </a:graphicData>
            </a:graphic>
          </wp:inline>
        </w:drawing>
      </w:r>
    </w:p>
    <w:p w14:paraId="61193956" w14:textId="77777777" w:rsidR="00A252CE" w:rsidRPr="007B0E8A" w:rsidRDefault="00A252CE" w:rsidP="001A6B6D">
      <w:pPr>
        <w:shd w:val="clear" w:color="auto" w:fill="FFFFFF"/>
        <w:snapToGrid w:val="0"/>
        <w:spacing w:line="360" w:lineRule="auto"/>
        <w:jc w:val="both"/>
        <w:rPr>
          <w:rFonts w:ascii="Book Antiqua" w:hAnsi="Book Antiqua" w:cs="Helvetica"/>
        </w:rPr>
      </w:pPr>
      <w:r w:rsidRPr="007B0E8A">
        <w:rPr>
          <w:rFonts w:ascii="Book Antiqua" w:hAnsi="Book Antiqua" w:cs="Helvetica"/>
          <w:b/>
        </w:rPr>
        <w:t>Figure 1 Geographic distribution of patients with hepatocellular carcinoma receiving care at Cho Ray Hospital, Vietnam</w:t>
      </w:r>
      <w:r w:rsidRPr="007B0E8A">
        <w:rPr>
          <w:rFonts w:ascii="Book Antiqua" w:hAnsi="Book Antiqua" w:cs="Helvetica" w:hint="eastAsia"/>
          <w:b/>
          <w:lang w:eastAsia="zh-CN"/>
        </w:rPr>
        <w:t>.</w:t>
      </w:r>
      <w:r w:rsidRPr="007B0E8A">
        <w:rPr>
          <w:rFonts w:ascii="Book Antiqua" w:hAnsi="Book Antiqua" w:cs="Helvetica"/>
        </w:rPr>
        <w:fldChar w:fldCharType="begin"/>
      </w:r>
      <w:r w:rsidRPr="007B0E8A">
        <w:rPr>
          <w:rFonts w:ascii="Book Antiqua" w:hAnsi="Book Antiqua" w:cs="Helvetica"/>
        </w:rPr>
        <w:instrText xml:space="preserve"> ADDIN </w:instrText>
      </w:r>
      <w:r w:rsidRPr="007B0E8A">
        <w:rPr>
          <w:rFonts w:ascii="Book Antiqua" w:hAnsi="Book Antiqua" w:cs="Helvetica"/>
        </w:rPr>
        <w:fldChar w:fldCharType="end"/>
      </w:r>
    </w:p>
    <w:p w14:paraId="20A5F610" w14:textId="77777777" w:rsidR="00A252CE" w:rsidRDefault="00A252CE" w:rsidP="001A6B6D">
      <w:pPr>
        <w:spacing w:line="360" w:lineRule="auto"/>
        <w:rPr>
          <w:rFonts w:ascii="Book Antiqua" w:hAnsi="Book Antiqua"/>
          <w:b/>
        </w:rPr>
      </w:pPr>
      <w:r>
        <w:rPr>
          <w:rFonts w:ascii="Book Antiqua" w:hAnsi="Book Antiqua"/>
          <w:b/>
        </w:rPr>
        <w:br w:type="page"/>
      </w:r>
    </w:p>
    <w:p w14:paraId="34DBA5B5" w14:textId="50E94918" w:rsidR="00EA66E5" w:rsidRPr="009A41E5" w:rsidRDefault="00EA66E5" w:rsidP="001A6B6D">
      <w:pPr>
        <w:shd w:val="clear" w:color="auto" w:fill="FFFFFF"/>
        <w:snapToGrid w:val="0"/>
        <w:spacing w:line="360" w:lineRule="auto"/>
        <w:jc w:val="both"/>
        <w:rPr>
          <w:rFonts w:ascii="Book Antiqua" w:hAnsi="Book Antiqua" w:cs="Helvetica"/>
          <w:b/>
        </w:rPr>
      </w:pPr>
      <w:r w:rsidRPr="009A41E5">
        <w:rPr>
          <w:rFonts w:ascii="Book Antiqua" w:hAnsi="Book Antiqua" w:cs="Helvetica"/>
          <w:b/>
        </w:rPr>
        <w:lastRenderedPageBreak/>
        <w:t>Table 1 Percent</w:t>
      </w:r>
      <w:r w:rsidR="00420FC3" w:rsidRPr="009A41E5">
        <w:rPr>
          <w:rFonts w:ascii="Book Antiqua" w:hAnsi="Book Antiqua" w:cs="Helvetica"/>
          <w:b/>
        </w:rPr>
        <w:t xml:space="preserve">age </w:t>
      </w:r>
      <w:r w:rsidRPr="009A41E5">
        <w:rPr>
          <w:rFonts w:ascii="Book Antiqua" w:hAnsi="Book Antiqua" w:cs="Helvetica"/>
          <w:b/>
        </w:rPr>
        <w:t>distribution of demographic and disease characteristics of patients with primary hepatocellular carcinoma at Cho Ray Hospital, Ho Chi M</w:t>
      </w:r>
      <w:r w:rsidR="007B0E8A" w:rsidRPr="009A41E5">
        <w:rPr>
          <w:rFonts w:ascii="Book Antiqua" w:hAnsi="Book Antiqua" w:cs="Helvetica"/>
          <w:b/>
        </w:rPr>
        <w:t>inh City, Vietnam, 2010 to 2016</w:t>
      </w:r>
    </w:p>
    <w:tbl>
      <w:tblPr>
        <w:tblW w:w="5238" w:type="pct"/>
        <w:tblLayout w:type="fixed"/>
        <w:tblLook w:val="04A0" w:firstRow="1" w:lastRow="0" w:firstColumn="1" w:lastColumn="0" w:noHBand="0" w:noVBand="1"/>
      </w:tblPr>
      <w:tblGrid>
        <w:gridCol w:w="1691"/>
        <w:gridCol w:w="979"/>
        <w:gridCol w:w="900"/>
        <w:gridCol w:w="902"/>
        <w:gridCol w:w="900"/>
        <w:gridCol w:w="900"/>
        <w:gridCol w:w="902"/>
        <w:gridCol w:w="900"/>
        <w:gridCol w:w="902"/>
        <w:gridCol w:w="830"/>
      </w:tblGrid>
      <w:tr w:rsidR="00EA66E5" w:rsidRPr="009A41E5" w14:paraId="719202E1" w14:textId="77777777" w:rsidTr="00274865">
        <w:trPr>
          <w:cantSplit/>
          <w:trHeight w:val="58"/>
          <w:tblHeader/>
        </w:trPr>
        <w:tc>
          <w:tcPr>
            <w:tcW w:w="862" w:type="pct"/>
            <w:tcBorders>
              <w:top w:val="single" w:sz="4" w:space="0" w:color="auto"/>
              <w:bottom w:val="single" w:sz="4" w:space="0" w:color="auto"/>
            </w:tcBorders>
            <w:shd w:val="clear" w:color="auto" w:fill="auto"/>
          </w:tcPr>
          <w:p w14:paraId="6970D957" w14:textId="77777777" w:rsidR="00EA66E5" w:rsidRPr="009A41E5" w:rsidRDefault="00EA66E5" w:rsidP="001A6B6D">
            <w:pPr>
              <w:shd w:val="clear" w:color="auto" w:fill="FFFFFF"/>
              <w:snapToGrid w:val="0"/>
              <w:spacing w:line="360" w:lineRule="auto"/>
              <w:jc w:val="both"/>
              <w:rPr>
                <w:rFonts w:ascii="Book Antiqua" w:hAnsi="Book Antiqua" w:cs="Helvetica"/>
                <w:b/>
              </w:rPr>
            </w:pPr>
            <w:r w:rsidRPr="009A41E5">
              <w:rPr>
                <w:rFonts w:ascii="Book Antiqua" w:hAnsi="Book Antiqua" w:cs="Helvetica"/>
                <w:b/>
              </w:rPr>
              <w:t>Characteristic</w:t>
            </w:r>
          </w:p>
          <w:p w14:paraId="294EC0B0" w14:textId="77777777" w:rsidR="00EA66E5" w:rsidRPr="009A41E5" w:rsidRDefault="00EA66E5" w:rsidP="001A6B6D">
            <w:pPr>
              <w:shd w:val="clear" w:color="auto" w:fill="FFFFFF"/>
              <w:snapToGrid w:val="0"/>
              <w:spacing w:line="360" w:lineRule="auto"/>
              <w:jc w:val="both"/>
              <w:rPr>
                <w:rFonts w:ascii="Book Antiqua" w:hAnsi="Book Antiqua" w:cs="Helvetica"/>
                <w:b/>
              </w:rPr>
            </w:pPr>
          </w:p>
        </w:tc>
        <w:tc>
          <w:tcPr>
            <w:tcW w:w="499" w:type="pct"/>
            <w:tcBorders>
              <w:top w:val="single" w:sz="4" w:space="0" w:color="auto"/>
              <w:bottom w:val="single" w:sz="4" w:space="0" w:color="auto"/>
            </w:tcBorders>
            <w:shd w:val="clear" w:color="auto" w:fill="auto"/>
          </w:tcPr>
          <w:p w14:paraId="4D42F0DC" w14:textId="2737672A" w:rsidR="00EA66E5" w:rsidRPr="009A41E5" w:rsidRDefault="00EA66E5" w:rsidP="001A6B6D">
            <w:pPr>
              <w:shd w:val="clear" w:color="auto" w:fill="FFFFFF"/>
              <w:snapToGrid w:val="0"/>
              <w:spacing w:line="360" w:lineRule="auto"/>
              <w:jc w:val="center"/>
              <w:rPr>
                <w:rFonts w:ascii="Book Antiqua" w:hAnsi="Book Antiqua" w:cs="Helvetica"/>
                <w:b/>
              </w:rPr>
            </w:pPr>
            <w:r w:rsidRPr="009A41E5">
              <w:rPr>
                <w:rFonts w:ascii="Book Antiqua" w:hAnsi="Book Antiqua" w:cs="Helvetica"/>
                <w:b/>
              </w:rPr>
              <w:t>2010 (</w:t>
            </w:r>
            <w:r w:rsidR="009A41E5" w:rsidRPr="009A41E5">
              <w:rPr>
                <w:rFonts w:ascii="Book Antiqua" w:hAnsi="Book Antiqua" w:cs="Helvetica"/>
                <w:b/>
                <w:i/>
              </w:rPr>
              <w:t xml:space="preserve">n = </w:t>
            </w:r>
            <w:r w:rsidRPr="009A41E5">
              <w:rPr>
                <w:rFonts w:ascii="Book Antiqua" w:hAnsi="Book Antiqua" w:cs="Helvetica"/>
                <w:b/>
              </w:rPr>
              <w:t>2793)</w:t>
            </w:r>
          </w:p>
        </w:tc>
        <w:tc>
          <w:tcPr>
            <w:tcW w:w="459" w:type="pct"/>
            <w:tcBorders>
              <w:top w:val="single" w:sz="4" w:space="0" w:color="auto"/>
              <w:bottom w:val="single" w:sz="4" w:space="0" w:color="auto"/>
            </w:tcBorders>
            <w:shd w:val="clear" w:color="auto" w:fill="auto"/>
          </w:tcPr>
          <w:p w14:paraId="1C1F085B" w14:textId="77777777" w:rsidR="00EA66E5" w:rsidRPr="009A41E5" w:rsidRDefault="00EA66E5" w:rsidP="001A6B6D">
            <w:pPr>
              <w:shd w:val="clear" w:color="auto" w:fill="FFFFFF"/>
              <w:snapToGrid w:val="0"/>
              <w:spacing w:line="360" w:lineRule="auto"/>
              <w:jc w:val="center"/>
              <w:rPr>
                <w:rFonts w:ascii="Book Antiqua" w:hAnsi="Book Antiqua" w:cs="Helvetica"/>
                <w:b/>
              </w:rPr>
            </w:pPr>
            <w:r w:rsidRPr="009A41E5">
              <w:rPr>
                <w:rFonts w:ascii="Book Antiqua" w:hAnsi="Book Antiqua" w:cs="Helvetica"/>
                <w:b/>
              </w:rPr>
              <w:t>2011</w:t>
            </w:r>
          </w:p>
          <w:p w14:paraId="6D905C21" w14:textId="504AC091" w:rsidR="00EA66E5" w:rsidRPr="009A41E5" w:rsidDel="0081236D" w:rsidRDefault="00EA66E5" w:rsidP="001A6B6D">
            <w:pPr>
              <w:shd w:val="clear" w:color="auto" w:fill="FFFFFF"/>
              <w:snapToGrid w:val="0"/>
              <w:spacing w:line="360" w:lineRule="auto"/>
              <w:jc w:val="center"/>
              <w:rPr>
                <w:rFonts w:ascii="Book Antiqua" w:hAnsi="Book Antiqua" w:cs="Helvetica"/>
                <w:b/>
              </w:rPr>
            </w:pPr>
            <w:r w:rsidRPr="009A41E5">
              <w:rPr>
                <w:rFonts w:ascii="Book Antiqua" w:hAnsi="Book Antiqua" w:cs="Helvetica"/>
                <w:b/>
              </w:rPr>
              <w:t>(</w:t>
            </w:r>
            <w:r w:rsidR="009A41E5" w:rsidRPr="009A41E5">
              <w:rPr>
                <w:rFonts w:ascii="Book Antiqua" w:hAnsi="Book Antiqua" w:cs="Helvetica"/>
                <w:b/>
                <w:i/>
              </w:rPr>
              <w:t xml:space="preserve">n = </w:t>
            </w:r>
            <w:r w:rsidRPr="009A41E5">
              <w:rPr>
                <w:rFonts w:ascii="Book Antiqua" w:hAnsi="Book Antiqua" w:cs="Helvetica"/>
                <w:b/>
              </w:rPr>
              <w:t>3111)</w:t>
            </w:r>
          </w:p>
        </w:tc>
        <w:tc>
          <w:tcPr>
            <w:tcW w:w="460" w:type="pct"/>
            <w:tcBorders>
              <w:top w:val="single" w:sz="4" w:space="0" w:color="auto"/>
              <w:bottom w:val="single" w:sz="4" w:space="0" w:color="auto"/>
            </w:tcBorders>
            <w:shd w:val="clear" w:color="auto" w:fill="auto"/>
          </w:tcPr>
          <w:p w14:paraId="562B4C5B" w14:textId="157A8236" w:rsidR="00EA66E5" w:rsidRPr="009A41E5" w:rsidDel="0081236D" w:rsidRDefault="00EA66E5" w:rsidP="001A6B6D">
            <w:pPr>
              <w:shd w:val="clear" w:color="auto" w:fill="FFFFFF"/>
              <w:snapToGrid w:val="0"/>
              <w:spacing w:line="360" w:lineRule="auto"/>
              <w:jc w:val="center"/>
              <w:rPr>
                <w:rFonts w:ascii="Book Antiqua" w:hAnsi="Book Antiqua" w:cs="Helvetica"/>
                <w:b/>
              </w:rPr>
            </w:pPr>
            <w:r w:rsidRPr="009A41E5">
              <w:rPr>
                <w:rFonts w:ascii="Book Antiqua" w:hAnsi="Book Antiqua" w:cs="Helvetica"/>
                <w:b/>
              </w:rPr>
              <w:t>2012 (</w:t>
            </w:r>
            <w:r w:rsidR="009A41E5" w:rsidRPr="009A41E5">
              <w:rPr>
                <w:rFonts w:ascii="Book Antiqua" w:hAnsi="Book Antiqua" w:cs="Helvetica"/>
                <w:b/>
                <w:i/>
              </w:rPr>
              <w:t xml:space="preserve">n = </w:t>
            </w:r>
            <w:r w:rsidRPr="009A41E5">
              <w:rPr>
                <w:rFonts w:ascii="Book Antiqua" w:hAnsi="Book Antiqua" w:cs="Helvetica"/>
                <w:b/>
              </w:rPr>
              <w:t>3349)</w:t>
            </w:r>
          </w:p>
        </w:tc>
        <w:tc>
          <w:tcPr>
            <w:tcW w:w="459" w:type="pct"/>
            <w:tcBorders>
              <w:top w:val="single" w:sz="4" w:space="0" w:color="auto"/>
              <w:bottom w:val="single" w:sz="4" w:space="0" w:color="auto"/>
            </w:tcBorders>
            <w:shd w:val="clear" w:color="auto" w:fill="auto"/>
          </w:tcPr>
          <w:p w14:paraId="561D2E53" w14:textId="56266D2A" w:rsidR="00EA66E5" w:rsidRPr="009A41E5" w:rsidDel="0081236D" w:rsidRDefault="00EA66E5" w:rsidP="001A6B6D">
            <w:pPr>
              <w:shd w:val="clear" w:color="auto" w:fill="FFFFFF"/>
              <w:snapToGrid w:val="0"/>
              <w:spacing w:line="360" w:lineRule="auto"/>
              <w:jc w:val="center"/>
              <w:rPr>
                <w:rFonts w:ascii="Book Antiqua" w:hAnsi="Book Antiqua" w:cs="Helvetica"/>
                <w:b/>
              </w:rPr>
            </w:pPr>
            <w:r w:rsidRPr="009A41E5">
              <w:rPr>
                <w:rFonts w:ascii="Book Antiqua" w:hAnsi="Book Antiqua" w:cs="Helvetica"/>
                <w:b/>
              </w:rPr>
              <w:t>2013 (</w:t>
            </w:r>
            <w:r w:rsidR="009A41E5" w:rsidRPr="009A41E5">
              <w:rPr>
                <w:rFonts w:ascii="Book Antiqua" w:hAnsi="Book Antiqua" w:cs="Helvetica"/>
                <w:b/>
                <w:i/>
              </w:rPr>
              <w:t xml:space="preserve">n = </w:t>
            </w:r>
            <w:r w:rsidRPr="009A41E5">
              <w:rPr>
                <w:rFonts w:ascii="Book Antiqua" w:hAnsi="Book Antiqua" w:cs="Helvetica"/>
                <w:b/>
              </w:rPr>
              <w:t>3471)</w:t>
            </w:r>
          </w:p>
        </w:tc>
        <w:tc>
          <w:tcPr>
            <w:tcW w:w="459" w:type="pct"/>
            <w:tcBorders>
              <w:top w:val="single" w:sz="4" w:space="0" w:color="auto"/>
              <w:bottom w:val="single" w:sz="4" w:space="0" w:color="auto"/>
            </w:tcBorders>
            <w:shd w:val="clear" w:color="auto" w:fill="auto"/>
          </w:tcPr>
          <w:p w14:paraId="38871C3D" w14:textId="1F248B60" w:rsidR="00EA66E5" w:rsidRPr="009A41E5" w:rsidDel="0081236D" w:rsidRDefault="00EA66E5" w:rsidP="001A6B6D">
            <w:pPr>
              <w:shd w:val="clear" w:color="auto" w:fill="FFFFFF"/>
              <w:snapToGrid w:val="0"/>
              <w:spacing w:line="360" w:lineRule="auto"/>
              <w:jc w:val="center"/>
              <w:rPr>
                <w:rFonts w:ascii="Book Antiqua" w:hAnsi="Book Antiqua" w:cs="Helvetica"/>
                <w:b/>
              </w:rPr>
            </w:pPr>
            <w:r w:rsidRPr="009A41E5">
              <w:rPr>
                <w:rFonts w:ascii="Book Antiqua" w:hAnsi="Book Antiqua" w:cs="Helvetica"/>
                <w:b/>
              </w:rPr>
              <w:t>2014 (</w:t>
            </w:r>
            <w:r w:rsidR="009A41E5" w:rsidRPr="009A41E5">
              <w:rPr>
                <w:rFonts w:ascii="Book Antiqua" w:hAnsi="Book Antiqua" w:cs="Helvetica"/>
                <w:b/>
                <w:i/>
              </w:rPr>
              <w:t xml:space="preserve">n = </w:t>
            </w:r>
            <w:r w:rsidRPr="009A41E5">
              <w:rPr>
                <w:rFonts w:ascii="Book Antiqua" w:hAnsi="Book Antiqua" w:cs="Helvetica"/>
                <w:b/>
              </w:rPr>
              <w:t>3494)</w:t>
            </w:r>
          </w:p>
        </w:tc>
        <w:tc>
          <w:tcPr>
            <w:tcW w:w="460" w:type="pct"/>
            <w:tcBorders>
              <w:top w:val="single" w:sz="4" w:space="0" w:color="auto"/>
              <w:bottom w:val="single" w:sz="4" w:space="0" w:color="auto"/>
            </w:tcBorders>
            <w:shd w:val="clear" w:color="auto" w:fill="auto"/>
          </w:tcPr>
          <w:p w14:paraId="32533431" w14:textId="1F990BEF" w:rsidR="00EA66E5" w:rsidRPr="009A41E5" w:rsidDel="0081236D" w:rsidRDefault="00EA66E5" w:rsidP="001A6B6D">
            <w:pPr>
              <w:shd w:val="clear" w:color="auto" w:fill="FFFFFF"/>
              <w:snapToGrid w:val="0"/>
              <w:spacing w:line="360" w:lineRule="auto"/>
              <w:jc w:val="center"/>
              <w:rPr>
                <w:rFonts w:ascii="Book Antiqua" w:hAnsi="Book Antiqua" w:cs="Helvetica"/>
                <w:b/>
              </w:rPr>
            </w:pPr>
            <w:r w:rsidRPr="009A41E5">
              <w:rPr>
                <w:rFonts w:ascii="Book Antiqua" w:hAnsi="Book Antiqua" w:cs="Helvetica"/>
                <w:b/>
              </w:rPr>
              <w:t>2015 (</w:t>
            </w:r>
            <w:r w:rsidR="009A41E5" w:rsidRPr="009A41E5">
              <w:rPr>
                <w:rFonts w:ascii="Book Antiqua" w:hAnsi="Book Antiqua" w:cs="Helvetica"/>
                <w:b/>
                <w:i/>
              </w:rPr>
              <w:t xml:space="preserve">n = </w:t>
            </w:r>
            <w:r w:rsidRPr="009A41E5">
              <w:rPr>
                <w:rFonts w:ascii="Book Antiqua" w:hAnsi="Book Antiqua" w:cs="Helvetica"/>
                <w:b/>
              </w:rPr>
              <w:t>3804)</w:t>
            </w:r>
          </w:p>
        </w:tc>
        <w:tc>
          <w:tcPr>
            <w:tcW w:w="459" w:type="pct"/>
            <w:tcBorders>
              <w:top w:val="single" w:sz="4" w:space="0" w:color="auto"/>
              <w:bottom w:val="single" w:sz="4" w:space="0" w:color="auto"/>
            </w:tcBorders>
            <w:shd w:val="clear" w:color="auto" w:fill="auto"/>
          </w:tcPr>
          <w:p w14:paraId="3D060216" w14:textId="33C94DEB" w:rsidR="00EA66E5" w:rsidRPr="009A41E5" w:rsidDel="0081236D" w:rsidRDefault="00EA66E5" w:rsidP="001A6B6D">
            <w:pPr>
              <w:shd w:val="clear" w:color="auto" w:fill="FFFFFF"/>
              <w:snapToGrid w:val="0"/>
              <w:spacing w:line="360" w:lineRule="auto"/>
              <w:jc w:val="center"/>
              <w:rPr>
                <w:rFonts w:ascii="Book Antiqua" w:hAnsi="Book Antiqua" w:cs="Helvetica"/>
                <w:b/>
              </w:rPr>
            </w:pPr>
            <w:r w:rsidRPr="009A41E5">
              <w:rPr>
                <w:rFonts w:ascii="Book Antiqua" w:hAnsi="Book Antiqua" w:cs="Helvetica"/>
                <w:b/>
              </w:rPr>
              <w:t>2016 (</w:t>
            </w:r>
            <w:r w:rsidR="009A41E5" w:rsidRPr="009A41E5">
              <w:rPr>
                <w:rFonts w:ascii="Book Antiqua" w:hAnsi="Book Antiqua" w:cs="Helvetica"/>
                <w:b/>
                <w:i/>
              </w:rPr>
              <w:t xml:space="preserve">n = </w:t>
            </w:r>
            <w:r w:rsidRPr="009A41E5">
              <w:rPr>
                <w:rFonts w:ascii="Book Antiqua" w:hAnsi="Book Antiqua" w:cs="Helvetica"/>
                <w:b/>
              </w:rPr>
              <w:t>4069)</w:t>
            </w:r>
          </w:p>
        </w:tc>
        <w:tc>
          <w:tcPr>
            <w:tcW w:w="460" w:type="pct"/>
            <w:tcBorders>
              <w:top w:val="single" w:sz="4" w:space="0" w:color="auto"/>
              <w:bottom w:val="single" w:sz="4" w:space="0" w:color="auto"/>
            </w:tcBorders>
            <w:shd w:val="clear" w:color="auto" w:fill="auto"/>
          </w:tcPr>
          <w:p w14:paraId="2A8AC801" w14:textId="54FAEDB0" w:rsidR="00EA66E5" w:rsidRPr="009A41E5" w:rsidRDefault="00EA66E5" w:rsidP="001A6B6D">
            <w:pPr>
              <w:shd w:val="clear" w:color="auto" w:fill="FFFFFF"/>
              <w:snapToGrid w:val="0"/>
              <w:spacing w:line="360" w:lineRule="auto"/>
              <w:jc w:val="center"/>
              <w:rPr>
                <w:rFonts w:ascii="Book Antiqua" w:hAnsi="Book Antiqua" w:cs="Helvetica"/>
                <w:b/>
              </w:rPr>
            </w:pPr>
            <w:r w:rsidRPr="009A41E5">
              <w:rPr>
                <w:rFonts w:ascii="Book Antiqua" w:hAnsi="Book Antiqua" w:cs="Helvetica"/>
                <w:b/>
              </w:rPr>
              <w:t>Total (</w:t>
            </w:r>
            <w:r w:rsidR="009A41E5" w:rsidRPr="009A41E5">
              <w:rPr>
                <w:rFonts w:ascii="Book Antiqua" w:hAnsi="Book Antiqua" w:cs="Helvetica"/>
                <w:b/>
                <w:i/>
              </w:rPr>
              <w:t xml:space="preserve">n = </w:t>
            </w:r>
            <w:r w:rsidRPr="009A41E5">
              <w:rPr>
                <w:rFonts w:ascii="Book Antiqua" w:hAnsi="Book Antiqua" w:cs="Helvetica"/>
                <w:b/>
              </w:rPr>
              <w:t>24091)</w:t>
            </w:r>
          </w:p>
        </w:tc>
        <w:tc>
          <w:tcPr>
            <w:tcW w:w="423" w:type="pct"/>
            <w:tcBorders>
              <w:top w:val="single" w:sz="4" w:space="0" w:color="auto"/>
              <w:bottom w:val="single" w:sz="4" w:space="0" w:color="auto"/>
            </w:tcBorders>
            <w:shd w:val="clear" w:color="auto" w:fill="auto"/>
          </w:tcPr>
          <w:p w14:paraId="2927A92E" w14:textId="002D1F9F" w:rsidR="00EA66E5" w:rsidRPr="009A41E5" w:rsidDel="0081236D" w:rsidRDefault="009A41E5" w:rsidP="001A6B6D">
            <w:pPr>
              <w:shd w:val="clear" w:color="auto" w:fill="FFFFFF"/>
              <w:snapToGrid w:val="0"/>
              <w:spacing w:line="360" w:lineRule="auto"/>
              <w:jc w:val="center"/>
              <w:rPr>
                <w:rFonts w:ascii="Book Antiqua" w:hAnsi="Book Antiqua" w:cs="Helvetica"/>
                <w:b/>
                <w:i/>
                <w:lang w:eastAsia="zh-CN"/>
              </w:rPr>
            </w:pPr>
            <w:r w:rsidRPr="009A41E5">
              <w:rPr>
                <w:rFonts w:ascii="Book Antiqua" w:hAnsi="Book Antiqua" w:cs="Helvetica"/>
                <w:b/>
                <w:i/>
              </w:rPr>
              <w:t>P</w:t>
            </w:r>
            <w:r w:rsidR="00E869EE">
              <w:rPr>
                <w:rFonts w:ascii="Book Antiqua" w:hAnsi="Book Antiqua" w:cs="Helvetica" w:hint="eastAsia"/>
                <w:b/>
                <w:i/>
                <w:lang w:eastAsia="zh-CN"/>
              </w:rPr>
              <w:t xml:space="preserve"> </w:t>
            </w:r>
            <w:r w:rsidR="00E869EE" w:rsidRPr="00E869EE">
              <w:rPr>
                <w:rFonts w:ascii="Book Antiqua" w:hAnsi="Book Antiqua" w:cs="Helvetica" w:hint="eastAsia"/>
                <w:b/>
                <w:lang w:eastAsia="zh-CN"/>
              </w:rPr>
              <w:t>value</w:t>
            </w:r>
          </w:p>
        </w:tc>
      </w:tr>
      <w:tr w:rsidR="00EA66E5" w:rsidRPr="007B0E8A" w14:paraId="2011732B" w14:textId="77777777" w:rsidTr="002E3E72">
        <w:trPr>
          <w:cantSplit/>
        </w:trPr>
        <w:tc>
          <w:tcPr>
            <w:tcW w:w="862" w:type="pct"/>
            <w:tcBorders>
              <w:top w:val="single" w:sz="4" w:space="0" w:color="auto"/>
            </w:tcBorders>
            <w:shd w:val="clear" w:color="auto" w:fill="auto"/>
          </w:tcPr>
          <w:p w14:paraId="5D183766" w14:textId="4E94118B" w:rsidR="00EA66E5" w:rsidRPr="007B0E8A" w:rsidRDefault="00EA66E5" w:rsidP="001A6B6D">
            <w:pPr>
              <w:shd w:val="clear" w:color="auto" w:fill="FFFFFF"/>
              <w:snapToGrid w:val="0"/>
              <w:spacing w:line="360" w:lineRule="auto"/>
              <w:jc w:val="both"/>
              <w:rPr>
                <w:rFonts w:ascii="Book Antiqua" w:hAnsi="Book Antiqua" w:cs="Helvetica"/>
                <w:lang w:eastAsia="zh-CN"/>
              </w:rPr>
            </w:pPr>
            <w:r w:rsidRPr="007B0E8A">
              <w:rPr>
                <w:rFonts w:ascii="Book Antiqua" w:hAnsi="Book Antiqua" w:cs="Helvetica"/>
              </w:rPr>
              <w:t>Male gender</w:t>
            </w:r>
          </w:p>
        </w:tc>
        <w:tc>
          <w:tcPr>
            <w:tcW w:w="499" w:type="pct"/>
            <w:tcBorders>
              <w:top w:val="single" w:sz="4" w:space="0" w:color="auto"/>
            </w:tcBorders>
            <w:shd w:val="clear" w:color="auto" w:fill="auto"/>
          </w:tcPr>
          <w:p w14:paraId="05123CB1"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82.60</w:t>
            </w:r>
          </w:p>
        </w:tc>
        <w:tc>
          <w:tcPr>
            <w:tcW w:w="459" w:type="pct"/>
            <w:tcBorders>
              <w:top w:val="single" w:sz="4" w:space="0" w:color="auto"/>
            </w:tcBorders>
            <w:shd w:val="clear" w:color="auto" w:fill="auto"/>
          </w:tcPr>
          <w:p w14:paraId="27AF16B6"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82.77</w:t>
            </w:r>
          </w:p>
        </w:tc>
        <w:tc>
          <w:tcPr>
            <w:tcW w:w="460" w:type="pct"/>
            <w:tcBorders>
              <w:top w:val="single" w:sz="4" w:space="0" w:color="auto"/>
            </w:tcBorders>
            <w:shd w:val="clear" w:color="auto" w:fill="auto"/>
          </w:tcPr>
          <w:p w14:paraId="030717BE"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82.23</w:t>
            </w:r>
          </w:p>
        </w:tc>
        <w:tc>
          <w:tcPr>
            <w:tcW w:w="459" w:type="pct"/>
            <w:tcBorders>
              <w:top w:val="single" w:sz="4" w:space="0" w:color="auto"/>
            </w:tcBorders>
            <w:shd w:val="clear" w:color="auto" w:fill="auto"/>
          </w:tcPr>
          <w:p w14:paraId="42267C69"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80.44</w:t>
            </w:r>
          </w:p>
        </w:tc>
        <w:tc>
          <w:tcPr>
            <w:tcW w:w="459" w:type="pct"/>
            <w:tcBorders>
              <w:top w:val="single" w:sz="4" w:space="0" w:color="auto"/>
            </w:tcBorders>
            <w:shd w:val="clear" w:color="auto" w:fill="auto"/>
          </w:tcPr>
          <w:p w14:paraId="597F9E50"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81.20</w:t>
            </w:r>
          </w:p>
        </w:tc>
        <w:tc>
          <w:tcPr>
            <w:tcW w:w="460" w:type="pct"/>
            <w:tcBorders>
              <w:top w:val="single" w:sz="4" w:space="0" w:color="auto"/>
            </w:tcBorders>
            <w:shd w:val="clear" w:color="auto" w:fill="auto"/>
          </w:tcPr>
          <w:p w14:paraId="0FE94F90"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81.20</w:t>
            </w:r>
          </w:p>
        </w:tc>
        <w:tc>
          <w:tcPr>
            <w:tcW w:w="459" w:type="pct"/>
            <w:tcBorders>
              <w:top w:val="single" w:sz="4" w:space="0" w:color="auto"/>
            </w:tcBorders>
            <w:shd w:val="clear" w:color="auto" w:fill="auto"/>
          </w:tcPr>
          <w:p w14:paraId="049DFB64"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82.13</w:t>
            </w:r>
          </w:p>
        </w:tc>
        <w:tc>
          <w:tcPr>
            <w:tcW w:w="460" w:type="pct"/>
            <w:tcBorders>
              <w:top w:val="single" w:sz="4" w:space="0" w:color="auto"/>
            </w:tcBorders>
          </w:tcPr>
          <w:p w14:paraId="3BC1E805"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81.76</w:t>
            </w:r>
          </w:p>
        </w:tc>
        <w:tc>
          <w:tcPr>
            <w:tcW w:w="423" w:type="pct"/>
            <w:tcBorders>
              <w:top w:val="single" w:sz="4" w:space="0" w:color="auto"/>
            </w:tcBorders>
            <w:shd w:val="clear" w:color="auto" w:fill="auto"/>
          </w:tcPr>
          <w:p w14:paraId="18EEE69A"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0.17</w:t>
            </w:r>
          </w:p>
        </w:tc>
      </w:tr>
      <w:tr w:rsidR="00EA66E5" w:rsidRPr="007B0E8A" w14:paraId="626A497A" w14:textId="77777777" w:rsidTr="002E3E72">
        <w:trPr>
          <w:cantSplit/>
        </w:trPr>
        <w:tc>
          <w:tcPr>
            <w:tcW w:w="862" w:type="pct"/>
            <w:shd w:val="clear" w:color="auto" w:fill="auto"/>
          </w:tcPr>
          <w:p w14:paraId="587C0E90" w14:textId="2ACDF2AE" w:rsidR="00EA66E5" w:rsidRPr="007B0E8A" w:rsidRDefault="00EA66E5" w:rsidP="001A6B6D">
            <w:pPr>
              <w:shd w:val="clear" w:color="auto" w:fill="FFFFFF"/>
              <w:snapToGrid w:val="0"/>
              <w:spacing w:line="360" w:lineRule="auto"/>
              <w:jc w:val="both"/>
              <w:rPr>
                <w:rFonts w:ascii="Book Antiqua" w:hAnsi="Book Antiqua" w:cs="Helvetica"/>
              </w:rPr>
            </w:pPr>
            <w:r w:rsidRPr="007B0E8A">
              <w:rPr>
                <w:rFonts w:ascii="Book Antiqua" w:hAnsi="Book Antiqua" w:cs="Helvetica"/>
              </w:rPr>
              <w:t>Age</w:t>
            </w:r>
            <w:r w:rsidR="009A41E5">
              <w:rPr>
                <w:rFonts w:ascii="Book Antiqua" w:hAnsi="Book Antiqua" w:cs="Helvetica"/>
              </w:rPr>
              <w:t xml:space="preserve"> </w:t>
            </w:r>
            <w:r w:rsidR="009A41E5">
              <w:rPr>
                <w:rFonts w:ascii="Book Antiqua" w:hAnsi="Book Antiqua" w:cs="Helvetica" w:hint="eastAsia"/>
                <w:lang w:eastAsia="zh-CN"/>
              </w:rPr>
              <w:t>(</w:t>
            </w:r>
            <w:proofErr w:type="spellStart"/>
            <w:r w:rsidR="009A41E5">
              <w:rPr>
                <w:rFonts w:ascii="Book Antiqua" w:hAnsi="Book Antiqua" w:cs="Helvetica" w:hint="eastAsia"/>
                <w:lang w:eastAsia="zh-CN"/>
              </w:rPr>
              <w:t>yr</w:t>
            </w:r>
            <w:proofErr w:type="spellEnd"/>
            <w:r w:rsidR="009A41E5">
              <w:rPr>
                <w:rFonts w:ascii="Book Antiqua" w:hAnsi="Book Antiqua" w:cs="Helvetica" w:hint="eastAsia"/>
                <w:lang w:eastAsia="zh-CN"/>
              </w:rPr>
              <w:t>)</w:t>
            </w:r>
            <w:r w:rsidRPr="007B0E8A">
              <w:rPr>
                <w:rFonts w:ascii="Book Antiqua" w:hAnsi="Book Antiqua" w:cs="Helvetica"/>
              </w:rPr>
              <w:t xml:space="preserve"> </w:t>
            </w:r>
          </w:p>
          <w:p w14:paraId="2A479144" w14:textId="10969E9D" w:rsidR="00EA66E5" w:rsidRPr="007B0E8A" w:rsidRDefault="009A41E5" w:rsidP="001A6B6D">
            <w:pPr>
              <w:shd w:val="clear" w:color="auto" w:fill="FFFFFF"/>
              <w:snapToGrid w:val="0"/>
              <w:spacing w:line="360" w:lineRule="auto"/>
              <w:ind w:left="142"/>
              <w:jc w:val="both"/>
              <w:rPr>
                <w:rFonts w:ascii="Book Antiqua" w:hAnsi="Book Antiqua" w:cs="Helvetica"/>
                <w:lang w:eastAsia="zh-CN"/>
              </w:rPr>
            </w:pPr>
            <w:r>
              <w:rPr>
                <w:rFonts w:ascii="Book Antiqua" w:hAnsi="Book Antiqua" w:cs="Helvetica"/>
              </w:rPr>
              <w:t>≤ 40</w:t>
            </w:r>
          </w:p>
          <w:p w14:paraId="169CA736" w14:textId="77777777" w:rsidR="00EA66E5" w:rsidRPr="007B0E8A" w:rsidRDefault="00EA66E5" w:rsidP="001A6B6D">
            <w:pPr>
              <w:shd w:val="clear" w:color="auto" w:fill="FFFFFF"/>
              <w:snapToGrid w:val="0"/>
              <w:spacing w:line="360" w:lineRule="auto"/>
              <w:ind w:left="142"/>
              <w:jc w:val="both"/>
              <w:rPr>
                <w:rFonts w:ascii="Book Antiqua" w:hAnsi="Book Antiqua" w:cs="Helvetica"/>
              </w:rPr>
            </w:pPr>
            <w:r w:rsidRPr="007B0E8A">
              <w:rPr>
                <w:rFonts w:ascii="Book Antiqua" w:hAnsi="Book Antiqua" w:cs="Helvetica"/>
              </w:rPr>
              <w:t>41-50</w:t>
            </w:r>
          </w:p>
          <w:p w14:paraId="12C77D5D" w14:textId="77777777" w:rsidR="00EA66E5" w:rsidRPr="007B0E8A" w:rsidRDefault="00EA66E5" w:rsidP="001A6B6D">
            <w:pPr>
              <w:shd w:val="clear" w:color="auto" w:fill="FFFFFF"/>
              <w:snapToGrid w:val="0"/>
              <w:spacing w:line="360" w:lineRule="auto"/>
              <w:ind w:left="142"/>
              <w:jc w:val="both"/>
              <w:rPr>
                <w:rFonts w:ascii="Book Antiqua" w:hAnsi="Book Antiqua" w:cs="Helvetica"/>
              </w:rPr>
            </w:pPr>
            <w:r w:rsidRPr="007B0E8A">
              <w:rPr>
                <w:rFonts w:ascii="Book Antiqua" w:hAnsi="Book Antiqua" w:cs="Helvetica"/>
              </w:rPr>
              <w:t>51-60</w:t>
            </w:r>
          </w:p>
          <w:p w14:paraId="0A211BD9" w14:textId="77777777" w:rsidR="00EA66E5" w:rsidRPr="007B0E8A" w:rsidRDefault="00EA66E5" w:rsidP="001A6B6D">
            <w:pPr>
              <w:shd w:val="clear" w:color="auto" w:fill="FFFFFF"/>
              <w:snapToGrid w:val="0"/>
              <w:spacing w:line="360" w:lineRule="auto"/>
              <w:ind w:left="142"/>
              <w:jc w:val="both"/>
              <w:rPr>
                <w:rFonts w:ascii="Book Antiqua" w:hAnsi="Book Antiqua" w:cs="Helvetica"/>
              </w:rPr>
            </w:pPr>
            <w:r w:rsidRPr="007B0E8A">
              <w:rPr>
                <w:rFonts w:ascii="Book Antiqua" w:hAnsi="Book Antiqua" w:cs="Helvetica"/>
              </w:rPr>
              <w:t>61-70</w:t>
            </w:r>
          </w:p>
          <w:p w14:paraId="3E07ADBD" w14:textId="19D55636" w:rsidR="00EA66E5" w:rsidRPr="00C91C7D" w:rsidRDefault="00C91C7D" w:rsidP="00C91C7D">
            <w:pPr>
              <w:shd w:val="clear" w:color="auto" w:fill="FFFFFF"/>
              <w:snapToGrid w:val="0"/>
              <w:spacing w:line="360" w:lineRule="auto"/>
              <w:ind w:left="142"/>
              <w:jc w:val="both"/>
              <w:rPr>
                <w:rFonts w:ascii="Book Antiqua" w:hAnsi="Book Antiqua" w:cs="Helvetica"/>
                <w:lang w:eastAsia="zh-CN"/>
              </w:rPr>
            </w:pPr>
            <w:r w:rsidRPr="00C91C7D">
              <w:rPr>
                <w:rFonts w:ascii="Book Antiqua" w:hAnsi="Book Antiqua" w:cs="Helvetica"/>
              </w:rPr>
              <w:t>&gt;</w:t>
            </w:r>
            <w:r>
              <w:rPr>
                <w:rFonts w:ascii="Book Antiqua" w:hAnsi="Book Antiqua" w:cs="Helvetica"/>
              </w:rPr>
              <w:t xml:space="preserve"> </w:t>
            </w:r>
            <w:r w:rsidR="00EA66E5" w:rsidRPr="00C91C7D">
              <w:rPr>
                <w:rFonts w:ascii="Book Antiqua" w:hAnsi="Book Antiqua" w:cs="Helvetica"/>
              </w:rPr>
              <w:t>70</w:t>
            </w:r>
          </w:p>
        </w:tc>
        <w:tc>
          <w:tcPr>
            <w:tcW w:w="499" w:type="pct"/>
            <w:shd w:val="clear" w:color="auto" w:fill="auto"/>
          </w:tcPr>
          <w:p w14:paraId="47A0FB16" w14:textId="77777777" w:rsidR="00EA66E5" w:rsidRPr="007B0E8A" w:rsidRDefault="00EA66E5" w:rsidP="001A6B6D">
            <w:pPr>
              <w:shd w:val="clear" w:color="auto" w:fill="FFFFFF"/>
              <w:snapToGrid w:val="0"/>
              <w:spacing w:line="360" w:lineRule="auto"/>
              <w:jc w:val="center"/>
              <w:rPr>
                <w:rFonts w:ascii="Book Antiqua" w:hAnsi="Book Antiqua" w:cs="Helvetica"/>
              </w:rPr>
            </w:pPr>
          </w:p>
          <w:p w14:paraId="05CD4327"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0.31</w:t>
            </w:r>
          </w:p>
          <w:p w14:paraId="2E95DF93"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9.30</w:t>
            </w:r>
          </w:p>
          <w:p w14:paraId="46AECAEA"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30.68</w:t>
            </w:r>
          </w:p>
          <w:p w14:paraId="3AAB5BE8"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1.48</w:t>
            </w:r>
          </w:p>
          <w:p w14:paraId="5AF1B882"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8.22</w:t>
            </w:r>
          </w:p>
        </w:tc>
        <w:tc>
          <w:tcPr>
            <w:tcW w:w="459" w:type="pct"/>
            <w:shd w:val="clear" w:color="auto" w:fill="auto"/>
          </w:tcPr>
          <w:p w14:paraId="06403C48" w14:textId="77777777" w:rsidR="00EA66E5" w:rsidRPr="007B0E8A" w:rsidRDefault="00EA66E5" w:rsidP="001A6B6D">
            <w:pPr>
              <w:shd w:val="clear" w:color="auto" w:fill="FFFFFF"/>
              <w:snapToGrid w:val="0"/>
              <w:spacing w:line="360" w:lineRule="auto"/>
              <w:jc w:val="center"/>
              <w:rPr>
                <w:rFonts w:ascii="Book Antiqua" w:hAnsi="Book Antiqua" w:cs="Helvetica"/>
              </w:rPr>
            </w:pPr>
          </w:p>
          <w:p w14:paraId="69553C98"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8.94</w:t>
            </w:r>
          </w:p>
          <w:p w14:paraId="06027408"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8.58</w:t>
            </w:r>
          </w:p>
          <w:p w14:paraId="2729FE18"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30.57</w:t>
            </w:r>
          </w:p>
          <w:p w14:paraId="1105B87C"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2.60</w:t>
            </w:r>
          </w:p>
          <w:p w14:paraId="238337C1"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9.32</w:t>
            </w:r>
          </w:p>
        </w:tc>
        <w:tc>
          <w:tcPr>
            <w:tcW w:w="460" w:type="pct"/>
            <w:shd w:val="clear" w:color="auto" w:fill="auto"/>
          </w:tcPr>
          <w:p w14:paraId="7BFE9E42" w14:textId="77777777" w:rsidR="00EA66E5" w:rsidRPr="007B0E8A" w:rsidRDefault="00EA66E5" w:rsidP="001A6B6D">
            <w:pPr>
              <w:shd w:val="clear" w:color="auto" w:fill="FFFFFF"/>
              <w:snapToGrid w:val="0"/>
              <w:spacing w:line="360" w:lineRule="auto"/>
              <w:jc w:val="center"/>
              <w:rPr>
                <w:rFonts w:ascii="Book Antiqua" w:hAnsi="Book Antiqua" w:cs="Helvetica"/>
              </w:rPr>
            </w:pPr>
          </w:p>
          <w:p w14:paraId="720A3E30"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9.14</w:t>
            </w:r>
          </w:p>
          <w:p w14:paraId="0E00AD27"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7.44</w:t>
            </w:r>
          </w:p>
          <w:p w14:paraId="4AFF726E"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9.23</w:t>
            </w:r>
          </w:p>
          <w:p w14:paraId="44D5C7D1"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4.37</w:t>
            </w:r>
          </w:p>
          <w:p w14:paraId="585F7F4E"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9.83</w:t>
            </w:r>
          </w:p>
        </w:tc>
        <w:tc>
          <w:tcPr>
            <w:tcW w:w="459" w:type="pct"/>
            <w:shd w:val="clear" w:color="auto" w:fill="auto"/>
          </w:tcPr>
          <w:p w14:paraId="62A3C021" w14:textId="77777777" w:rsidR="00EA66E5" w:rsidRPr="007B0E8A" w:rsidRDefault="00EA66E5" w:rsidP="001A6B6D">
            <w:pPr>
              <w:shd w:val="clear" w:color="auto" w:fill="FFFFFF"/>
              <w:snapToGrid w:val="0"/>
              <w:spacing w:line="360" w:lineRule="auto"/>
              <w:jc w:val="center"/>
              <w:rPr>
                <w:rFonts w:ascii="Book Antiqua" w:hAnsi="Book Antiqua" w:cs="Helvetica"/>
              </w:rPr>
            </w:pPr>
          </w:p>
          <w:p w14:paraId="3F0EA84D"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8.58</w:t>
            </w:r>
          </w:p>
          <w:p w14:paraId="305B648B"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7.26</w:t>
            </w:r>
          </w:p>
          <w:p w14:paraId="3D2D08C8"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30.83</w:t>
            </w:r>
          </w:p>
          <w:p w14:paraId="03B6A3CC"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3.22</w:t>
            </w:r>
          </w:p>
          <w:p w14:paraId="10B672FF"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0.11</w:t>
            </w:r>
          </w:p>
        </w:tc>
        <w:tc>
          <w:tcPr>
            <w:tcW w:w="459" w:type="pct"/>
            <w:shd w:val="clear" w:color="auto" w:fill="auto"/>
          </w:tcPr>
          <w:p w14:paraId="426668B8" w14:textId="77777777" w:rsidR="00EA66E5" w:rsidRPr="007B0E8A" w:rsidRDefault="00EA66E5" w:rsidP="001A6B6D">
            <w:pPr>
              <w:shd w:val="clear" w:color="auto" w:fill="FFFFFF"/>
              <w:snapToGrid w:val="0"/>
              <w:spacing w:line="360" w:lineRule="auto"/>
              <w:jc w:val="center"/>
              <w:rPr>
                <w:rFonts w:ascii="Book Antiqua" w:hAnsi="Book Antiqua" w:cs="Helvetica"/>
              </w:rPr>
            </w:pPr>
          </w:p>
          <w:p w14:paraId="6DCC2AA4"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7.76</w:t>
            </w:r>
          </w:p>
          <w:p w14:paraId="4C8CC093"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7.32</w:t>
            </w:r>
          </w:p>
          <w:p w14:paraId="4EC4AFED"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9.28</w:t>
            </w:r>
          </w:p>
          <w:p w14:paraId="6A9DFFD8"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6.24</w:t>
            </w:r>
          </w:p>
          <w:p w14:paraId="4A6CFF20"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9.40</w:t>
            </w:r>
          </w:p>
        </w:tc>
        <w:tc>
          <w:tcPr>
            <w:tcW w:w="460" w:type="pct"/>
            <w:shd w:val="clear" w:color="auto" w:fill="auto"/>
          </w:tcPr>
          <w:p w14:paraId="5284398D" w14:textId="77777777" w:rsidR="00EA66E5" w:rsidRPr="007B0E8A" w:rsidRDefault="00EA66E5" w:rsidP="001A6B6D">
            <w:pPr>
              <w:shd w:val="clear" w:color="auto" w:fill="FFFFFF"/>
              <w:snapToGrid w:val="0"/>
              <w:spacing w:line="360" w:lineRule="auto"/>
              <w:jc w:val="center"/>
              <w:rPr>
                <w:rFonts w:ascii="Book Antiqua" w:hAnsi="Book Antiqua" w:cs="Helvetica"/>
              </w:rPr>
            </w:pPr>
          </w:p>
          <w:p w14:paraId="35A0C8A4"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7.60</w:t>
            </w:r>
          </w:p>
          <w:p w14:paraId="743DFD10"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7.43</w:t>
            </w:r>
          </w:p>
          <w:p w14:paraId="09224594"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9.86</w:t>
            </w:r>
          </w:p>
          <w:p w14:paraId="02D3EE80"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6.63</w:t>
            </w:r>
          </w:p>
          <w:p w14:paraId="17714CAA"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8.48</w:t>
            </w:r>
          </w:p>
        </w:tc>
        <w:tc>
          <w:tcPr>
            <w:tcW w:w="459" w:type="pct"/>
            <w:shd w:val="clear" w:color="auto" w:fill="auto"/>
          </w:tcPr>
          <w:p w14:paraId="7096D705" w14:textId="77777777" w:rsidR="00EA66E5" w:rsidRPr="007B0E8A" w:rsidRDefault="00EA66E5" w:rsidP="001A6B6D">
            <w:pPr>
              <w:shd w:val="clear" w:color="auto" w:fill="FFFFFF"/>
              <w:snapToGrid w:val="0"/>
              <w:spacing w:line="360" w:lineRule="auto"/>
              <w:jc w:val="center"/>
              <w:rPr>
                <w:rFonts w:ascii="Book Antiqua" w:hAnsi="Book Antiqua" w:cs="Helvetica"/>
              </w:rPr>
            </w:pPr>
          </w:p>
          <w:p w14:paraId="65C3D3AC"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7.77</w:t>
            </w:r>
          </w:p>
          <w:p w14:paraId="249C6D3D"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6.76</w:t>
            </w:r>
          </w:p>
          <w:p w14:paraId="20178B63"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9.29</w:t>
            </w:r>
          </w:p>
          <w:p w14:paraId="424B20B8"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7.89</w:t>
            </w:r>
          </w:p>
          <w:p w14:paraId="5732FED2"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8.28</w:t>
            </w:r>
          </w:p>
        </w:tc>
        <w:tc>
          <w:tcPr>
            <w:tcW w:w="460" w:type="pct"/>
          </w:tcPr>
          <w:p w14:paraId="5A669F2C" w14:textId="77777777" w:rsidR="00EA66E5" w:rsidRPr="007B0E8A" w:rsidRDefault="00EA66E5" w:rsidP="001A6B6D">
            <w:pPr>
              <w:shd w:val="clear" w:color="auto" w:fill="FFFFFF"/>
              <w:snapToGrid w:val="0"/>
              <w:spacing w:line="360" w:lineRule="auto"/>
              <w:jc w:val="center"/>
              <w:rPr>
                <w:rFonts w:ascii="Book Antiqua" w:hAnsi="Book Antiqua" w:cs="Helvetica"/>
              </w:rPr>
            </w:pPr>
          </w:p>
          <w:p w14:paraId="2DF52F81"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8.49</w:t>
            </w:r>
          </w:p>
          <w:p w14:paraId="322C3D82"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7.64</w:t>
            </w:r>
          </w:p>
          <w:p w14:paraId="66406F4D"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9.92</w:t>
            </w:r>
          </w:p>
          <w:p w14:paraId="50FADD53"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4.86</w:t>
            </w:r>
          </w:p>
          <w:p w14:paraId="623641FC" w14:textId="74600127" w:rsidR="00EA66E5" w:rsidRPr="007B0E8A" w:rsidRDefault="00EA66E5" w:rsidP="001A6B6D">
            <w:pPr>
              <w:shd w:val="clear" w:color="auto" w:fill="FFFFFF"/>
              <w:snapToGrid w:val="0"/>
              <w:spacing w:line="360" w:lineRule="auto"/>
              <w:jc w:val="center"/>
              <w:rPr>
                <w:rFonts w:ascii="Book Antiqua" w:hAnsi="Book Antiqua" w:cs="Helvetica"/>
                <w:lang w:eastAsia="zh-CN"/>
              </w:rPr>
            </w:pPr>
            <w:r w:rsidRPr="007B0E8A">
              <w:rPr>
                <w:rFonts w:ascii="Book Antiqua" w:hAnsi="Book Antiqua" w:cs="Helvetica"/>
              </w:rPr>
              <w:t>19.08</w:t>
            </w:r>
          </w:p>
        </w:tc>
        <w:tc>
          <w:tcPr>
            <w:tcW w:w="423" w:type="pct"/>
            <w:shd w:val="clear" w:color="auto" w:fill="auto"/>
          </w:tcPr>
          <w:p w14:paraId="568E55E2" w14:textId="77777777" w:rsidR="00EA66E5" w:rsidRPr="007B0E8A" w:rsidRDefault="00EA66E5" w:rsidP="001A6B6D">
            <w:pPr>
              <w:shd w:val="clear" w:color="auto" w:fill="FFFFFF"/>
              <w:snapToGrid w:val="0"/>
              <w:spacing w:line="360" w:lineRule="auto"/>
              <w:jc w:val="center"/>
              <w:rPr>
                <w:rFonts w:ascii="Book Antiqua" w:hAnsi="Book Antiqua" w:cs="Helvetica"/>
              </w:rPr>
            </w:pPr>
          </w:p>
          <w:p w14:paraId="2D81AA2D"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lt;0.0001</w:t>
            </w:r>
          </w:p>
        </w:tc>
      </w:tr>
      <w:tr w:rsidR="00EA66E5" w:rsidRPr="007B0E8A" w14:paraId="132586FE" w14:textId="77777777" w:rsidTr="002E3E72">
        <w:trPr>
          <w:cantSplit/>
        </w:trPr>
        <w:tc>
          <w:tcPr>
            <w:tcW w:w="862" w:type="pct"/>
            <w:shd w:val="clear" w:color="auto" w:fill="auto"/>
          </w:tcPr>
          <w:p w14:paraId="4A648EF1" w14:textId="2219336D" w:rsidR="00EA66E5" w:rsidRPr="007B0E8A" w:rsidRDefault="00EA66E5" w:rsidP="001A6B6D">
            <w:pPr>
              <w:shd w:val="clear" w:color="auto" w:fill="FFFFFF"/>
              <w:snapToGrid w:val="0"/>
              <w:spacing w:line="360" w:lineRule="auto"/>
              <w:jc w:val="both"/>
              <w:rPr>
                <w:rFonts w:ascii="Book Antiqua" w:hAnsi="Book Antiqua" w:cs="Helvetica"/>
                <w:lang w:eastAsia="zh-CN"/>
              </w:rPr>
            </w:pPr>
            <w:r w:rsidRPr="007B0E8A">
              <w:rPr>
                <w:rFonts w:ascii="Book Antiqua" w:hAnsi="Book Antiqua" w:cs="Helvetica"/>
              </w:rPr>
              <w:t xml:space="preserve">Advanced </w:t>
            </w:r>
            <w:r w:rsidR="00305A47" w:rsidRPr="007B0E8A">
              <w:rPr>
                <w:rFonts w:ascii="Book Antiqua" w:hAnsi="Book Antiqua" w:cs="Helvetica"/>
              </w:rPr>
              <w:t xml:space="preserve">disease </w:t>
            </w:r>
            <w:r w:rsidRPr="007B0E8A">
              <w:rPr>
                <w:rFonts w:ascii="Book Antiqua" w:hAnsi="Book Antiqua" w:cs="Helvetica"/>
              </w:rPr>
              <w:t>stage</w:t>
            </w:r>
          </w:p>
        </w:tc>
        <w:tc>
          <w:tcPr>
            <w:tcW w:w="499" w:type="pct"/>
            <w:shd w:val="clear" w:color="auto" w:fill="auto"/>
          </w:tcPr>
          <w:p w14:paraId="0ECCA153"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40.57</w:t>
            </w:r>
          </w:p>
        </w:tc>
        <w:tc>
          <w:tcPr>
            <w:tcW w:w="459" w:type="pct"/>
            <w:shd w:val="clear" w:color="auto" w:fill="auto"/>
          </w:tcPr>
          <w:p w14:paraId="5B55A499"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43.68</w:t>
            </w:r>
          </w:p>
        </w:tc>
        <w:tc>
          <w:tcPr>
            <w:tcW w:w="460" w:type="pct"/>
            <w:shd w:val="clear" w:color="auto" w:fill="auto"/>
          </w:tcPr>
          <w:p w14:paraId="7F986B4D"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40.52</w:t>
            </w:r>
          </w:p>
        </w:tc>
        <w:tc>
          <w:tcPr>
            <w:tcW w:w="459" w:type="pct"/>
            <w:shd w:val="clear" w:color="auto" w:fill="auto"/>
          </w:tcPr>
          <w:p w14:paraId="1559747E"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37.65</w:t>
            </w:r>
          </w:p>
        </w:tc>
        <w:tc>
          <w:tcPr>
            <w:tcW w:w="459" w:type="pct"/>
            <w:shd w:val="clear" w:color="auto" w:fill="auto"/>
          </w:tcPr>
          <w:p w14:paraId="23D6C1A5"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40.78</w:t>
            </w:r>
          </w:p>
        </w:tc>
        <w:tc>
          <w:tcPr>
            <w:tcW w:w="460" w:type="pct"/>
            <w:shd w:val="clear" w:color="auto" w:fill="auto"/>
          </w:tcPr>
          <w:p w14:paraId="00CF8F71"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40.75</w:t>
            </w:r>
          </w:p>
        </w:tc>
        <w:tc>
          <w:tcPr>
            <w:tcW w:w="459" w:type="pct"/>
            <w:shd w:val="clear" w:color="auto" w:fill="auto"/>
          </w:tcPr>
          <w:p w14:paraId="35BE93E1"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41.68</w:t>
            </w:r>
          </w:p>
        </w:tc>
        <w:tc>
          <w:tcPr>
            <w:tcW w:w="460" w:type="pct"/>
          </w:tcPr>
          <w:p w14:paraId="6B3BF08F"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40.79</w:t>
            </w:r>
          </w:p>
        </w:tc>
        <w:tc>
          <w:tcPr>
            <w:tcW w:w="423" w:type="pct"/>
            <w:shd w:val="clear" w:color="auto" w:fill="auto"/>
          </w:tcPr>
          <w:p w14:paraId="758890BD" w14:textId="77777777" w:rsidR="00EA66E5" w:rsidRPr="007B0E8A" w:rsidRDefault="00EA66E5"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0.76</w:t>
            </w:r>
          </w:p>
        </w:tc>
      </w:tr>
      <w:tr w:rsidR="00614D72" w:rsidRPr="007B0E8A" w14:paraId="35BA30EA" w14:textId="77777777" w:rsidTr="002E3E72">
        <w:trPr>
          <w:cantSplit/>
        </w:trPr>
        <w:tc>
          <w:tcPr>
            <w:tcW w:w="862" w:type="pct"/>
            <w:shd w:val="clear" w:color="auto" w:fill="auto"/>
          </w:tcPr>
          <w:p w14:paraId="21B87A25" w14:textId="2F770F5B" w:rsidR="00614D72" w:rsidRPr="007B0E8A" w:rsidRDefault="00614D72" w:rsidP="001A6B6D">
            <w:pPr>
              <w:shd w:val="clear" w:color="auto" w:fill="FFFFFF"/>
              <w:snapToGrid w:val="0"/>
              <w:spacing w:line="360" w:lineRule="auto"/>
              <w:jc w:val="both"/>
              <w:rPr>
                <w:rFonts w:ascii="Book Antiqua" w:hAnsi="Book Antiqua" w:cs="Helvetica"/>
                <w:lang w:eastAsia="zh-CN"/>
              </w:rPr>
            </w:pPr>
            <w:proofErr w:type="spellStart"/>
            <w:r w:rsidRPr="007B0E8A">
              <w:rPr>
                <w:rFonts w:ascii="Book Antiqua" w:hAnsi="Book Antiqua" w:cs="Helvetica"/>
              </w:rPr>
              <w:t>HBsAg</w:t>
            </w:r>
            <w:proofErr w:type="spellEnd"/>
            <w:r w:rsidRPr="007B0E8A">
              <w:rPr>
                <w:rFonts w:ascii="Book Antiqua" w:hAnsi="Book Antiqua" w:cs="Helvetica"/>
              </w:rPr>
              <w:t xml:space="preserve"> </w:t>
            </w:r>
            <w:r w:rsidR="009A41E5">
              <w:rPr>
                <w:rFonts w:ascii="Book Antiqua" w:hAnsi="Book Antiqua" w:cs="Helvetica" w:hint="eastAsia"/>
                <w:lang w:eastAsia="zh-CN"/>
              </w:rPr>
              <w:t>and</w:t>
            </w:r>
            <w:r w:rsidRPr="007B0E8A">
              <w:rPr>
                <w:rFonts w:ascii="Book Antiqua" w:hAnsi="Book Antiqua" w:cs="Helvetica"/>
              </w:rPr>
              <w:t xml:space="preserve"> </w:t>
            </w:r>
            <w:r w:rsidR="009A41E5" w:rsidRPr="007B0E8A">
              <w:rPr>
                <w:rFonts w:ascii="Book Antiqua" w:hAnsi="Book Antiqua" w:cs="Helvetica"/>
              </w:rPr>
              <w:t>a</w:t>
            </w:r>
            <w:r w:rsidRPr="007B0E8A">
              <w:rPr>
                <w:rFonts w:ascii="Book Antiqua" w:hAnsi="Book Antiqua" w:cs="Helvetica"/>
              </w:rPr>
              <w:t>nti-HCV</w:t>
            </w:r>
            <w:r w:rsidR="002B11F0" w:rsidRPr="007B0E8A">
              <w:rPr>
                <w:rFonts w:ascii="Book Antiqua" w:hAnsi="Book Antiqua" w:cs="Helvetica"/>
              </w:rPr>
              <w:t xml:space="preserve"> testing</w:t>
            </w:r>
            <w:r w:rsidRPr="007B0E8A">
              <w:rPr>
                <w:rFonts w:ascii="Book Antiqua" w:hAnsi="Book Antiqua" w:cs="Helvetica"/>
              </w:rPr>
              <w:t xml:space="preserve"> available (</w:t>
            </w:r>
            <w:r w:rsidRPr="009A41E5">
              <w:rPr>
                <w:rFonts w:ascii="Book Antiqua" w:hAnsi="Book Antiqua" w:cs="Helvetica"/>
                <w:i/>
              </w:rPr>
              <w:t>n</w:t>
            </w:r>
            <w:r w:rsidRPr="007B0E8A">
              <w:rPr>
                <w:rFonts w:ascii="Book Antiqua" w:hAnsi="Book Antiqua" w:cs="Helvetica"/>
              </w:rPr>
              <w:t>)</w:t>
            </w:r>
            <w:r w:rsidR="009A41E5" w:rsidRPr="009A41E5">
              <w:rPr>
                <w:rFonts w:ascii="Book Antiqua" w:hAnsi="Book Antiqua" w:cs="Helvetica" w:hint="eastAsia"/>
                <w:vertAlign w:val="superscript"/>
                <w:lang w:eastAsia="zh-CN"/>
              </w:rPr>
              <w:t>1</w:t>
            </w:r>
          </w:p>
        </w:tc>
        <w:tc>
          <w:tcPr>
            <w:tcW w:w="499" w:type="pct"/>
            <w:shd w:val="clear" w:color="auto" w:fill="auto"/>
          </w:tcPr>
          <w:p w14:paraId="3D3295F0" w14:textId="3B634070" w:rsidR="00614D72" w:rsidRPr="007B0E8A" w:rsidRDefault="009A41E5" w:rsidP="001A6B6D">
            <w:pPr>
              <w:shd w:val="clear" w:color="auto" w:fill="FFFFFF"/>
              <w:snapToGrid w:val="0"/>
              <w:spacing w:line="360" w:lineRule="auto"/>
              <w:jc w:val="center"/>
              <w:rPr>
                <w:rFonts w:ascii="Book Antiqua" w:hAnsi="Book Antiqua" w:cs="Helvetica"/>
              </w:rPr>
            </w:pPr>
            <w:r w:rsidRPr="009A41E5">
              <w:rPr>
                <w:rFonts w:ascii="Book Antiqua" w:hAnsi="Book Antiqua" w:cs="Helvetica"/>
                <w:i/>
              </w:rPr>
              <w:t xml:space="preserve">n = </w:t>
            </w:r>
            <w:r>
              <w:rPr>
                <w:rFonts w:ascii="Book Antiqua" w:hAnsi="Book Antiqua" w:cs="Helvetica"/>
              </w:rPr>
              <w:t>2</w:t>
            </w:r>
            <w:r w:rsidR="00614D72" w:rsidRPr="007B0E8A">
              <w:rPr>
                <w:rFonts w:ascii="Book Antiqua" w:hAnsi="Book Antiqua" w:cs="Helvetica"/>
              </w:rPr>
              <w:t>505</w:t>
            </w:r>
          </w:p>
        </w:tc>
        <w:tc>
          <w:tcPr>
            <w:tcW w:w="459" w:type="pct"/>
            <w:shd w:val="clear" w:color="auto" w:fill="auto"/>
          </w:tcPr>
          <w:p w14:paraId="58AEF060" w14:textId="0129D1B6" w:rsidR="00614D72" w:rsidRPr="007B0E8A" w:rsidRDefault="009A41E5" w:rsidP="001A6B6D">
            <w:pPr>
              <w:shd w:val="clear" w:color="auto" w:fill="FFFFFF"/>
              <w:snapToGrid w:val="0"/>
              <w:spacing w:line="360" w:lineRule="auto"/>
              <w:jc w:val="center"/>
              <w:rPr>
                <w:rFonts w:ascii="Book Antiqua" w:hAnsi="Book Antiqua" w:cs="Helvetica"/>
              </w:rPr>
            </w:pPr>
            <w:r w:rsidRPr="009A41E5">
              <w:rPr>
                <w:rFonts w:ascii="Book Antiqua" w:hAnsi="Book Antiqua" w:cs="Helvetica"/>
                <w:i/>
              </w:rPr>
              <w:t xml:space="preserve">n = </w:t>
            </w:r>
            <w:r>
              <w:rPr>
                <w:rFonts w:ascii="Book Antiqua" w:hAnsi="Book Antiqua" w:cs="Helvetica"/>
              </w:rPr>
              <w:t>2</w:t>
            </w:r>
            <w:r w:rsidR="00614D72" w:rsidRPr="007B0E8A">
              <w:rPr>
                <w:rFonts w:ascii="Book Antiqua" w:hAnsi="Book Antiqua" w:cs="Helvetica"/>
              </w:rPr>
              <w:t>405</w:t>
            </w:r>
          </w:p>
        </w:tc>
        <w:tc>
          <w:tcPr>
            <w:tcW w:w="460" w:type="pct"/>
            <w:shd w:val="clear" w:color="auto" w:fill="auto"/>
          </w:tcPr>
          <w:p w14:paraId="4A488B0F" w14:textId="20707F01" w:rsidR="00614D72" w:rsidRPr="007B0E8A" w:rsidRDefault="009A41E5" w:rsidP="001A6B6D">
            <w:pPr>
              <w:shd w:val="clear" w:color="auto" w:fill="FFFFFF"/>
              <w:snapToGrid w:val="0"/>
              <w:spacing w:line="360" w:lineRule="auto"/>
              <w:jc w:val="center"/>
              <w:rPr>
                <w:rFonts w:ascii="Book Antiqua" w:hAnsi="Book Antiqua" w:cs="Helvetica"/>
              </w:rPr>
            </w:pPr>
            <w:r w:rsidRPr="009A41E5">
              <w:rPr>
                <w:rFonts w:ascii="Book Antiqua" w:hAnsi="Book Antiqua" w:cs="Helvetica"/>
                <w:i/>
              </w:rPr>
              <w:t xml:space="preserve">n = </w:t>
            </w:r>
            <w:r>
              <w:rPr>
                <w:rFonts w:ascii="Book Antiqua" w:hAnsi="Book Antiqua" w:cs="Helvetica"/>
              </w:rPr>
              <w:t>2</w:t>
            </w:r>
            <w:r w:rsidR="00614D72" w:rsidRPr="007B0E8A">
              <w:rPr>
                <w:rFonts w:ascii="Book Antiqua" w:hAnsi="Book Antiqua" w:cs="Helvetica"/>
              </w:rPr>
              <w:t>773</w:t>
            </w:r>
          </w:p>
        </w:tc>
        <w:tc>
          <w:tcPr>
            <w:tcW w:w="459" w:type="pct"/>
            <w:shd w:val="clear" w:color="auto" w:fill="auto"/>
          </w:tcPr>
          <w:p w14:paraId="5C0BA5C6" w14:textId="225D6527" w:rsidR="00614D72" w:rsidRPr="007B0E8A" w:rsidRDefault="009A41E5" w:rsidP="001A6B6D">
            <w:pPr>
              <w:shd w:val="clear" w:color="auto" w:fill="FFFFFF"/>
              <w:snapToGrid w:val="0"/>
              <w:spacing w:line="360" w:lineRule="auto"/>
              <w:jc w:val="center"/>
              <w:rPr>
                <w:rFonts w:ascii="Book Antiqua" w:hAnsi="Book Antiqua" w:cs="Helvetica"/>
              </w:rPr>
            </w:pPr>
            <w:r w:rsidRPr="009A41E5">
              <w:rPr>
                <w:rFonts w:ascii="Book Antiqua" w:hAnsi="Book Antiqua" w:cs="Helvetica"/>
                <w:i/>
              </w:rPr>
              <w:t xml:space="preserve">n = </w:t>
            </w:r>
            <w:r>
              <w:rPr>
                <w:rFonts w:ascii="Book Antiqua" w:hAnsi="Book Antiqua" w:cs="Helvetica"/>
              </w:rPr>
              <w:t>3</w:t>
            </w:r>
            <w:r w:rsidR="00614D72" w:rsidRPr="007B0E8A">
              <w:rPr>
                <w:rFonts w:ascii="Book Antiqua" w:hAnsi="Book Antiqua" w:cs="Helvetica"/>
              </w:rPr>
              <w:t>153</w:t>
            </w:r>
          </w:p>
        </w:tc>
        <w:tc>
          <w:tcPr>
            <w:tcW w:w="459" w:type="pct"/>
            <w:shd w:val="clear" w:color="auto" w:fill="auto"/>
          </w:tcPr>
          <w:p w14:paraId="45E38947" w14:textId="7ED8F009" w:rsidR="00614D72" w:rsidRPr="007B0E8A" w:rsidRDefault="009A41E5" w:rsidP="001A6B6D">
            <w:pPr>
              <w:shd w:val="clear" w:color="auto" w:fill="FFFFFF"/>
              <w:snapToGrid w:val="0"/>
              <w:spacing w:line="360" w:lineRule="auto"/>
              <w:jc w:val="center"/>
              <w:rPr>
                <w:rFonts w:ascii="Book Antiqua" w:hAnsi="Book Antiqua" w:cs="Helvetica"/>
              </w:rPr>
            </w:pPr>
            <w:r w:rsidRPr="009A41E5">
              <w:rPr>
                <w:rFonts w:ascii="Book Antiqua" w:hAnsi="Book Antiqua" w:cs="Helvetica"/>
                <w:i/>
              </w:rPr>
              <w:t xml:space="preserve">n = </w:t>
            </w:r>
            <w:r>
              <w:rPr>
                <w:rFonts w:ascii="Book Antiqua" w:hAnsi="Book Antiqua" w:cs="Helvetica"/>
              </w:rPr>
              <w:t>3</w:t>
            </w:r>
            <w:r w:rsidR="00614D72" w:rsidRPr="007B0E8A">
              <w:rPr>
                <w:rFonts w:ascii="Book Antiqua" w:hAnsi="Book Antiqua" w:cs="Helvetica"/>
              </w:rPr>
              <w:t>225</w:t>
            </w:r>
          </w:p>
        </w:tc>
        <w:tc>
          <w:tcPr>
            <w:tcW w:w="460" w:type="pct"/>
            <w:shd w:val="clear" w:color="auto" w:fill="auto"/>
          </w:tcPr>
          <w:p w14:paraId="4516354B" w14:textId="62BC30F1" w:rsidR="00614D72" w:rsidRPr="007B0E8A" w:rsidRDefault="009A41E5" w:rsidP="001A6B6D">
            <w:pPr>
              <w:shd w:val="clear" w:color="auto" w:fill="FFFFFF"/>
              <w:snapToGrid w:val="0"/>
              <w:spacing w:line="360" w:lineRule="auto"/>
              <w:jc w:val="center"/>
              <w:rPr>
                <w:rFonts w:ascii="Book Antiqua" w:hAnsi="Book Antiqua" w:cs="Helvetica"/>
              </w:rPr>
            </w:pPr>
            <w:r w:rsidRPr="009A41E5">
              <w:rPr>
                <w:rFonts w:ascii="Book Antiqua" w:hAnsi="Book Antiqua" w:cs="Helvetica"/>
                <w:i/>
              </w:rPr>
              <w:t xml:space="preserve">n = </w:t>
            </w:r>
            <w:r>
              <w:rPr>
                <w:rFonts w:ascii="Book Antiqua" w:hAnsi="Book Antiqua" w:cs="Helvetica"/>
              </w:rPr>
              <w:t>3</w:t>
            </w:r>
            <w:r w:rsidR="00614D72" w:rsidRPr="007B0E8A">
              <w:rPr>
                <w:rFonts w:ascii="Book Antiqua" w:hAnsi="Book Antiqua" w:cs="Helvetica"/>
              </w:rPr>
              <w:t>616</w:t>
            </w:r>
          </w:p>
        </w:tc>
        <w:tc>
          <w:tcPr>
            <w:tcW w:w="459" w:type="pct"/>
            <w:shd w:val="clear" w:color="auto" w:fill="auto"/>
          </w:tcPr>
          <w:p w14:paraId="0007698C" w14:textId="09EBA906" w:rsidR="00614D72" w:rsidRPr="007B0E8A" w:rsidRDefault="009A41E5" w:rsidP="001A6B6D">
            <w:pPr>
              <w:shd w:val="clear" w:color="auto" w:fill="FFFFFF"/>
              <w:snapToGrid w:val="0"/>
              <w:spacing w:line="360" w:lineRule="auto"/>
              <w:jc w:val="center"/>
              <w:rPr>
                <w:rFonts w:ascii="Book Antiqua" w:hAnsi="Book Antiqua" w:cs="Helvetica"/>
              </w:rPr>
            </w:pPr>
            <w:r w:rsidRPr="009A41E5">
              <w:rPr>
                <w:rFonts w:ascii="Book Antiqua" w:hAnsi="Book Antiqua" w:cs="Helvetica"/>
                <w:i/>
              </w:rPr>
              <w:t xml:space="preserve">n = </w:t>
            </w:r>
            <w:r>
              <w:rPr>
                <w:rFonts w:ascii="Book Antiqua" w:hAnsi="Book Antiqua" w:cs="Helvetica"/>
              </w:rPr>
              <w:t>3</w:t>
            </w:r>
            <w:r w:rsidR="00614D72" w:rsidRPr="007B0E8A">
              <w:rPr>
                <w:rFonts w:ascii="Book Antiqua" w:hAnsi="Book Antiqua" w:cs="Helvetica"/>
              </w:rPr>
              <w:t>907</w:t>
            </w:r>
          </w:p>
        </w:tc>
        <w:tc>
          <w:tcPr>
            <w:tcW w:w="460" w:type="pct"/>
          </w:tcPr>
          <w:p w14:paraId="3768D788" w14:textId="515F9BC7" w:rsidR="00614D72" w:rsidRPr="007B0E8A" w:rsidRDefault="009A41E5" w:rsidP="001A6B6D">
            <w:pPr>
              <w:shd w:val="clear" w:color="auto" w:fill="FFFFFF"/>
              <w:snapToGrid w:val="0"/>
              <w:spacing w:line="360" w:lineRule="auto"/>
              <w:jc w:val="center"/>
              <w:rPr>
                <w:rFonts w:ascii="Book Antiqua" w:hAnsi="Book Antiqua" w:cs="Helvetica"/>
              </w:rPr>
            </w:pPr>
            <w:r w:rsidRPr="009A41E5">
              <w:rPr>
                <w:rFonts w:ascii="Book Antiqua" w:hAnsi="Book Antiqua" w:cs="Helvetica"/>
                <w:i/>
              </w:rPr>
              <w:t xml:space="preserve">n = </w:t>
            </w:r>
            <w:r>
              <w:rPr>
                <w:rFonts w:ascii="Book Antiqua" w:hAnsi="Book Antiqua" w:cs="Helvetica"/>
              </w:rPr>
              <w:t>21</w:t>
            </w:r>
            <w:r w:rsidR="00614D72" w:rsidRPr="007B0E8A">
              <w:rPr>
                <w:rFonts w:ascii="Book Antiqua" w:hAnsi="Book Antiqua" w:cs="Helvetica"/>
              </w:rPr>
              <w:t>584</w:t>
            </w:r>
          </w:p>
        </w:tc>
        <w:tc>
          <w:tcPr>
            <w:tcW w:w="423" w:type="pct"/>
            <w:vMerge w:val="restart"/>
            <w:shd w:val="clear" w:color="auto" w:fill="auto"/>
          </w:tcPr>
          <w:p w14:paraId="4C2154AC" w14:textId="5CC2B808"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lt;</w:t>
            </w:r>
            <w:r w:rsidR="009A41E5">
              <w:rPr>
                <w:rFonts w:ascii="Book Antiqua" w:hAnsi="Book Antiqua" w:cs="Helvetica" w:hint="eastAsia"/>
                <w:lang w:eastAsia="zh-CN"/>
              </w:rPr>
              <w:t xml:space="preserve"> </w:t>
            </w:r>
            <w:r w:rsidRPr="007B0E8A">
              <w:rPr>
                <w:rFonts w:ascii="Book Antiqua" w:hAnsi="Book Antiqua" w:cs="Helvetica"/>
              </w:rPr>
              <w:t>0.0001</w:t>
            </w:r>
          </w:p>
        </w:tc>
      </w:tr>
      <w:tr w:rsidR="00614D72" w:rsidRPr="007B0E8A" w14:paraId="032AAD3C" w14:textId="77777777" w:rsidTr="002E3E72">
        <w:trPr>
          <w:cantSplit/>
        </w:trPr>
        <w:tc>
          <w:tcPr>
            <w:tcW w:w="862" w:type="pct"/>
            <w:shd w:val="clear" w:color="auto" w:fill="auto"/>
          </w:tcPr>
          <w:p w14:paraId="08EED6AD" w14:textId="397D685B" w:rsidR="00614D72" w:rsidRPr="007B0E8A" w:rsidRDefault="00614D72" w:rsidP="001A6B6D">
            <w:pPr>
              <w:shd w:val="clear" w:color="auto" w:fill="FFFFFF"/>
              <w:snapToGrid w:val="0"/>
              <w:spacing w:line="360" w:lineRule="auto"/>
              <w:jc w:val="both"/>
              <w:rPr>
                <w:rFonts w:ascii="Book Antiqua" w:hAnsi="Book Antiqua" w:cs="Helvetica"/>
                <w:lang w:eastAsia="zh-CN"/>
              </w:rPr>
            </w:pPr>
            <w:r w:rsidRPr="007B0E8A">
              <w:rPr>
                <w:rFonts w:ascii="Book Antiqua" w:hAnsi="Book Antiqua" w:cs="Helvetica"/>
              </w:rPr>
              <w:t>HBV infection</w:t>
            </w:r>
          </w:p>
        </w:tc>
        <w:tc>
          <w:tcPr>
            <w:tcW w:w="499" w:type="pct"/>
            <w:shd w:val="clear" w:color="auto" w:fill="auto"/>
          </w:tcPr>
          <w:p w14:paraId="4DAE6B49"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61.72</w:t>
            </w:r>
          </w:p>
        </w:tc>
        <w:tc>
          <w:tcPr>
            <w:tcW w:w="459" w:type="pct"/>
            <w:shd w:val="clear" w:color="auto" w:fill="auto"/>
          </w:tcPr>
          <w:p w14:paraId="3756B174"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69.94</w:t>
            </w:r>
          </w:p>
        </w:tc>
        <w:tc>
          <w:tcPr>
            <w:tcW w:w="460" w:type="pct"/>
            <w:shd w:val="clear" w:color="auto" w:fill="auto"/>
          </w:tcPr>
          <w:p w14:paraId="13E27221"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66.35</w:t>
            </w:r>
          </w:p>
        </w:tc>
        <w:tc>
          <w:tcPr>
            <w:tcW w:w="459" w:type="pct"/>
            <w:shd w:val="clear" w:color="auto" w:fill="auto"/>
          </w:tcPr>
          <w:p w14:paraId="71411E4C"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60.10</w:t>
            </w:r>
          </w:p>
        </w:tc>
        <w:tc>
          <w:tcPr>
            <w:tcW w:w="459" w:type="pct"/>
            <w:shd w:val="clear" w:color="auto" w:fill="auto"/>
          </w:tcPr>
          <w:p w14:paraId="6A34404B"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9.69</w:t>
            </w:r>
          </w:p>
        </w:tc>
        <w:tc>
          <w:tcPr>
            <w:tcW w:w="460" w:type="pct"/>
            <w:shd w:val="clear" w:color="auto" w:fill="auto"/>
          </w:tcPr>
          <w:p w14:paraId="719372A8"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60.87</w:t>
            </w:r>
          </w:p>
        </w:tc>
        <w:tc>
          <w:tcPr>
            <w:tcW w:w="459" w:type="pct"/>
            <w:shd w:val="clear" w:color="auto" w:fill="auto"/>
          </w:tcPr>
          <w:p w14:paraId="40A28913"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60.23</w:t>
            </w:r>
          </w:p>
        </w:tc>
        <w:tc>
          <w:tcPr>
            <w:tcW w:w="460" w:type="pct"/>
          </w:tcPr>
          <w:p w14:paraId="36716310"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62.28</w:t>
            </w:r>
          </w:p>
        </w:tc>
        <w:tc>
          <w:tcPr>
            <w:tcW w:w="423" w:type="pct"/>
            <w:vMerge/>
            <w:shd w:val="clear" w:color="auto" w:fill="auto"/>
          </w:tcPr>
          <w:p w14:paraId="36F22964" w14:textId="77777777" w:rsidR="00614D72" w:rsidRPr="007B0E8A" w:rsidRDefault="00614D72" w:rsidP="001A6B6D">
            <w:pPr>
              <w:shd w:val="clear" w:color="auto" w:fill="FFFFFF"/>
              <w:snapToGrid w:val="0"/>
              <w:spacing w:line="360" w:lineRule="auto"/>
              <w:jc w:val="center"/>
              <w:rPr>
                <w:rFonts w:ascii="Book Antiqua" w:hAnsi="Book Antiqua" w:cs="Helvetica"/>
              </w:rPr>
            </w:pPr>
          </w:p>
        </w:tc>
      </w:tr>
      <w:tr w:rsidR="00614D72" w:rsidRPr="007B0E8A" w14:paraId="20EDEE8D" w14:textId="77777777" w:rsidTr="002E3E72">
        <w:trPr>
          <w:cantSplit/>
        </w:trPr>
        <w:tc>
          <w:tcPr>
            <w:tcW w:w="862" w:type="pct"/>
            <w:shd w:val="clear" w:color="auto" w:fill="auto"/>
          </w:tcPr>
          <w:p w14:paraId="3B7C50FA" w14:textId="1B1948B9" w:rsidR="00614D72" w:rsidRPr="007B0E8A" w:rsidRDefault="00614D72" w:rsidP="001A6B6D">
            <w:pPr>
              <w:shd w:val="clear" w:color="auto" w:fill="FFFFFF"/>
              <w:snapToGrid w:val="0"/>
              <w:spacing w:line="360" w:lineRule="auto"/>
              <w:jc w:val="both"/>
              <w:rPr>
                <w:rFonts w:ascii="Book Antiqua" w:hAnsi="Book Antiqua" w:cs="Helvetica"/>
                <w:lang w:eastAsia="zh-CN"/>
              </w:rPr>
            </w:pPr>
            <w:r w:rsidRPr="007B0E8A">
              <w:rPr>
                <w:rFonts w:ascii="Book Antiqua" w:hAnsi="Book Antiqua" w:cs="Helvetica"/>
              </w:rPr>
              <w:t>HCV infection</w:t>
            </w:r>
          </w:p>
        </w:tc>
        <w:tc>
          <w:tcPr>
            <w:tcW w:w="499" w:type="pct"/>
            <w:shd w:val="clear" w:color="auto" w:fill="auto"/>
          </w:tcPr>
          <w:p w14:paraId="2B3B4CBB"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4.79</w:t>
            </w:r>
          </w:p>
        </w:tc>
        <w:tc>
          <w:tcPr>
            <w:tcW w:w="459" w:type="pct"/>
            <w:shd w:val="clear" w:color="auto" w:fill="auto"/>
          </w:tcPr>
          <w:p w14:paraId="1CFB6778"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7.32</w:t>
            </w:r>
          </w:p>
        </w:tc>
        <w:tc>
          <w:tcPr>
            <w:tcW w:w="460" w:type="pct"/>
            <w:shd w:val="clear" w:color="auto" w:fill="auto"/>
          </w:tcPr>
          <w:p w14:paraId="73BD2FA5"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8.96</w:t>
            </w:r>
          </w:p>
        </w:tc>
        <w:tc>
          <w:tcPr>
            <w:tcW w:w="459" w:type="pct"/>
            <w:shd w:val="clear" w:color="auto" w:fill="auto"/>
          </w:tcPr>
          <w:p w14:paraId="3BD9D0F7"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5.06</w:t>
            </w:r>
          </w:p>
        </w:tc>
        <w:tc>
          <w:tcPr>
            <w:tcW w:w="459" w:type="pct"/>
            <w:shd w:val="clear" w:color="auto" w:fill="auto"/>
          </w:tcPr>
          <w:p w14:paraId="2E326FAB"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7.13</w:t>
            </w:r>
          </w:p>
        </w:tc>
        <w:tc>
          <w:tcPr>
            <w:tcW w:w="460" w:type="pct"/>
            <w:shd w:val="clear" w:color="auto" w:fill="auto"/>
          </w:tcPr>
          <w:p w14:paraId="5FF2C817"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5.06</w:t>
            </w:r>
          </w:p>
        </w:tc>
        <w:tc>
          <w:tcPr>
            <w:tcW w:w="459" w:type="pct"/>
            <w:shd w:val="clear" w:color="auto" w:fill="auto"/>
          </w:tcPr>
          <w:p w14:paraId="7FF2F371"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4.98</w:t>
            </w:r>
          </w:p>
        </w:tc>
        <w:tc>
          <w:tcPr>
            <w:tcW w:w="460" w:type="pct"/>
          </w:tcPr>
          <w:p w14:paraId="26723522"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6.0</w:t>
            </w:r>
          </w:p>
        </w:tc>
        <w:tc>
          <w:tcPr>
            <w:tcW w:w="423" w:type="pct"/>
            <w:vMerge/>
            <w:shd w:val="clear" w:color="auto" w:fill="auto"/>
          </w:tcPr>
          <w:p w14:paraId="066D0F3B" w14:textId="77777777" w:rsidR="00614D72" w:rsidRPr="007B0E8A" w:rsidRDefault="00614D72" w:rsidP="001A6B6D">
            <w:pPr>
              <w:shd w:val="clear" w:color="auto" w:fill="FFFFFF"/>
              <w:snapToGrid w:val="0"/>
              <w:spacing w:line="360" w:lineRule="auto"/>
              <w:jc w:val="center"/>
              <w:rPr>
                <w:rFonts w:ascii="Book Antiqua" w:hAnsi="Book Antiqua" w:cs="Helvetica"/>
              </w:rPr>
            </w:pPr>
          </w:p>
        </w:tc>
      </w:tr>
      <w:tr w:rsidR="00614D72" w:rsidRPr="007B0E8A" w14:paraId="4EFEA634" w14:textId="77777777" w:rsidTr="002E3E72">
        <w:trPr>
          <w:cantSplit/>
        </w:trPr>
        <w:tc>
          <w:tcPr>
            <w:tcW w:w="862" w:type="pct"/>
            <w:shd w:val="clear" w:color="auto" w:fill="auto"/>
          </w:tcPr>
          <w:p w14:paraId="62E55FD4" w14:textId="1C65415B" w:rsidR="00614D72" w:rsidRPr="007B0E8A" w:rsidRDefault="00614D72" w:rsidP="001A6B6D">
            <w:pPr>
              <w:shd w:val="clear" w:color="auto" w:fill="FFFFFF"/>
              <w:snapToGrid w:val="0"/>
              <w:spacing w:line="360" w:lineRule="auto"/>
              <w:jc w:val="both"/>
              <w:rPr>
                <w:rFonts w:ascii="Book Antiqua" w:hAnsi="Book Antiqua" w:cs="Helvetica"/>
              </w:rPr>
            </w:pPr>
            <w:r w:rsidRPr="007B0E8A">
              <w:rPr>
                <w:rFonts w:ascii="Book Antiqua" w:hAnsi="Book Antiqua" w:cs="Helvetica"/>
              </w:rPr>
              <w:t xml:space="preserve">HBV </w:t>
            </w:r>
            <w:r w:rsidR="009A41E5">
              <w:rPr>
                <w:rFonts w:ascii="Book Antiqua" w:hAnsi="Book Antiqua" w:cs="Helvetica" w:hint="eastAsia"/>
                <w:lang w:eastAsia="zh-CN"/>
              </w:rPr>
              <w:t>and</w:t>
            </w:r>
            <w:r w:rsidRPr="007B0E8A">
              <w:rPr>
                <w:rFonts w:ascii="Book Antiqua" w:hAnsi="Book Antiqua" w:cs="Helvetica"/>
              </w:rPr>
              <w:t xml:space="preserve"> HCV coinfection</w:t>
            </w:r>
          </w:p>
        </w:tc>
        <w:tc>
          <w:tcPr>
            <w:tcW w:w="499" w:type="pct"/>
            <w:shd w:val="clear" w:color="auto" w:fill="auto"/>
          </w:tcPr>
          <w:p w14:paraId="149A223B"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71</w:t>
            </w:r>
          </w:p>
        </w:tc>
        <w:tc>
          <w:tcPr>
            <w:tcW w:w="459" w:type="pct"/>
            <w:shd w:val="clear" w:color="auto" w:fill="auto"/>
          </w:tcPr>
          <w:p w14:paraId="781FFF95"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74</w:t>
            </w:r>
          </w:p>
        </w:tc>
        <w:tc>
          <w:tcPr>
            <w:tcW w:w="460" w:type="pct"/>
            <w:shd w:val="clear" w:color="auto" w:fill="auto"/>
          </w:tcPr>
          <w:p w14:paraId="7E9CE246"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52</w:t>
            </w:r>
          </w:p>
        </w:tc>
        <w:tc>
          <w:tcPr>
            <w:tcW w:w="459" w:type="pct"/>
            <w:shd w:val="clear" w:color="auto" w:fill="auto"/>
          </w:tcPr>
          <w:p w14:paraId="63A18E0A"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3.04</w:t>
            </w:r>
          </w:p>
        </w:tc>
        <w:tc>
          <w:tcPr>
            <w:tcW w:w="459" w:type="pct"/>
            <w:shd w:val="clear" w:color="auto" w:fill="auto"/>
          </w:tcPr>
          <w:p w14:paraId="47D30427"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95</w:t>
            </w:r>
          </w:p>
        </w:tc>
        <w:tc>
          <w:tcPr>
            <w:tcW w:w="460" w:type="pct"/>
            <w:shd w:val="clear" w:color="auto" w:fill="auto"/>
          </w:tcPr>
          <w:p w14:paraId="055322F0"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41</w:t>
            </w:r>
          </w:p>
        </w:tc>
        <w:tc>
          <w:tcPr>
            <w:tcW w:w="459" w:type="pct"/>
            <w:shd w:val="clear" w:color="auto" w:fill="auto"/>
          </w:tcPr>
          <w:p w14:paraId="617011B3"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46</w:t>
            </w:r>
          </w:p>
        </w:tc>
        <w:tc>
          <w:tcPr>
            <w:tcW w:w="460" w:type="pct"/>
          </w:tcPr>
          <w:p w14:paraId="2363E8EE"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68</w:t>
            </w:r>
          </w:p>
        </w:tc>
        <w:tc>
          <w:tcPr>
            <w:tcW w:w="423" w:type="pct"/>
            <w:vMerge/>
            <w:shd w:val="clear" w:color="auto" w:fill="auto"/>
          </w:tcPr>
          <w:p w14:paraId="4AEBB153" w14:textId="77777777" w:rsidR="00614D72" w:rsidRPr="007B0E8A" w:rsidRDefault="00614D72" w:rsidP="001A6B6D">
            <w:pPr>
              <w:shd w:val="clear" w:color="auto" w:fill="FFFFFF"/>
              <w:snapToGrid w:val="0"/>
              <w:spacing w:line="360" w:lineRule="auto"/>
              <w:jc w:val="center"/>
              <w:rPr>
                <w:rFonts w:ascii="Book Antiqua" w:hAnsi="Book Antiqua" w:cs="Helvetica"/>
              </w:rPr>
            </w:pPr>
          </w:p>
        </w:tc>
      </w:tr>
      <w:tr w:rsidR="00614D72" w:rsidRPr="007B0E8A" w14:paraId="0963D59E" w14:textId="77777777" w:rsidTr="002E3E72">
        <w:trPr>
          <w:cantSplit/>
          <w:trHeight w:val="58"/>
        </w:trPr>
        <w:tc>
          <w:tcPr>
            <w:tcW w:w="862" w:type="pct"/>
            <w:tcBorders>
              <w:bottom w:val="single" w:sz="4" w:space="0" w:color="auto"/>
            </w:tcBorders>
            <w:shd w:val="clear" w:color="auto" w:fill="auto"/>
          </w:tcPr>
          <w:p w14:paraId="1A3AE5B2" w14:textId="77777777" w:rsidR="00614D72" w:rsidRPr="007B0E8A" w:rsidRDefault="00614D72" w:rsidP="001A6B6D">
            <w:pPr>
              <w:shd w:val="clear" w:color="auto" w:fill="FFFFFF"/>
              <w:snapToGrid w:val="0"/>
              <w:spacing w:line="360" w:lineRule="auto"/>
              <w:jc w:val="both"/>
              <w:rPr>
                <w:rFonts w:ascii="Book Antiqua" w:hAnsi="Book Antiqua" w:cs="Helvetica"/>
              </w:rPr>
            </w:pPr>
            <w:r w:rsidRPr="007B0E8A">
              <w:rPr>
                <w:rFonts w:ascii="Book Antiqua" w:hAnsi="Book Antiqua" w:cs="Helvetica"/>
              </w:rPr>
              <w:t>Non-HBV or HCV liver disease</w:t>
            </w:r>
          </w:p>
        </w:tc>
        <w:tc>
          <w:tcPr>
            <w:tcW w:w="499" w:type="pct"/>
            <w:tcBorders>
              <w:bottom w:val="single" w:sz="4" w:space="0" w:color="auto"/>
            </w:tcBorders>
            <w:shd w:val="clear" w:color="auto" w:fill="auto"/>
          </w:tcPr>
          <w:p w14:paraId="608A981B"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0.78</w:t>
            </w:r>
          </w:p>
        </w:tc>
        <w:tc>
          <w:tcPr>
            <w:tcW w:w="459" w:type="pct"/>
            <w:tcBorders>
              <w:bottom w:val="single" w:sz="4" w:space="0" w:color="auto"/>
            </w:tcBorders>
            <w:shd w:val="clear" w:color="auto" w:fill="auto"/>
          </w:tcPr>
          <w:p w14:paraId="3FFA37B9"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0</w:t>
            </w:r>
          </w:p>
        </w:tc>
        <w:tc>
          <w:tcPr>
            <w:tcW w:w="460" w:type="pct"/>
            <w:tcBorders>
              <w:bottom w:val="single" w:sz="4" w:space="0" w:color="auto"/>
            </w:tcBorders>
            <w:shd w:val="clear" w:color="auto" w:fill="auto"/>
          </w:tcPr>
          <w:p w14:paraId="7D388DF8"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16</w:t>
            </w:r>
          </w:p>
        </w:tc>
        <w:tc>
          <w:tcPr>
            <w:tcW w:w="459" w:type="pct"/>
            <w:tcBorders>
              <w:bottom w:val="single" w:sz="4" w:space="0" w:color="auto"/>
            </w:tcBorders>
            <w:shd w:val="clear" w:color="auto" w:fill="auto"/>
          </w:tcPr>
          <w:p w14:paraId="7DAB5428"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1.80</w:t>
            </w:r>
          </w:p>
        </w:tc>
        <w:tc>
          <w:tcPr>
            <w:tcW w:w="459" w:type="pct"/>
            <w:tcBorders>
              <w:bottom w:val="single" w:sz="4" w:space="0" w:color="auto"/>
            </w:tcBorders>
            <w:shd w:val="clear" w:color="auto" w:fill="auto"/>
          </w:tcPr>
          <w:p w14:paraId="30C8867B"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0.23</w:t>
            </w:r>
          </w:p>
        </w:tc>
        <w:tc>
          <w:tcPr>
            <w:tcW w:w="460" w:type="pct"/>
            <w:tcBorders>
              <w:bottom w:val="single" w:sz="4" w:space="0" w:color="auto"/>
            </w:tcBorders>
            <w:shd w:val="clear" w:color="auto" w:fill="auto"/>
          </w:tcPr>
          <w:p w14:paraId="17DBF195"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1.67</w:t>
            </w:r>
          </w:p>
        </w:tc>
        <w:tc>
          <w:tcPr>
            <w:tcW w:w="459" w:type="pct"/>
            <w:tcBorders>
              <w:bottom w:val="single" w:sz="4" w:space="0" w:color="auto"/>
            </w:tcBorders>
            <w:shd w:val="clear" w:color="auto" w:fill="auto"/>
          </w:tcPr>
          <w:p w14:paraId="6BCF8CE2"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2.34</w:t>
            </w:r>
          </w:p>
        </w:tc>
        <w:tc>
          <w:tcPr>
            <w:tcW w:w="460" w:type="pct"/>
            <w:tcBorders>
              <w:bottom w:val="single" w:sz="4" w:space="0" w:color="auto"/>
            </w:tcBorders>
          </w:tcPr>
          <w:p w14:paraId="145CBD4E" w14:textId="77777777" w:rsidR="00614D72" w:rsidRPr="007B0E8A" w:rsidRDefault="00614D72"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8.97</w:t>
            </w:r>
          </w:p>
        </w:tc>
        <w:tc>
          <w:tcPr>
            <w:tcW w:w="423" w:type="pct"/>
            <w:vMerge/>
            <w:tcBorders>
              <w:bottom w:val="single" w:sz="4" w:space="0" w:color="auto"/>
            </w:tcBorders>
            <w:shd w:val="clear" w:color="auto" w:fill="auto"/>
          </w:tcPr>
          <w:p w14:paraId="44D70EE9" w14:textId="77777777" w:rsidR="00614D72" w:rsidRPr="007B0E8A" w:rsidRDefault="00614D72" w:rsidP="001A6B6D">
            <w:pPr>
              <w:shd w:val="clear" w:color="auto" w:fill="FFFFFF"/>
              <w:snapToGrid w:val="0"/>
              <w:spacing w:line="360" w:lineRule="auto"/>
              <w:jc w:val="center"/>
              <w:rPr>
                <w:rFonts w:ascii="Book Antiqua" w:hAnsi="Book Antiqua" w:cs="Helvetica"/>
              </w:rPr>
            </w:pPr>
          </w:p>
        </w:tc>
      </w:tr>
    </w:tbl>
    <w:p w14:paraId="5606C120" w14:textId="5BDC7D49" w:rsidR="00EA66E5" w:rsidRPr="007B0E8A" w:rsidRDefault="002E3E72" w:rsidP="001A6B6D">
      <w:pPr>
        <w:shd w:val="clear" w:color="auto" w:fill="FFFFFF"/>
        <w:snapToGrid w:val="0"/>
        <w:spacing w:line="360" w:lineRule="auto"/>
        <w:jc w:val="both"/>
        <w:rPr>
          <w:rFonts w:ascii="Book Antiqua" w:hAnsi="Book Antiqua" w:cs="Helvetica"/>
          <w:lang w:eastAsia="zh-CN"/>
        </w:rPr>
      </w:pPr>
      <w:r w:rsidRPr="002E3E72">
        <w:rPr>
          <w:rFonts w:ascii="Book Antiqua" w:hAnsi="Book Antiqua" w:cs="Helvetica" w:hint="eastAsia"/>
          <w:vertAlign w:val="superscript"/>
          <w:lang w:eastAsia="zh-CN"/>
        </w:rPr>
        <w:lastRenderedPageBreak/>
        <w:t>1</w:t>
      </w:r>
      <w:r w:rsidRPr="007B0E8A">
        <w:rPr>
          <w:rFonts w:ascii="Book Antiqua" w:hAnsi="Book Antiqua" w:cs="Helvetica"/>
        </w:rPr>
        <w:t xml:space="preserve">HBV infection defined as positive </w:t>
      </w:r>
      <w:proofErr w:type="spellStart"/>
      <w:r w:rsidRPr="007B0E8A">
        <w:rPr>
          <w:rFonts w:ascii="Book Antiqua" w:hAnsi="Book Antiqua" w:cs="Helvetica"/>
        </w:rPr>
        <w:t>HbSAg</w:t>
      </w:r>
      <w:proofErr w:type="spellEnd"/>
      <w:r w:rsidRPr="007B0E8A">
        <w:rPr>
          <w:rFonts w:ascii="Book Antiqua" w:hAnsi="Book Antiqua" w:cs="Helvetica"/>
        </w:rPr>
        <w:t xml:space="preserve"> level. HCV infection defined as positive HCV antibody level</w:t>
      </w:r>
      <w:r>
        <w:rPr>
          <w:rFonts w:ascii="Book Antiqua" w:hAnsi="Book Antiqua" w:cs="Helvetica" w:hint="eastAsia"/>
          <w:lang w:eastAsia="zh-CN"/>
        </w:rPr>
        <w:t>.</w:t>
      </w:r>
      <w:r w:rsidRPr="007B0E8A">
        <w:rPr>
          <w:rFonts w:ascii="Book Antiqua" w:hAnsi="Book Antiqua" w:cs="Helvetica"/>
        </w:rPr>
        <w:t xml:space="preserve"> </w:t>
      </w:r>
      <w:r w:rsidR="00EA66E5" w:rsidRPr="007B0E8A">
        <w:rPr>
          <w:rFonts w:ascii="Book Antiqua" w:hAnsi="Book Antiqua" w:cs="Helvetica"/>
        </w:rPr>
        <w:t>HBV</w:t>
      </w:r>
      <w:r w:rsidR="009A41E5">
        <w:rPr>
          <w:rFonts w:ascii="Book Antiqua" w:hAnsi="Book Antiqua" w:cs="Helvetica" w:hint="eastAsia"/>
          <w:lang w:eastAsia="zh-CN"/>
        </w:rPr>
        <w:t>:</w:t>
      </w:r>
      <w:r w:rsidR="00EA66E5" w:rsidRPr="007B0E8A">
        <w:rPr>
          <w:rFonts w:ascii="Book Antiqua" w:hAnsi="Book Antiqua" w:cs="Helvetica"/>
        </w:rPr>
        <w:t xml:space="preserve"> </w:t>
      </w:r>
      <w:r w:rsidR="009A41E5" w:rsidRPr="007B0E8A">
        <w:rPr>
          <w:rFonts w:ascii="Book Antiqua" w:hAnsi="Book Antiqua" w:cs="Helvetica"/>
        </w:rPr>
        <w:t>H</w:t>
      </w:r>
      <w:r w:rsidR="00EA66E5" w:rsidRPr="007B0E8A">
        <w:rPr>
          <w:rFonts w:ascii="Book Antiqua" w:hAnsi="Book Antiqua" w:cs="Helvetica"/>
        </w:rPr>
        <w:t>epatitis B virus; HCC</w:t>
      </w:r>
      <w:r w:rsidR="009A41E5">
        <w:rPr>
          <w:rFonts w:ascii="Book Antiqua" w:hAnsi="Book Antiqua" w:cs="Helvetica" w:hint="eastAsia"/>
          <w:lang w:eastAsia="zh-CN"/>
        </w:rPr>
        <w:t>:</w:t>
      </w:r>
      <w:r w:rsidR="00EA66E5" w:rsidRPr="007B0E8A">
        <w:rPr>
          <w:rFonts w:ascii="Book Antiqua" w:hAnsi="Book Antiqua" w:cs="Helvetica"/>
        </w:rPr>
        <w:t xml:space="preserve"> </w:t>
      </w:r>
      <w:r w:rsidR="009A41E5" w:rsidRPr="007B0E8A">
        <w:rPr>
          <w:rFonts w:ascii="Book Antiqua" w:hAnsi="Book Antiqua" w:cs="Helvetica"/>
        </w:rPr>
        <w:t>H</w:t>
      </w:r>
      <w:r w:rsidR="00EA66E5" w:rsidRPr="007B0E8A">
        <w:rPr>
          <w:rFonts w:ascii="Book Antiqua" w:hAnsi="Book Antiqua" w:cs="Helvetica"/>
        </w:rPr>
        <w:t>epatocellular carcinoma; HCV</w:t>
      </w:r>
      <w:r w:rsidR="009A41E5">
        <w:rPr>
          <w:rFonts w:ascii="Book Antiqua" w:hAnsi="Book Antiqua" w:cs="Helvetica" w:hint="eastAsia"/>
          <w:lang w:eastAsia="zh-CN"/>
        </w:rPr>
        <w:t>:</w:t>
      </w:r>
      <w:r w:rsidR="00EA66E5" w:rsidRPr="007B0E8A">
        <w:rPr>
          <w:rFonts w:ascii="Book Antiqua" w:hAnsi="Book Antiqua" w:cs="Helvetica"/>
        </w:rPr>
        <w:t xml:space="preserve"> </w:t>
      </w:r>
      <w:r w:rsidR="009A41E5" w:rsidRPr="007B0E8A">
        <w:rPr>
          <w:rFonts w:ascii="Book Antiqua" w:hAnsi="Book Antiqua" w:cs="Helvetica"/>
        </w:rPr>
        <w:t>H</w:t>
      </w:r>
      <w:r w:rsidR="00EA66E5" w:rsidRPr="007B0E8A">
        <w:rPr>
          <w:rFonts w:ascii="Book Antiqua" w:hAnsi="Book Antiqua" w:cs="Helvetica"/>
        </w:rPr>
        <w:t>epatitis C virus</w:t>
      </w:r>
      <w:r w:rsidR="009A41E5">
        <w:rPr>
          <w:rFonts w:ascii="Book Antiqua" w:hAnsi="Book Antiqua" w:cs="Helvetica" w:hint="eastAsia"/>
          <w:lang w:eastAsia="zh-CN"/>
        </w:rPr>
        <w:t xml:space="preserve">. </w:t>
      </w:r>
    </w:p>
    <w:p w14:paraId="766AE2F2" w14:textId="003DE3D4" w:rsidR="003E382A" w:rsidRPr="00055941" w:rsidRDefault="007268F2" w:rsidP="001A6B6D">
      <w:pPr>
        <w:shd w:val="clear" w:color="auto" w:fill="FFFFFF"/>
        <w:snapToGrid w:val="0"/>
        <w:spacing w:line="360" w:lineRule="auto"/>
        <w:jc w:val="both"/>
        <w:rPr>
          <w:rFonts w:ascii="Book Antiqua" w:hAnsi="Book Antiqua" w:cs="Helvetica"/>
          <w:b/>
        </w:rPr>
      </w:pPr>
      <w:r w:rsidRPr="007B0E8A">
        <w:rPr>
          <w:rFonts w:ascii="Book Antiqua" w:hAnsi="Book Antiqua" w:cs="Helvetica"/>
        </w:rPr>
        <w:br w:type="page"/>
      </w:r>
      <w:r w:rsidR="00921976" w:rsidRPr="007B0E8A">
        <w:rPr>
          <w:rFonts w:ascii="Book Antiqua" w:hAnsi="Book Antiqua" w:cs="Helvetica"/>
        </w:rPr>
        <w:lastRenderedPageBreak/>
        <w:t xml:space="preserve"> </w:t>
      </w:r>
      <w:r w:rsidR="002E3E72" w:rsidRPr="00055941">
        <w:rPr>
          <w:rFonts w:ascii="Book Antiqua" w:hAnsi="Book Antiqua" w:cs="Helvetica"/>
          <w:b/>
        </w:rPr>
        <w:t>Table 2</w:t>
      </w:r>
      <w:r w:rsidR="003E382A" w:rsidRPr="00055941">
        <w:rPr>
          <w:rFonts w:ascii="Book Antiqua" w:hAnsi="Book Antiqua" w:cs="Helvetica"/>
          <w:b/>
        </w:rPr>
        <w:t xml:space="preserve"> </w:t>
      </w:r>
      <w:r w:rsidR="003017D0" w:rsidRPr="00055941">
        <w:rPr>
          <w:rFonts w:ascii="Book Antiqua" w:hAnsi="Book Antiqua" w:cs="Helvetica"/>
          <w:b/>
        </w:rPr>
        <w:t>Distribution of serum a</w:t>
      </w:r>
      <w:r w:rsidR="003E382A" w:rsidRPr="00055941">
        <w:rPr>
          <w:rFonts w:ascii="Book Antiqua" w:hAnsi="Book Antiqua" w:cs="Helvetica"/>
          <w:b/>
        </w:rPr>
        <w:t>lpha-fetoprotein level</w:t>
      </w:r>
      <w:r w:rsidR="003017D0" w:rsidRPr="00055941">
        <w:rPr>
          <w:rFonts w:ascii="Book Antiqua" w:hAnsi="Book Antiqua" w:cs="Helvetica"/>
          <w:b/>
        </w:rPr>
        <w:t>s in patients with hepatocellular carcinoma</w:t>
      </w:r>
      <w:r w:rsidR="00B257AE" w:rsidRPr="00055941">
        <w:rPr>
          <w:rFonts w:ascii="Book Antiqua" w:hAnsi="Book Antiqua" w:cs="Helvetica"/>
          <w:b/>
        </w:rPr>
        <w:t xml:space="preserve">, </w:t>
      </w:r>
      <w:r w:rsidR="003E382A" w:rsidRPr="00055941">
        <w:rPr>
          <w:rFonts w:ascii="Book Antiqua" w:hAnsi="Book Antiqua" w:cs="Helvetica"/>
          <w:b/>
        </w:rPr>
        <w:t>2010 to 2016</w:t>
      </w:r>
    </w:p>
    <w:tbl>
      <w:tblPr>
        <w:tblW w:w="0" w:type="auto"/>
        <w:tblLook w:val="04A0" w:firstRow="1" w:lastRow="0" w:firstColumn="1" w:lastColumn="0" w:noHBand="0" w:noVBand="1"/>
      </w:tblPr>
      <w:tblGrid>
        <w:gridCol w:w="1390"/>
        <w:gridCol w:w="994"/>
        <w:gridCol w:w="878"/>
        <w:gridCol w:w="993"/>
        <w:gridCol w:w="993"/>
        <w:gridCol w:w="993"/>
        <w:gridCol w:w="993"/>
        <w:gridCol w:w="993"/>
        <w:gridCol w:w="1133"/>
      </w:tblGrid>
      <w:tr w:rsidR="002E3E72" w:rsidRPr="002E3E72" w14:paraId="34CC6A35" w14:textId="77777777" w:rsidTr="00274865">
        <w:trPr>
          <w:cantSplit/>
          <w:tblHeader/>
        </w:trPr>
        <w:tc>
          <w:tcPr>
            <w:tcW w:w="0" w:type="auto"/>
            <w:tcBorders>
              <w:top w:val="single" w:sz="4" w:space="0" w:color="auto"/>
              <w:bottom w:val="single" w:sz="4" w:space="0" w:color="auto"/>
            </w:tcBorders>
            <w:shd w:val="clear" w:color="auto" w:fill="auto"/>
            <w:vAlign w:val="center"/>
          </w:tcPr>
          <w:p w14:paraId="7D914CE1" w14:textId="77777777" w:rsidR="00C10EE4" w:rsidRPr="002E3E72" w:rsidRDefault="00E1412A" w:rsidP="001A6B6D">
            <w:pPr>
              <w:shd w:val="clear" w:color="auto" w:fill="FFFFFF"/>
              <w:snapToGrid w:val="0"/>
              <w:spacing w:line="360" w:lineRule="auto"/>
              <w:rPr>
                <w:rFonts w:ascii="Book Antiqua" w:hAnsi="Book Antiqua" w:cs="Helvetica"/>
                <w:b/>
              </w:rPr>
            </w:pPr>
            <w:r w:rsidRPr="002E3E72">
              <w:rPr>
                <w:rFonts w:ascii="Book Antiqua" w:hAnsi="Book Antiqua" w:cs="Helvetica"/>
                <w:b/>
              </w:rPr>
              <w:t>AFP level (ng/mL)</w:t>
            </w:r>
          </w:p>
        </w:tc>
        <w:tc>
          <w:tcPr>
            <w:tcW w:w="0" w:type="auto"/>
            <w:tcBorders>
              <w:top w:val="single" w:sz="4" w:space="0" w:color="auto"/>
              <w:bottom w:val="single" w:sz="4" w:space="0" w:color="auto"/>
            </w:tcBorders>
            <w:shd w:val="clear" w:color="auto" w:fill="auto"/>
            <w:vAlign w:val="center"/>
          </w:tcPr>
          <w:p w14:paraId="4A3F5464" w14:textId="6B3D16EF" w:rsidR="00C10EE4" w:rsidRPr="002E3E72" w:rsidRDefault="00C10EE4" w:rsidP="001A6B6D">
            <w:pPr>
              <w:shd w:val="clear" w:color="auto" w:fill="FFFFFF"/>
              <w:snapToGrid w:val="0"/>
              <w:spacing w:line="360" w:lineRule="auto"/>
              <w:jc w:val="center"/>
              <w:rPr>
                <w:rFonts w:ascii="Book Antiqua" w:hAnsi="Book Antiqua" w:cs="Helvetica"/>
                <w:b/>
              </w:rPr>
            </w:pPr>
            <w:r w:rsidRPr="002E3E72">
              <w:rPr>
                <w:rFonts w:ascii="Book Antiqua" w:hAnsi="Book Antiqua" w:cs="Helvetica"/>
                <w:b/>
              </w:rPr>
              <w:t>2010 (</w:t>
            </w:r>
            <w:r w:rsidR="009A41E5" w:rsidRPr="002E3E72">
              <w:rPr>
                <w:rFonts w:ascii="Book Antiqua" w:hAnsi="Book Antiqua" w:cs="Helvetica"/>
                <w:b/>
                <w:i/>
              </w:rPr>
              <w:t xml:space="preserve">n = </w:t>
            </w:r>
            <w:r w:rsidRPr="002E3E72">
              <w:rPr>
                <w:rFonts w:ascii="Book Antiqua" w:hAnsi="Book Antiqua" w:cs="Helvetica"/>
                <w:b/>
              </w:rPr>
              <w:t>2793)</w:t>
            </w:r>
          </w:p>
        </w:tc>
        <w:tc>
          <w:tcPr>
            <w:tcW w:w="0" w:type="auto"/>
            <w:tcBorders>
              <w:top w:val="single" w:sz="4" w:space="0" w:color="auto"/>
              <w:bottom w:val="single" w:sz="4" w:space="0" w:color="auto"/>
            </w:tcBorders>
            <w:shd w:val="clear" w:color="auto" w:fill="auto"/>
            <w:vAlign w:val="center"/>
          </w:tcPr>
          <w:p w14:paraId="7A955585" w14:textId="77777777" w:rsidR="00C10EE4" w:rsidRPr="002E3E72" w:rsidRDefault="00C10EE4" w:rsidP="001A6B6D">
            <w:pPr>
              <w:shd w:val="clear" w:color="auto" w:fill="FFFFFF"/>
              <w:snapToGrid w:val="0"/>
              <w:spacing w:line="360" w:lineRule="auto"/>
              <w:jc w:val="center"/>
              <w:rPr>
                <w:rFonts w:ascii="Book Antiqua" w:hAnsi="Book Antiqua" w:cs="Helvetica"/>
                <w:b/>
              </w:rPr>
            </w:pPr>
            <w:r w:rsidRPr="002E3E72">
              <w:rPr>
                <w:rFonts w:ascii="Book Antiqua" w:hAnsi="Book Antiqua" w:cs="Helvetica"/>
                <w:b/>
              </w:rPr>
              <w:t>2011</w:t>
            </w:r>
          </w:p>
          <w:p w14:paraId="4DFEBD50" w14:textId="36941D84" w:rsidR="00C10EE4" w:rsidRPr="002E3E72" w:rsidDel="0081236D" w:rsidRDefault="00C10EE4" w:rsidP="001A6B6D">
            <w:pPr>
              <w:shd w:val="clear" w:color="auto" w:fill="FFFFFF"/>
              <w:snapToGrid w:val="0"/>
              <w:spacing w:line="360" w:lineRule="auto"/>
              <w:jc w:val="center"/>
              <w:rPr>
                <w:rFonts w:ascii="Book Antiqua" w:hAnsi="Book Antiqua" w:cs="Helvetica"/>
                <w:b/>
              </w:rPr>
            </w:pPr>
            <w:r w:rsidRPr="002E3E72">
              <w:rPr>
                <w:rFonts w:ascii="Book Antiqua" w:hAnsi="Book Antiqua" w:cs="Helvetica"/>
                <w:b/>
              </w:rPr>
              <w:t>(</w:t>
            </w:r>
            <w:r w:rsidR="009A41E5" w:rsidRPr="002E3E72">
              <w:rPr>
                <w:rFonts w:ascii="Book Antiqua" w:hAnsi="Book Antiqua" w:cs="Helvetica"/>
                <w:b/>
                <w:i/>
              </w:rPr>
              <w:t xml:space="preserve">n = </w:t>
            </w:r>
            <w:r w:rsidRPr="002E3E72">
              <w:rPr>
                <w:rFonts w:ascii="Book Antiqua" w:hAnsi="Book Antiqua" w:cs="Helvetica"/>
                <w:b/>
              </w:rPr>
              <w:t>3111)</w:t>
            </w:r>
          </w:p>
        </w:tc>
        <w:tc>
          <w:tcPr>
            <w:tcW w:w="0" w:type="auto"/>
            <w:tcBorders>
              <w:top w:val="single" w:sz="4" w:space="0" w:color="auto"/>
              <w:bottom w:val="single" w:sz="4" w:space="0" w:color="auto"/>
            </w:tcBorders>
            <w:shd w:val="clear" w:color="auto" w:fill="auto"/>
            <w:vAlign w:val="center"/>
          </w:tcPr>
          <w:p w14:paraId="40B1726A" w14:textId="425E4BF0" w:rsidR="00C10EE4" w:rsidRPr="002E3E72" w:rsidDel="0081236D" w:rsidRDefault="00C10EE4" w:rsidP="001A6B6D">
            <w:pPr>
              <w:shd w:val="clear" w:color="auto" w:fill="FFFFFF"/>
              <w:snapToGrid w:val="0"/>
              <w:spacing w:line="360" w:lineRule="auto"/>
              <w:jc w:val="center"/>
              <w:rPr>
                <w:rFonts w:ascii="Book Antiqua" w:hAnsi="Book Antiqua" w:cs="Helvetica"/>
                <w:b/>
              </w:rPr>
            </w:pPr>
            <w:r w:rsidRPr="002E3E72">
              <w:rPr>
                <w:rFonts w:ascii="Book Antiqua" w:hAnsi="Book Antiqua" w:cs="Helvetica"/>
                <w:b/>
              </w:rPr>
              <w:t>2012 (</w:t>
            </w:r>
            <w:r w:rsidR="009A41E5" w:rsidRPr="002E3E72">
              <w:rPr>
                <w:rFonts w:ascii="Book Antiqua" w:hAnsi="Book Antiqua" w:cs="Helvetica"/>
                <w:b/>
                <w:i/>
              </w:rPr>
              <w:t xml:space="preserve">n = </w:t>
            </w:r>
            <w:r w:rsidRPr="002E3E72">
              <w:rPr>
                <w:rFonts w:ascii="Book Antiqua" w:hAnsi="Book Antiqua" w:cs="Helvetica"/>
                <w:b/>
              </w:rPr>
              <w:t>3349)</w:t>
            </w:r>
          </w:p>
        </w:tc>
        <w:tc>
          <w:tcPr>
            <w:tcW w:w="0" w:type="auto"/>
            <w:tcBorders>
              <w:top w:val="single" w:sz="4" w:space="0" w:color="auto"/>
              <w:bottom w:val="single" w:sz="4" w:space="0" w:color="auto"/>
            </w:tcBorders>
            <w:shd w:val="clear" w:color="auto" w:fill="auto"/>
            <w:vAlign w:val="center"/>
          </w:tcPr>
          <w:p w14:paraId="727F29DE" w14:textId="05C3C4B7" w:rsidR="00C10EE4" w:rsidRPr="002E3E72" w:rsidDel="0081236D" w:rsidRDefault="00C10EE4" w:rsidP="001A6B6D">
            <w:pPr>
              <w:shd w:val="clear" w:color="auto" w:fill="FFFFFF"/>
              <w:snapToGrid w:val="0"/>
              <w:spacing w:line="360" w:lineRule="auto"/>
              <w:jc w:val="center"/>
              <w:rPr>
                <w:rFonts w:ascii="Book Antiqua" w:hAnsi="Book Antiqua" w:cs="Helvetica"/>
                <w:b/>
              </w:rPr>
            </w:pPr>
            <w:r w:rsidRPr="002E3E72">
              <w:rPr>
                <w:rFonts w:ascii="Book Antiqua" w:hAnsi="Book Antiqua" w:cs="Helvetica"/>
                <w:b/>
              </w:rPr>
              <w:t>2013 (</w:t>
            </w:r>
            <w:r w:rsidR="009A41E5" w:rsidRPr="002E3E72">
              <w:rPr>
                <w:rFonts w:ascii="Book Antiqua" w:hAnsi="Book Antiqua" w:cs="Helvetica"/>
                <w:b/>
                <w:i/>
              </w:rPr>
              <w:t xml:space="preserve">n = </w:t>
            </w:r>
            <w:r w:rsidRPr="002E3E72">
              <w:rPr>
                <w:rFonts w:ascii="Book Antiqua" w:hAnsi="Book Antiqua" w:cs="Helvetica"/>
                <w:b/>
              </w:rPr>
              <w:t>3471)</w:t>
            </w:r>
          </w:p>
        </w:tc>
        <w:tc>
          <w:tcPr>
            <w:tcW w:w="0" w:type="auto"/>
            <w:tcBorders>
              <w:top w:val="single" w:sz="4" w:space="0" w:color="auto"/>
              <w:bottom w:val="single" w:sz="4" w:space="0" w:color="auto"/>
            </w:tcBorders>
            <w:shd w:val="clear" w:color="auto" w:fill="auto"/>
            <w:vAlign w:val="center"/>
          </w:tcPr>
          <w:p w14:paraId="13760FEE" w14:textId="0B242C4A" w:rsidR="00C10EE4" w:rsidRPr="002E3E72" w:rsidDel="0081236D" w:rsidRDefault="00C10EE4" w:rsidP="001A6B6D">
            <w:pPr>
              <w:shd w:val="clear" w:color="auto" w:fill="FFFFFF"/>
              <w:snapToGrid w:val="0"/>
              <w:spacing w:line="360" w:lineRule="auto"/>
              <w:jc w:val="center"/>
              <w:rPr>
                <w:rFonts w:ascii="Book Antiqua" w:hAnsi="Book Antiqua" w:cs="Helvetica"/>
                <w:b/>
              </w:rPr>
            </w:pPr>
            <w:r w:rsidRPr="002E3E72">
              <w:rPr>
                <w:rFonts w:ascii="Book Antiqua" w:hAnsi="Book Antiqua" w:cs="Helvetica"/>
                <w:b/>
              </w:rPr>
              <w:t>2014 (</w:t>
            </w:r>
            <w:r w:rsidR="009A41E5" w:rsidRPr="002E3E72">
              <w:rPr>
                <w:rFonts w:ascii="Book Antiqua" w:hAnsi="Book Antiqua" w:cs="Helvetica"/>
                <w:b/>
                <w:i/>
              </w:rPr>
              <w:t xml:space="preserve">n = </w:t>
            </w:r>
            <w:r w:rsidRPr="002E3E72">
              <w:rPr>
                <w:rFonts w:ascii="Book Antiqua" w:hAnsi="Book Antiqua" w:cs="Helvetica"/>
                <w:b/>
              </w:rPr>
              <w:t>3494)</w:t>
            </w:r>
          </w:p>
        </w:tc>
        <w:tc>
          <w:tcPr>
            <w:tcW w:w="0" w:type="auto"/>
            <w:tcBorders>
              <w:top w:val="single" w:sz="4" w:space="0" w:color="auto"/>
              <w:bottom w:val="single" w:sz="4" w:space="0" w:color="auto"/>
            </w:tcBorders>
            <w:shd w:val="clear" w:color="auto" w:fill="auto"/>
            <w:vAlign w:val="center"/>
          </w:tcPr>
          <w:p w14:paraId="334DCEB1" w14:textId="47F13251" w:rsidR="00C10EE4" w:rsidRPr="002E3E72" w:rsidDel="0081236D" w:rsidRDefault="00C10EE4" w:rsidP="001A6B6D">
            <w:pPr>
              <w:shd w:val="clear" w:color="auto" w:fill="FFFFFF"/>
              <w:snapToGrid w:val="0"/>
              <w:spacing w:line="360" w:lineRule="auto"/>
              <w:jc w:val="center"/>
              <w:rPr>
                <w:rFonts w:ascii="Book Antiqua" w:hAnsi="Book Antiqua" w:cs="Helvetica"/>
                <w:b/>
              </w:rPr>
            </w:pPr>
            <w:r w:rsidRPr="002E3E72">
              <w:rPr>
                <w:rFonts w:ascii="Book Antiqua" w:hAnsi="Book Antiqua" w:cs="Helvetica"/>
                <w:b/>
              </w:rPr>
              <w:t>2015 (</w:t>
            </w:r>
            <w:r w:rsidR="009A41E5" w:rsidRPr="002E3E72">
              <w:rPr>
                <w:rFonts w:ascii="Book Antiqua" w:hAnsi="Book Antiqua" w:cs="Helvetica"/>
                <w:b/>
                <w:i/>
              </w:rPr>
              <w:t xml:space="preserve">n = </w:t>
            </w:r>
            <w:r w:rsidRPr="002E3E72">
              <w:rPr>
                <w:rFonts w:ascii="Book Antiqua" w:hAnsi="Book Antiqua" w:cs="Helvetica"/>
                <w:b/>
              </w:rPr>
              <w:t>3804)</w:t>
            </w:r>
          </w:p>
        </w:tc>
        <w:tc>
          <w:tcPr>
            <w:tcW w:w="0" w:type="auto"/>
            <w:tcBorders>
              <w:top w:val="single" w:sz="4" w:space="0" w:color="auto"/>
              <w:bottom w:val="single" w:sz="4" w:space="0" w:color="auto"/>
            </w:tcBorders>
            <w:shd w:val="clear" w:color="auto" w:fill="auto"/>
            <w:vAlign w:val="center"/>
          </w:tcPr>
          <w:p w14:paraId="4AFF1CBD" w14:textId="14F9A30F" w:rsidR="00C10EE4" w:rsidRPr="002E3E72" w:rsidDel="0081236D" w:rsidRDefault="00C10EE4" w:rsidP="001A6B6D">
            <w:pPr>
              <w:shd w:val="clear" w:color="auto" w:fill="FFFFFF"/>
              <w:snapToGrid w:val="0"/>
              <w:spacing w:line="360" w:lineRule="auto"/>
              <w:jc w:val="center"/>
              <w:rPr>
                <w:rFonts w:ascii="Book Antiqua" w:hAnsi="Book Antiqua" w:cs="Helvetica"/>
                <w:b/>
              </w:rPr>
            </w:pPr>
            <w:r w:rsidRPr="002E3E72">
              <w:rPr>
                <w:rFonts w:ascii="Book Antiqua" w:hAnsi="Book Antiqua" w:cs="Helvetica"/>
                <w:b/>
              </w:rPr>
              <w:t>2016 (</w:t>
            </w:r>
            <w:r w:rsidR="009A41E5" w:rsidRPr="002E3E72">
              <w:rPr>
                <w:rFonts w:ascii="Book Antiqua" w:hAnsi="Book Antiqua" w:cs="Helvetica"/>
                <w:b/>
                <w:i/>
              </w:rPr>
              <w:t xml:space="preserve">n = </w:t>
            </w:r>
            <w:r w:rsidRPr="002E3E72">
              <w:rPr>
                <w:rFonts w:ascii="Book Antiqua" w:hAnsi="Book Antiqua" w:cs="Helvetica"/>
                <w:b/>
              </w:rPr>
              <w:t>4069)</w:t>
            </w:r>
          </w:p>
        </w:tc>
        <w:tc>
          <w:tcPr>
            <w:tcW w:w="0" w:type="auto"/>
            <w:tcBorders>
              <w:top w:val="single" w:sz="4" w:space="0" w:color="auto"/>
              <w:bottom w:val="single" w:sz="4" w:space="0" w:color="auto"/>
            </w:tcBorders>
            <w:shd w:val="clear" w:color="auto" w:fill="auto"/>
            <w:vAlign w:val="center"/>
          </w:tcPr>
          <w:p w14:paraId="37FE6098" w14:textId="6FFCDB5A" w:rsidR="00C10EE4" w:rsidRPr="002E3E72" w:rsidRDefault="00C10EE4" w:rsidP="001A6B6D">
            <w:pPr>
              <w:shd w:val="clear" w:color="auto" w:fill="FFFFFF"/>
              <w:snapToGrid w:val="0"/>
              <w:spacing w:line="360" w:lineRule="auto"/>
              <w:jc w:val="center"/>
              <w:rPr>
                <w:rFonts w:ascii="Book Antiqua" w:hAnsi="Book Antiqua" w:cs="Helvetica"/>
                <w:b/>
              </w:rPr>
            </w:pPr>
            <w:r w:rsidRPr="002E3E72">
              <w:rPr>
                <w:rFonts w:ascii="Book Antiqua" w:hAnsi="Book Antiqua" w:cs="Helvetica"/>
                <w:b/>
              </w:rPr>
              <w:t>Total (</w:t>
            </w:r>
            <w:r w:rsidR="009A41E5" w:rsidRPr="002E3E72">
              <w:rPr>
                <w:rFonts w:ascii="Book Antiqua" w:hAnsi="Book Antiqua" w:cs="Helvetica"/>
                <w:b/>
                <w:i/>
              </w:rPr>
              <w:t xml:space="preserve">n = </w:t>
            </w:r>
            <w:r w:rsidRPr="002E3E72">
              <w:rPr>
                <w:rFonts w:ascii="Book Antiqua" w:hAnsi="Book Antiqua" w:cs="Helvetica"/>
                <w:b/>
              </w:rPr>
              <w:t>24091)</w:t>
            </w:r>
          </w:p>
        </w:tc>
      </w:tr>
      <w:tr w:rsidR="00C10EE4" w:rsidRPr="007B0E8A" w14:paraId="43D52C45" w14:textId="77777777" w:rsidTr="00055941">
        <w:trPr>
          <w:cantSplit/>
        </w:trPr>
        <w:tc>
          <w:tcPr>
            <w:tcW w:w="0" w:type="auto"/>
            <w:tcBorders>
              <w:top w:val="single" w:sz="4" w:space="0" w:color="auto"/>
            </w:tcBorders>
            <w:shd w:val="clear" w:color="auto" w:fill="auto"/>
          </w:tcPr>
          <w:p w14:paraId="21133591" w14:textId="52EC3EF2" w:rsidR="00C10EE4" w:rsidRPr="007B0E8A" w:rsidRDefault="00C10EE4" w:rsidP="001A6B6D">
            <w:pPr>
              <w:shd w:val="clear" w:color="auto" w:fill="FFFFFF"/>
              <w:snapToGrid w:val="0"/>
              <w:spacing w:line="360" w:lineRule="auto"/>
              <w:rPr>
                <w:rFonts w:ascii="Book Antiqua" w:hAnsi="Book Antiqua" w:cs="Helvetica"/>
              </w:rPr>
            </w:pPr>
            <w:r w:rsidRPr="007B0E8A">
              <w:rPr>
                <w:rFonts w:ascii="Book Antiqua" w:hAnsi="Book Antiqua" w:cs="Helvetica"/>
              </w:rPr>
              <w:t>&lt;</w:t>
            </w:r>
            <w:r w:rsidR="002E3E72">
              <w:rPr>
                <w:rFonts w:ascii="Book Antiqua" w:hAnsi="Book Antiqua" w:cs="Helvetica" w:hint="eastAsia"/>
                <w:lang w:eastAsia="zh-CN"/>
              </w:rPr>
              <w:t xml:space="preserve"> </w:t>
            </w:r>
            <w:r w:rsidRPr="007B0E8A">
              <w:rPr>
                <w:rFonts w:ascii="Book Antiqua" w:hAnsi="Book Antiqua" w:cs="Helvetica"/>
              </w:rPr>
              <w:t>20</w:t>
            </w:r>
          </w:p>
        </w:tc>
        <w:tc>
          <w:tcPr>
            <w:tcW w:w="0" w:type="auto"/>
            <w:tcBorders>
              <w:top w:val="single" w:sz="4" w:space="0" w:color="auto"/>
            </w:tcBorders>
            <w:shd w:val="clear" w:color="auto" w:fill="auto"/>
          </w:tcPr>
          <w:p w14:paraId="78FACBFF"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3.24</w:t>
            </w:r>
          </w:p>
        </w:tc>
        <w:tc>
          <w:tcPr>
            <w:tcW w:w="0" w:type="auto"/>
            <w:tcBorders>
              <w:top w:val="single" w:sz="4" w:space="0" w:color="auto"/>
            </w:tcBorders>
            <w:shd w:val="clear" w:color="auto" w:fill="auto"/>
          </w:tcPr>
          <w:p w14:paraId="4870EB0D"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2.53</w:t>
            </w:r>
          </w:p>
        </w:tc>
        <w:tc>
          <w:tcPr>
            <w:tcW w:w="0" w:type="auto"/>
            <w:tcBorders>
              <w:top w:val="single" w:sz="4" w:space="0" w:color="auto"/>
            </w:tcBorders>
            <w:shd w:val="clear" w:color="auto" w:fill="auto"/>
          </w:tcPr>
          <w:p w14:paraId="2EF61D7A"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1.59</w:t>
            </w:r>
          </w:p>
        </w:tc>
        <w:tc>
          <w:tcPr>
            <w:tcW w:w="0" w:type="auto"/>
            <w:tcBorders>
              <w:top w:val="single" w:sz="4" w:space="0" w:color="auto"/>
            </w:tcBorders>
            <w:shd w:val="clear" w:color="auto" w:fill="auto"/>
          </w:tcPr>
          <w:p w14:paraId="32D59D4C"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6.22</w:t>
            </w:r>
          </w:p>
        </w:tc>
        <w:tc>
          <w:tcPr>
            <w:tcW w:w="0" w:type="auto"/>
            <w:tcBorders>
              <w:top w:val="single" w:sz="4" w:space="0" w:color="auto"/>
            </w:tcBorders>
            <w:shd w:val="clear" w:color="auto" w:fill="auto"/>
          </w:tcPr>
          <w:p w14:paraId="48004D7E"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2.41</w:t>
            </w:r>
          </w:p>
        </w:tc>
        <w:tc>
          <w:tcPr>
            <w:tcW w:w="0" w:type="auto"/>
            <w:tcBorders>
              <w:top w:val="single" w:sz="4" w:space="0" w:color="auto"/>
            </w:tcBorders>
            <w:shd w:val="clear" w:color="auto" w:fill="auto"/>
          </w:tcPr>
          <w:p w14:paraId="4EA9AF4B"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2.32</w:t>
            </w:r>
          </w:p>
        </w:tc>
        <w:tc>
          <w:tcPr>
            <w:tcW w:w="0" w:type="auto"/>
            <w:tcBorders>
              <w:top w:val="single" w:sz="4" w:space="0" w:color="auto"/>
            </w:tcBorders>
            <w:shd w:val="clear" w:color="auto" w:fill="auto"/>
          </w:tcPr>
          <w:p w14:paraId="5EB6A5E3"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3.99</w:t>
            </w:r>
          </w:p>
        </w:tc>
        <w:tc>
          <w:tcPr>
            <w:tcW w:w="0" w:type="auto"/>
            <w:tcBorders>
              <w:top w:val="single" w:sz="4" w:space="0" w:color="auto"/>
            </w:tcBorders>
          </w:tcPr>
          <w:p w14:paraId="2006E6E9"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3.21</w:t>
            </w:r>
          </w:p>
        </w:tc>
      </w:tr>
      <w:tr w:rsidR="00C10EE4" w:rsidRPr="007B0E8A" w14:paraId="31C28291" w14:textId="77777777" w:rsidTr="00055941">
        <w:trPr>
          <w:cantSplit/>
        </w:trPr>
        <w:tc>
          <w:tcPr>
            <w:tcW w:w="0" w:type="auto"/>
            <w:shd w:val="clear" w:color="auto" w:fill="auto"/>
          </w:tcPr>
          <w:p w14:paraId="641032AC" w14:textId="4C37A8D9" w:rsidR="00C10EE4" w:rsidRPr="007B0E8A" w:rsidRDefault="00C10EE4" w:rsidP="001A6B6D">
            <w:pPr>
              <w:shd w:val="clear" w:color="auto" w:fill="FFFFFF"/>
              <w:snapToGrid w:val="0"/>
              <w:spacing w:line="360" w:lineRule="auto"/>
              <w:rPr>
                <w:rFonts w:ascii="Book Antiqua" w:hAnsi="Book Antiqua" w:cs="Helvetica"/>
              </w:rPr>
            </w:pPr>
            <w:r w:rsidRPr="007B0E8A">
              <w:rPr>
                <w:rFonts w:ascii="Book Antiqua" w:hAnsi="Book Antiqua" w:cs="Helvetica"/>
              </w:rPr>
              <w:t>&gt;</w:t>
            </w:r>
            <w:r w:rsidR="002E3E72">
              <w:rPr>
                <w:rFonts w:ascii="Book Antiqua" w:hAnsi="Book Antiqua" w:cs="Helvetica" w:hint="eastAsia"/>
                <w:lang w:eastAsia="zh-CN"/>
              </w:rPr>
              <w:t xml:space="preserve"> </w:t>
            </w:r>
            <w:r w:rsidRPr="007B0E8A">
              <w:rPr>
                <w:rFonts w:ascii="Book Antiqua" w:hAnsi="Book Antiqua" w:cs="Helvetica"/>
              </w:rPr>
              <w:t>20-100</w:t>
            </w:r>
          </w:p>
        </w:tc>
        <w:tc>
          <w:tcPr>
            <w:tcW w:w="0" w:type="auto"/>
            <w:shd w:val="clear" w:color="auto" w:fill="auto"/>
          </w:tcPr>
          <w:p w14:paraId="5C74E7FE"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5.43</w:t>
            </w:r>
          </w:p>
        </w:tc>
        <w:tc>
          <w:tcPr>
            <w:tcW w:w="0" w:type="auto"/>
            <w:shd w:val="clear" w:color="auto" w:fill="auto"/>
          </w:tcPr>
          <w:p w14:paraId="0BF4F09D"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4.14</w:t>
            </w:r>
          </w:p>
        </w:tc>
        <w:tc>
          <w:tcPr>
            <w:tcW w:w="0" w:type="auto"/>
            <w:shd w:val="clear" w:color="auto" w:fill="auto"/>
          </w:tcPr>
          <w:p w14:paraId="4EBF7BBE"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5.17</w:t>
            </w:r>
          </w:p>
        </w:tc>
        <w:tc>
          <w:tcPr>
            <w:tcW w:w="0" w:type="auto"/>
            <w:shd w:val="clear" w:color="auto" w:fill="auto"/>
          </w:tcPr>
          <w:p w14:paraId="22FB1785"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3.71</w:t>
            </w:r>
          </w:p>
        </w:tc>
        <w:tc>
          <w:tcPr>
            <w:tcW w:w="0" w:type="auto"/>
            <w:shd w:val="clear" w:color="auto" w:fill="auto"/>
          </w:tcPr>
          <w:p w14:paraId="15C20796"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5.00</w:t>
            </w:r>
          </w:p>
        </w:tc>
        <w:tc>
          <w:tcPr>
            <w:tcW w:w="0" w:type="auto"/>
            <w:shd w:val="clear" w:color="auto" w:fill="auto"/>
          </w:tcPr>
          <w:p w14:paraId="4FA9B6CB"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4.54</w:t>
            </w:r>
          </w:p>
        </w:tc>
        <w:tc>
          <w:tcPr>
            <w:tcW w:w="0" w:type="auto"/>
            <w:shd w:val="clear" w:color="auto" w:fill="auto"/>
          </w:tcPr>
          <w:p w14:paraId="3CD67784"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4.48</w:t>
            </w:r>
          </w:p>
        </w:tc>
        <w:tc>
          <w:tcPr>
            <w:tcW w:w="0" w:type="auto"/>
          </w:tcPr>
          <w:p w14:paraId="0AB3E0C4"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4.62</w:t>
            </w:r>
          </w:p>
        </w:tc>
      </w:tr>
      <w:tr w:rsidR="00C10EE4" w:rsidRPr="007B0E8A" w14:paraId="5556E23E" w14:textId="77777777" w:rsidTr="00055941">
        <w:trPr>
          <w:cantSplit/>
        </w:trPr>
        <w:tc>
          <w:tcPr>
            <w:tcW w:w="0" w:type="auto"/>
            <w:shd w:val="clear" w:color="auto" w:fill="auto"/>
          </w:tcPr>
          <w:p w14:paraId="0E17B378" w14:textId="0E556BFF" w:rsidR="00C10EE4" w:rsidRPr="007B0E8A" w:rsidRDefault="00C10EE4" w:rsidP="001A6B6D">
            <w:pPr>
              <w:shd w:val="clear" w:color="auto" w:fill="FFFFFF"/>
              <w:snapToGrid w:val="0"/>
              <w:spacing w:line="360" w:lineRule="auto"/>
              <w:rPr>
                <w:rFonts w:ascii="Book Antiqua" w:hAnsi="Book Antiqua" w:cs="Helvetica"/>
              </w:rPr>
            </w:pPr>
            <w:r w:rsidRPr="007B0E8A">
              <w:rPr>
                <w:rFonts w:ascii="Book Antiqua" w:hAnsi="Book Antiqua" w:cs="Helvetica"/>
              </w:rPr>
              <w:t>&gt;</w:t>
            </w:r>
            <w:r w:rsidR="002E3E72">
              <w:rPr>
                <w:rFonts w:ascii="Book Antiqua" w:hAnsi="Book Antiqua" w:cs="Helvetica" w:hint="eastAsia"/>
                <w:lang w:eastAsia="zh-CN"/>
              </w:rPr>
              <w:t xml:space="preserve"> </w:t>
            </w:r>
            <w:r w:rsidRPr="007B0E8A">
              <w:rPr>
                <w:rFonts w:ascii="Book Antiqua" w:hAnsi="Book Antiqua" w:cs="Helvetica"/>
              </w:rPr>
              <w:t>100-200</w:t>
            </w:r>
          </w:p>
        </w:tc>
        <w:tc>
          <w:tcPr>
            <w:tcW w:w="0" w:type="auto"/>
            <w:shd w:val="clear" w:color="auto" w:fill="auto"/>
          </w:tcPr>
          <w:p w14:paraId="3E4CBE50"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6.30</w:t>
            </w:r>
          </w:p>
        </w:tc>
        <w:tc>
          <w:tcPr>
            <w:tcW w:w="0" w:type="auto"/>
            <w:shd w:val="clear" w:color="auto" w:fill="auto"/>
          </w:tcPr>
          <w:p w14:paraId="212DD3FD"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37</w:t>
            </w:r>
          </w:p>
        </w:tc>
        <w:tc>
          <w:tcPr>
            <w:tcW w:w="0" w:type="auto"/>
            <w:shd w:val="clear" w:color="auto" w:fill="auto"/>
          </w:tcPr>
          <w:p w14:paraId="762A4AFA"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11</w:t>
            </w:r>
          </w:p>
        </w:tc>
        <w:tc>
          <w:tcPr>
            <w:tcW w:w="0" w:type="auto"/>
            <w:shd w:val="clear" w:color="auto" w:fill="auto"/>
          </w:tcPr>
          <w:p w14:paraId="4F8B5041"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36</w:t>
            </w:r>
          </w:p>
        </w:tc>
        <w:tc>
          <w:tcPr>
            <w:tcW w:w="0" w:type="auto"/>
            <w:shd w:val="clear" w:color="auto" w:fill="auto"/>
          </w:tcPr>
          <w:p w14:paraId="2E92BC22"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6.70</w:t>
            </w:r>
          </w:p>
        </w:tc>
        <w:tc>
          <w:tcPr>
            <w:tcW w:w="0" w:type="auto"/>
            <w:shd w:val="clear" w:color="auto" w:fill="auto"/>
          </w:tcPr>
          <w:p w14:paraId="4E483B1E"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6.34</w:t>
            </w:r>
          </w:p>
        </w:tc>
        <w:tc>
          <w:tcPr>
            <w:tcW w:w="0" w:type="auto"/>
            <w:shd w:val="clear" w:color="auto" w:fill="auto"/>
          </w:tcPr>
          <w:p w14:paraId="4410D4C6"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6.41</w:t>
            </w:r>
          </w:p>
        </w:tc>
        <w:tc>
          <w:tcPr>
            <w:tcW w:w="0" w:type="auto"/>
          </w:tcPr>
          <w:p w14:paraId="54BF98D4"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96</w:t>
            </w:r>
          </w:p>
        </w:tc>
      </w:tr>
      <w:tr w:rsidR="00C10EE4" w:rsidRPr="007B0E8A" w14:paraId="34F86315" w14:textId="77777777" w:rsidTr="00055941">
        <w:trPr>
          <w:cantSplit/>
        </w:trPr>
        <w:tc>
          <w:tcPr>
            <w:tcW w:w="0" w:type="auto"/>
            <w:shd w:val="clear" w:color="auto" w:fill="auto"/>
          </w:tcPr>
          <w:p w14:paraId="01324D94" w14:textId="7E1CBCF8" w:rsidR="00C10EE4" w:rsidRPr="007B0E8A" w:rsidRDefault="00C10EE4" w:rsidP="001A6B6D">
            <w:pPr>
              <w:shd w:val="clear" w:color="auto" w:fill="FFFFFF"/>
              <w:snapToGrid w:val="0"/>
              <w:spacing w:line="360" w:lineRule="auto"/>
              <w:rPr>
                <w:rFonts w:ascii="Book Antiqua" w:hAnsi="Book Antiqua" w:cs="Helvetica"/>
              </w:rPr>
            </w:pPr>
            <w:r w:rsidRPr="007B0E8A">
              <w:rPr>
                <w:rFonts w:ascii="Book Antiqua" w:hAnsi="Book Antiqua" w:cs="Helvetica"/>
              </w:rPr>
              <w:t>&gt;</w:t>
            </w:r>
            <w:r w:rsidR="002E3E72">
              <w:rPr>
                <w:rFonts w:ascii="Book Antiqua" w:hAnsi="Book Antiqua" w:cs="Helvetica" w:hint="eastAsia"/>
                <w:lang w:eastAsia="zh-CN"/>
              </w:rPr>
              <w:t xml:space="preserve"> </w:t>
            </w:r>
            <w:r w:rsidRPr="007B0E8A">
              <w:rPr>
                <w:rFonts w:ascii="Book Antiqua" w:hAnsi="Book Antiqua" w:cs="Helvetica"/>
              </w:rPr>
              <w:t>200-400</w:t>
            </w:r>
          </w:p>
        </w:tc>
        <w:tc>
          <w:tcPr>
            <w:tcW w:w="0" w:type="auto"/>
            <w:shd w:val="clear" w:color="auto" w:fill="auto"/>
          </w:tcPr>
          <w:p w14:paraId="01D6CD35"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87</w:t>
            </w:r>
          </w:p>
        </w:tc>
        <w:tc>
          <w:tcPr>
            <w:tcW w:w="0" w:type="auto"/>
            <w:shd w:val="clear" w:color="auto" w:fill="auto"/>
          </w:tcPr>
          <w:p w14:paraId="288B24B3"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63</w:t>
            </w:r>
          </w:p>
        </w:tc>
        <w:tc>
          <w:tcPr>
            <w:tcW w:w="0" w:type="auto"/>
            <w:shd w:val="clear" w:color="auto" w:fill="auto"/>
          </w:tcPr>
          <w:p w14:paraId="7D0BC013"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32</w:t>
            </w:r>
          </w:p>
        </w:tc>
        <w:tc>
          <w:tcPr>
            <w:tcW w:w="0" w:type="auto"/>
            <w:shd w:val="clear" w:color="auto" w:fill="auto"/>
          </w:tcPr>
          <w:p w14:paraId="46D490AD"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30</w:t>
            </w:r>
          </w:p>
        </w:tc>
        <w:tc>
          <w:tcPr>
            <w:tcW w:w="0" w:type="auto"/>
            <w:shd w:val="clear" w:color="auto" w:fill="auto"/>
          </w:tcPr>
          <w:p w14:paraId="63BF1124"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38</w:t>
            </w:r>
          </w:p>
        </w:tc>
        <w:tc>
          <w:tcPr>
            <w:tcW w:w="0" w:type="auto"/>
            <w:shd w:val="clear" w:color="auto" w:fill="auto"/>
          </w:tcPr>
          <w:p w14:paraId="3401792E"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81</w:t>
            </w:r>
          </w:p>
        </w:tc>
        <w:tc>
          <w:tcPr>
            <w:tcW w:w="0" w:type="auto"/>
            <w:shd w:val="clear" w:color="auto" w:fill="auto"/>
          </w:tcPr>
          <w:p w14:paraId="3792B127"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97</w:t>
            </w:r>
          </w:p>
        </w:tc>
        <w:tc>
          <w:tcPr>
            <w:tcW w:w="0" w:type="auto"/>
          </w:tcPr>
          <w:p w14:paraId="11A2FE09"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62</w:t>
            </w:r>
          </w:p>
        </w:tc>
      </w:tr>
      <w:tr w:rsidR="00C10EE4" w:rsidRPr="007B0E8A" w14:paraId="592A5384" w14:textId="77777777" w:rsidTr="00055941">
        <w:trPr>
          <w:cantSplit/>
        </w:trPr>
        <w:tc>
          <w:tcPr>
            <w:tcW w:w="0" w:type="auto"/>
            <w:shd w:val="clear" w:color="auto" w:fill="auto"/>
          </w:tcPr>
          <w:p w14:paraId="37FDDEDE" w14:textId="2F8A8429" w:rsidR="00C10EE4" w:rsidRPr="007B0E8A" w:rsidRDefault="00C10EE4" w:rsidP="001A6B6D">
            <w:pPr>
              <w:shd w:val="clear" w:color="auto" w:fill="FFFFFF"/>
              <w:snapToGrid w:val="0"/>
              <w:spacing w:line="360" w:lineRule="auto"/>
              <w:rPr>
                <w:rFonts w:ascii="Book Antiqua" w:hAnsi="Book Antiqua" w:cs="Helvetica"/>
              </w:rPr>
            </w:pPr>
            <w:r w:rsidRPr="007B0E8A">
              <w:rPr>
                <w:rFonts w:ascii="Book Antiqua" w:hAnsi="Book Antiqua" w:cs="Helvetica"/>
              </w:rPr>
              <w:t>&gt;</w:t>
            </w:r>
            <w:r w:rsidR="002E3E72">
              <w:rPr>
                <w:rFonts w:ascii="Book Antiqua" w:hAnsi="Book Antiqua" w:cs="Helvetica" w:hint="eastAsia"/>
                <w:lang w:eastAsia="zh-CN"/>
              </w:rPr>
              <w:t xml:space="preserve"> </w:t>
            </w:r>
            <w:r w:rsidRPr="007B0E8A">
              <w:rPr>
                <w:rFonts w:ascii="Book Antiqua" w:hAnsi="Book Antiqua" w:cs="Helvetica"/>
              </w:rPr>
              <w:t>400</w:t>
            </w:r>
          </w:p>
        </w:tc>
        <w:tc>
          <w:tcPr>
            <w:tcW w:w="0" w:type="auto"/>
            <w:shd w:val="clear" w:color="auto" w:fill="auto"/>
          </w:tcPr>
          <w:p w14:paraId="215BB401"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47.65</w:t>
            </w:r>
          </w:p>
        </w:tc>
        <w:tc>
          <w:tcPr>
            <w:tcW w:w="0" w:type="auto"/>
            <w:shd w:val="clear" w:color="auto" w:fill="auto"/>
          </w:tcPr>
          <w:p w14:paraId="56155D88"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0.50</w:t>
            </w:r>
          </w:p>
        </w:tc>
        <w:tc>
          <w:tcPr>
            <w:tcW w:w="0" w:type="auto"/>
            <w:shd w:val="clear" w:color="auto" w:fill="auto"/>
          </w:tcPr>
          <w:p w14:paraId="0CB21C13"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50.82</w:t>
            </w:r>
          </w:p>
        </w:tc>
        <w:tc>
          <w:tcPr>
            <w:tcW w:w="0" w:type="auto"/>
            <w:shd w:val="clear" w:color="auto" w:fill="auto"/>
          </w:tcPr>
          <w:p w14:paraId="27EBCD6F"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46.99</w:t>
            </w:r>
          </w:p>
        </w:tc>
        <w:tc>
          <w:tcPr>
            <w:tcW w:w="0" w:type="auto"/>
            <w:shd w:val="clear" w:color="auto" w:fill="auto"/>
          </w:tcPr>
          <w:p w14:paraId="1C34EE92"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48.20</w:t>
            </w:r>
          </w:p>
        </w:tc>
        <w:tc>
          <w:tcPr>
            <w:tcW w:w="0" w:type="auto"/>
            <w:shd w:val="clear" w:color="auto" w:fill="auto"/>
          </w:tcPr>
          <w:p w14:paraId="35B12950"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49.50</w:t>
            </w:r>
          </w:p>
        </w:tc>
        <w:tc>
          <w:tcPr>
            <w:tcW w:w="0" w:type="auto"/>
            <w:shd w:val="clear" w:color="auto" w:fill="auto"/>
          </w:tcPr>
          <w:p w14:paraId="688AA678"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47.53</w:t>
            </w:r>
          </w:p>
        </w:tc>
        <w:tc>
          <w:tcPr>
            <w:tcW w:w="0" w:type="auto"/>
          </w:tcPr>
          <w:p w14:paraId="2A214394"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48.72</w:t>
            </w:r>
          </w:p>
        </w:tc>
      </w:tr>
      <w:tr w:rsidR="00C10EE4" w:rsidRPr="007B0E8A" w14:paraId="762CA45F" w14:textId="77777777" w:rsidTr="00055941">
        <w:trPr>
          <w:cantSplit/>
        </w:trPr>
        <w:tc>
          <w:tcPr>
            <w:tcW w:w="0" w:type="auto"/>
            <w:tcBorders>
              <w:bottom w:val="single" w:sz="4" w:space="0" w:color="auto"/>
            </w:tcBorders>
            <w:shd w:val="clear" w:color="auto" w:fill="auto"/>
          </w:tcPr>
          <w:p w14:paraId="47D2C51F" w14:textId="77777777" w:rsidR="00C10EE4" w:rsidRPr="007B0E8A" w:rsidRDefault="00C10EE4" w:rsidP="001A6B6D">
            <w:pPr>
              <w:shd w:val="clear" w:color="auto" w:fill="FFFFFF"/>
              <w:snapToGrid w:val="0"/>
              <w:spacing w:line="360" w:lineRule="auto"/>
              <w:rPr>
                <w:rFonts w:ascii="Book Antiqua" w:hAnsi="Book Antiqua" w:cs="Helvetica"/>
              </w:rPr>
            </w:pPr>
            <w:r w:rsidRPr="007B0E8A">
              <w:rPr>
                <w:rFonts w:ascii="Book Antiqua" w:hAnsi="Book Antiqua" w:cs="Helvetica"/>
              </w:rPr>
              <w:t>Not recorded</w:t>
            </w:r>
          </w:p>
        </w:tc>
        <w:tc>
          <w:tcPr>
            <w:tcW w:w="0" w:type="auto"/>
            <w:tcBorders>
              <w:bottom w:val="single" w:sz="4" w:space="0" w:color="auto"/>
            </w:tcBorders>
            <w:shd w:val="clear" w:color="auto" w:fill="auto"/>
          </w:tcPr>
          <w:p w14:paraId="7BE10BC0"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50</w:t>
            </w:r>
          </w:p>
        </w:tc>
        <w:tc>
          <w:tcPr>
            <w:tcW w:w="0" w:type="auto"/>
            <w:tcBorders>
              <w:bottom w:val="single" w:sz="4" w:space="0" w:color="auto"/>
            </w:tcBorders>
            <w:shd w:val="clear" w:color="auto" w:fill="auto"/>
          </w:tcPr>
          <w:p w14:paraId="038CCE9F"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83</w:t>
            </w:r>
          </w:p>
        </w:tc>
        <w:tc>
          <w:tcPr>
            <w:tcW w:w="0" w:type="auto"/>
            <w:tcBorders>
              <w:bottom w:val="single" w:sz="4" w:space="0" w:color="auto"/>
            </w:tcBorders>
            <w:shd w:val="clear" w:color="auto" w:fill="auto"/>
          </w:tcPr>
          <w:p w14:paraId="4BDF65A1"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00</w:t>
            </w:r>
          </w:p>
        </w:tc>
        <w:tc>
          <w:tcPr>
            <w:tcW w:w="0" w:type="auto"/>
            <w:tcBorders>
              <w:bottom w:val="single" w:sz="4" w:space="0" w:color="auto"/>
            </w:tcBorders>
            <w:shd w:val="clear" w:color="auto" w:fill="auto"/>
          </w:tcPr>
          <w:p w14:paraId="544AB059"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42</w:t>
            </w:r>
          </w:p>
        </w:tc>
        <w:tc>
          <w:tcPr>
            <w:tcW w:w="0" w:type="auto"/>
            <w:tcBorders>
              <w:bottom w:val="single" w:sz="4" w:space="0" w:color="auto"/>
            </w:tcBorders>
            <w:shd w:val="clear" w:color="auto" w:fill="auto"/>
          </w:tcPr>
          <w:p w14:paraId="505C1E86"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2.32</w:t>
            </w:r>
          </w:p>
        </w:tc>
        <w:tc>
          <w:tcPr>
            <w:tcW w:w="0" w:type="auto"/>
            <w:tcBorders>
              <w:bottom w:val="single" w:sz="4" w:space="0" w:color="auto"/>
            </w:tcBorders>
            <w:shd w:val="clear" w:color="auto" w:fill="auto"/>
          </w:tcPr>
          <w:p w14:paraId="790BCC80"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5</w:t>
            </w:r>
          </w:p>
        </w:tc>
        <w:tc>
          <w:tcPr>
            <w:tcW w:w="0" w:type="auto"/>
            <w:tcBorders>
              <w:bottom w:val="single" w:sz="4" w:space="0" w:color="auto"/>
            </w:tcBorders>
            <w:shd w:val="clear" w:color="auto" w:fill="auto"/>
          </w:tcPr>
          <w:p w14:paraId="54B131D3"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62</w:t>
            </w:r>
          </w:p>
        </w:tc>
        <w:tc>
          <w:tcPr>
            <w:tcW w:w="0" w:type="auto"/>
            <w:tcBorders>
              <w:bottom w:val="single" w:sz="4" w:space="0" w:color="auto"/>
            </w:tcBorders>
          </w:tcPr>
          <w:p w14:paraId="2CD15813" w14:textId="77777777" w:rsidR="00C10EE4" w:rsidRPr="007B0E8A" w:rsidRDefault="00C10EE4" w:rsidP="001A6B6D">
            <w:pPr>
              <w:shd w:val="clear" w:color="auto" w:fill="FFFFFF"/>
              <w:snapToGrid w:val="0"/>
              <w:spacing w:line="360" w:lineRule="auto"/>
              <w:jc w:val="center"/>
              <w:rPr>
                <w:rFonts w:ascii="Book Antiqua" w:hAnsi="Book Antiqua" w:cs="Helvetica"/>
              </w:rPr>
            </w:pPr>
            <w:r w:rsidRPr="007B0E8A">
              <w:rPr>
                <w:rFonts w:ascii="Book Antiqua" w:hAnsi="Book Antiqua" w:cs="Helvetica"/>
              </w:rPr>
              <w:t>1.88</w:t>
            </w:r>
          </w:p>
        </w:tc>
      </w:tr>
    </w:tbl>
    <w:p w14:paraId="14B73FF3" w14:textId="3FA34C68" w:rsidR="00FE5720" w:rsidRPr="007B0E8A" w:rsidRDefault="00C10EE4" w:rsidP="001A6B6D">
      <w:pPr>
        <w:shd w:val="clear" w:color="auto" w:fill="FFFFFF"/>
        <w:snapToGrid w:val="0"/>
        <w:spacing w:line="360" w:lineRule="auto"/>
        <w:jc w:val="both"/>
        <w:rPr>
          <w:rFonts w:ascii="Book Antiqua" w:hAnsi="Book Antiqua" w:cs="Helvetica"/>
          <w:lang w:eastAsia="zh-CN"/>
        </w:rPr>
      </w:pPr>
      <w:r w:rsidRPr="002E3E72">
        <w:rPr>
          <w:rFonts w:ascii="Book Antiqua" w:hAnsi="Book Antiqua" w:cs="Helvetica"/>
          <w:i/>
        </w:rPr>
        <w:t>P</w:t>
      </w:r>
      <w:r w:rsidR="00E869EE">
        <w:rPr>
          <w:rFonts w:ascii="Book Antiqua" w:hAnsi="Book Antiqua" w:cs="Helvetica" w:hint="eastAsia"/>
          <w:lang w:eastAsia="zh-CN"/>
        </w:rPr>
        <w:t xml:space="preserve"> </w:t>
      </w:r>
      <w:r w:rsidRPr="007B0E8A">
        <w:rPr>
          <w:rFonts w:ascii="Book Antiqua" w:hAnsi="Book Antiqua" w:cs="Helvetica"/>
        </w:rPr>
        <w:t>value for trend = 0.33</w:t>
      </w:r>
      <w:r w:rsidR="002E3E72">
        <w:rPr>
          <w:rFonts w:ascii="Book Antiqua" w:hAnsi="Book Antiqua" w:cs="Helvetica" w:hint="eastAsia"/>
          <w:lang w:eastAsia="zh-CN"/>
        </w:rPr>
        <w:t>.</w:t>
      </w:r>
      <w:r w:rsidRPr="007B0E8A">
        <w:rPr>
          <w:rFonts w:ascii="Book Antiqua" w:hAnsi="Book Antiqua" w:cs="Helvetica"/>
        </w:rPr>
        <w:t xml:space="preserve"> </w:t>
      </w:r>
      <w:r w:rsidR="00C91C7D" w:rsidRPr="002775D5">
        <w:rPr>
          <w:rFonts w:ascii="Book Antiqua" w:hAnsi="Book Antiqua"/>
        </w:rPr>
        <w:t>AFP</w:t>
      </w:r>
      <w:r w:rsidR="00C91C7D">
        <w:rPr>
          <w:rFonts w:ascii="Book Antiqua" w:hAnsi="Book Antiqua" w:hint="eastAsia"/>
          <w:lang w:eastAsia="zh-CN"/>
        </w:rPr>
        <w:t>: A</w:t>
      </w:r>
      <w:r w:rsidR="00C91C7D" w:rsidRPr="002775D5">
        <w:rPr>
          <w:rFonts w:ascii="Book Antiqua" w:hAnsi="Book Antiqua"/>
        </w:rPr>
        <w:t xml:space="preserve">lpha-fetoprotein </w:t>
      </w:r>
    </w:p>
    <w:sectPr w:rsidR="00FE5720" w:rsidRPr="007B0E8A" w:rsidSect="009449CE">
      <w:footerReference w:type="default" r:id="rId10"/>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76D67D" w14:textId="77777777" w:rsidR="008B0912" w:rsidRDefault="008B0912" w:rsidP="003A3CE3">
      <w:r>
        <w:separator/>
      </w:r>
    </w:p>
  </w:endnote>
  <w:endnote w:type="continuationSeparator" w:id="0">
    <w:p w14:paraId="3C4A6352" w14:textId="77777777" w:rsidR="008B0912" w:rsidRDefault="008B0912" w:rsidP="003A3C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notTrueType/>
    <w:pitch w:val="variable"/>
    <w:sig w:usb0="E00002FF" w:usb1="5000785B" w:usb2="00000000" w:usb3="00000000" w:csb0="0000019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00000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C3C3C" w14:textId="77777777" w:rsidR="002C7D5A" w:rsidRDefault="002C7D5A">
    <w:pPr>
      <w:pStyle w:val="Footer"/>
      <w:jc w:val="right"/>
    </w:pPr>
  </w:p>
  <w:p w14:paraId="511FD384" w14:textId="77777777" w:rsidR="002C7D5A" w:rsidRDefault="002C7D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179A2E" w14:textId="77777777" w:rsidR="008B0912" w:rsidRDefault="008B0912" w:rsidP="003A3CE3">
      <w:r>
        <w:separator/>
      </w:r>
    </w:p>
  </w:footnote>
  <w:footnote w:type="continuationSeparator" w:id="0">
    <w:p w14:paraId="06754A85" w14:textId="77777777" w:rsidR="008B0912" w:rsidRDefault="008B0912" w:rsidP="003A3C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FD15AF"/>
    <w:multiLevelType w:val="hybridMultilevel"/>
    <w:tmpl w:val="6C7C2F1E"/>
    <w:lvl w:ilvl="0" w:tplc="49361F62">
      <w:start w:val="61"/>
      <w:numFmt w:val="bullet"/>
      <w:lvlText w:val=""/>
      <w:lvlJc w:val="left"/>
      <w:pPr>
        <w:ind w:left="502" w:hanging="360"/>
      </w:pPr>
      <w:rPr>
        <w:rFonts w:ascii="Wingdings" w:eastAsia="SimSun" w:hAnsi="Wingdings" w:cs="Helvetica" w:hint="default"/>
      </w:rPr>
    </w:lvl>
    <w:lvl w:ilvl="1" w:tplc="04090003" w:tentative="1">
      <w:start w:val="1"/>
      <w:numFmt w:val="bullet"/>
      <w:lvlText w:val=""/>
      <w:lvlJc w:val="left"/>
      <w:pPr>
        <w:ind w:left="982" w:hanging="420"/>
      </w:pPr>
      <w:rPr>
        <w:rFonts w:ascii="Wingdings" w:hAnsi="Wingdings" w:hint="default"/>
      </w:rPr>
    </w:lvl>
    <w:lvl w:ilvl="2" w:tplc="04090005" w:tentative="1">
      <w:start w:val="1"/>
      <w:numFmt w:val="bullet"/>
      <w:lvlText w:val=""/>
      <w:lvlJc w:val="left"/>
      <w:pPr>
        <w:ind w:left="1402" w:hanging="420"/>
      </w:pPr>
      <w:rPr>
        <w:rFonts w:ascii="Wingdings" w:hAnsi="Wingdings" w:hint="default"/>
      </w:rPr>
    </w:lvl>
    <w:lvl w:ilvl="3" w:tplc="04090001" w:tentative="1">
      <w:start w:val="1"/>
      <w:numFmt w:val="bullet"/>
      <w:lvlText w:val=""/>
      <w:lvlJc w:val="left"/>
      <w:pPr>
        <w:ind w:left="1822" w:hanging="420"/>
      </w:pPr>
      <w:rPr>
        <w:rFonts w:ascii="Wingdings" w:hAnsi="Wingdings" w:hint="default"/>
      </w:rPr>
    </w:lvl>
    <w:lvl w:ilvl="4" w:tplc="04090003" w:tentative="1">
      <w:start w:val="1"/>
      <w:numFmt w:val="bullet"/>
      <w:lvlText w:val=""/>
      <w:lvlJc w:val="left"/>
      <w:pPr>
        <w:ind w:left="2242" w:hanging="420"/>
      </w:pPr>
      <w:rPr>
        <w:rFonts w:ascii="Wingdings" w:hAnsi="Wingdings" w:hint="default"/>
      </w:rPr>
    </w:lvl>
    <w:lvl w:ilvl="5" w:tplc="04090005" w:tentative="1">
      <w:start w:val="1"/>
      <w:numFmt w:val="bullet"/>
      <w:lvlText w:val=""/>
      <w:lvlJc w:val="left"/>
      <w:pPr>
        <w:ind w:left="2662" w:hanging="420"/>
      </w:pPr>
      <w:rPr>
        <w:rFonts w:ascii="Wingdings" w:hAnsi="Wingdings" w:hint="default"/>
      </w:rPr>
    </w:lvl>
    <w:lvl w:ilvl="6" w:tplc="04090001" w:tentative="1">
      <w:start w:val="1"/>
      <w:numFmt w:val="bullet"/>
      <w:lvlText w:val=""/>
      <w:lvlJc w:val="left"/>
      <w:pPr>
        <w:ind w:left="3082" w:hanging="420"/>
      </w:pPr>
      <w:rPr>
        <w:rFonts w:ascii="Wingdings" w:hAnsi="Wingdings" w:hint="default"/>
      </w:rPr>
    </w:lvl>
    <w:lvl w:ilvl="7" w:tplc="04090003" w:tentative="1">
      <w:start w:val="1"/>
      <w:numFmt w:val="bullet"/>
      <w:lvlText w:val=""/>
      <w:lvlJc w:val="left"/>
      <w:pPr>
        <w:ind w:left="3502" w:hanging="420"/>
      </w:pPr>
      <w:rPr>
        <w:rFonts w:ascii="Wingdings" w:hAnsi="Wingdings" w:hint="default"/>
      </w:rPr>
    </w:lvl>
    <w:lvl w:ilvl="8" w:tplc="04090005" w:tentative="1">
      <w:start w:val="1"/>
      <w:numFmt w:val="bullet"/>
      <w:lvlText w:val=""/>
      <w:lvlJc w:val="left"/>
      <w:pPr>
        <w:ind w:left="3922" w:hanging="42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CxMDAyNbcwMzOxsDRT0lEKTi0uzszPAykwrAUAqiqnmCwAAAA="/>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Book Antiqua&lt;/FontName&gt;&lt;FontSize&gt;12&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tas5fxzn2xaz4e9te6pwxrax92zxsves0zf&quot;&gt;Library HCC Cho Ray&lt;record-ids&gt;&lt;item&gt;1&lt;/item&gt;&lt;item&gt;2&lt;/item&gt;&lt;item&gt;4&lt;/item&gt;&lt;item&gt;5&lt;/item&gt;&lt;item&gt;9&lt;/item&gt;&lt;item&gt;10&lt;/item&gt;&lt;item&gt;11&lt;/item&gt;&lt;item&gt;22&lt;/item&gt;&lt;item&gt;23&lt;/item&gt;&lt;item&gt;26&lt;/item&gt;&lt;item&gt;28&lt;/item&gt;&lt;item&gt;29&lt;/item&gt;&lt;item&gt;36&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record-ids&gt;&lt;/item&gt;&lt;/Libraries&gt;"/>
  </w:docVars>
  <w:rsids>
    <w:rsidRoot w:val="00BB58E3"/>
    <w:rsid w:val="000052FB"/>
    <w:rsid w:val="000054E0"/>
    <w:rsid w:val="0000643A"/>
    <w:rsid w:val="0000673A"/>
    <w:rsid w:val="000140BC"/>
    <w:rsid w:val="00014B16"/>
    <w:rsid w:val="000157FE"/>
    <w:rsid w:val="0002466B"/>
    <w:rsid w:val="00026A34"/>
    <w:rsid w:val="00026E67"/>
    <w:rsid w:val="00032650"/>
    <w:rsid w:val="00036361"/>
    <w:rsid w:val="00036A41"/>
    <w:rsid w:val="000379D1"/>
    <w:rsid w:val="00041A33"/>
    <w:rsid w:val="0004264E"/>
    <w:rsid w:val="00044139"/>
    <w:rsid w:val="00046A0E"/>
    <w:rsid w:val="00047770"/>
    <w:rsid w:val="000510DA"/>
    <w:rsid w:val="00051AF1"/>
    <w:rsid w:val="00055941"/>
    <w:rsid w:val="00056290"/>
    <w:rsid w:val="00057E64"/>
    <w:rsid w:val="000620E0"/>
    <w:rsid w:val="00063044"/>
    <w:rsid w:val="000713DA"/>
    <w:rsid w:val="00076CDC"/>
    <w:rsid w:val="00077EC1"/>
    <w:rsid w:val="00084451"/>
    <w:rsid w:val="00084D12"/>
    <w:rsid w:val="000912AB"/>
    <w:rsid w:val="000916A3"/>
    <w:rsid w:val="000950AC"/>
    <w:rsid w:val="00096E75"/>
    <w:rsid w:val="000973BD"/>
    <w:rsid w:val="000A0006"/>
    <w:rsid w:val="000A27A9"/>
    <w:rsid w:val="000A3A09"/>
    <w:rsid w:val="000A5447"/>
    <w:rsid w:val="000A5937"/>
    <w:rsid w:val="000A5D4E"/>
    <w:rsid w:val="000A7DA6"/>
    <w:rsid w:val="000B021C"/>
    <w:rsid w:val="000B02AA"/>
    <w:rsid w:val="000B13B7"/>
    <w:rsid w:val="000B17BE"/>
    <w:rsid w:val="000B2220"/>
    <w:rsid w:val="000B4F6E"/>
    <w:rsid w:val="000B67C2"/>
    <w:rsid w:val="000B6DAE"/>
    <w:rsid w:val="000B6DFA"/>
    <w:rsid w:val="000B6EE8"/>
    <w:rsid w:val="000B7667"/>
    <w:rsid w:val="000C0836"/>
    <w:rsid w:val="000C254F"/>
    <w:rsid w:val="000C40A4"/>
    <w:rsid w:val="000C4995"/>
    <w:rsid w:val="000C5F2D"/>
    <w:rsid w:val="000C6F60"/>
    <w:rsid w:val="000D17B1"/>
    <w:rsid w:val="000D22AF"/>
    <w:rsid w:val="000D3704"/>
    <w:rsid w:val="000D4644"/>
    <w:rsid w:val="000D4F71"/>
    <w:rsid w:val="000E098C"/>
    <w:rsid w:val="000E3515"/>
    <w:rsid w:val="000E76E7"/>
    <w:rsid w:val="000F0D07"/>
    <w:rsid w:val="000F10D2"/>
    <w:rsid w:val="000F447D"/>
    <w:rsid w:val="000F5B1E"/>
    <w:rsid w:val="000F7191"/>
    <w:rsid w:val="000F7A55"/>
    <w:rsid w:val="001047D1"/>
    <w:rsid w:val="0010529C"/>
    <w:rsid w:val="00112198"/>
    <w:rsid w:val="0011280D"/>
    <w:rsid w:val="00113F95"/>
    <w:rsid w:val="00114C1A"/>
    <w:rsid w:val="00115B3D"/>
    <w:rsid w:val="001206A5"/>
    <w:rsid w:val="0012090A"/>
    <w:rsid w:val="00123DFB"/>
    <w:rsid w:val="001271C1"/>
    <w:rsid w:val="001276AB"/>
    <w:rsid w:val="0013002F"/>
    <w:rsid w:val="00130DDD"/>
    <w:rsid w:val="00132E98"/>
    <w:rsid w:val="00134300"/>
    <w:rsid w:val="0013511F"/>
    <w:rsid w:val="00135C58"/>
    <w:rsid w:val="00136FF8"/>
    <w:rsid w:val="0014027B"/>
    <w:rsid w:val="00140E53"/>
    <w:rsid w:val="001428FE"/>
    <w:rsid w:val="00143222"/>
    <w:rsid w:val="00143B4F"/>
    <w:rsid w:val="00145019"/>
    <w:rsid w:val="001502A7"/>
    <w:rsid w:val="0015052C"/>
    <w:rsid w:val="0015394D"/>
    <w:rsid w:val="00153E38"/>
    <w:rsid w:val="001564D6"/>
    <w:rsid w:val="00156CB9"/>
    <w:rsid w:val="001573C1"/>
    <w:rsid w:val="00161C88"/>
    <w:rsid w:val="00162F7A"/>
    <w:rsid w:val="00163600"/>
    <w:rsid w:val="00166564"/>
    <w:rsid w:val="0017042D"/>
    <w:rsid w:val="001726EC"/>
    <w:rsid w:val="00173492"/>
    <w:rsid w:val="00174443"/>
    <w:rsid w:val="00175369"/>
    <w:rsid w:val="00176B45"/>
    <w:rsid w:val="00177BA9"/>
    <w:rsid w:val="001803B8"/>
    <w:rsid w:val="00180FE5"/>
    <w:rsid w:val="00181B49"/>
    <w:rsid w:val="00181CA4"/>
    <w:rsid w:val="001825D3"/>
    <w:rsid w:val="00182BED"/>
    <w:rsid w:val="00183A0E"/>
    <w:rsid w:val="00187E2A"/>
    <w:rsid w:val="00193363"/>
    <w:rsid w:val="0019345A"/>
    <w:rsid w:val="00193A14"/>
    <w:rsid w:val="00194E24"/>
    <w:rsid w:val="00197112"/>
    <w:rsid w:val="001A2F16"/>
    <w:rsid w:val="001A3761"/>
    <w:rsid w:val="001A6B6D"/>
    <w:rsid w:val="001A6FA5"/>
    <w:rsid w:val="001B01D2"/>
    <w:rsid w:val="001B1073"/>
    <w:rsid w:val="001B1926"/>
    <w:rsid w:val="001B5363"/>
    <w:rsid w:val="001B7872"/>
    <w:rsid w:val="001C5181"/>
    <w:rsid w:val="001C68D9"/>
    <w:rsid w:val="001D1E56"/>
    <w:rsid w:val="001D4271"/>
    <w:rsid w:val="001E0596"/>
    <w:rsid w:val="001E0D73"/>
    <w:rsid w:val="001E1F1C"/>
    <w:rsid w:val="001E3C32"/>
    <w:rsid w:val="001E463D"/>
    <w:rsid w:val="001E5D09"/>
    <w:rsid w:val="001E710A"/>
    <w:rsid w:val="001F056F"/>
    <w:rsid w:val="001F1127"/>
    <w:rsid w:val="001F1364"/>
    <w:rsid w:val="001F32F5"/>
    <w:rsid w:val="001F7AAD"/>
    <w:rsid w:val="00200245"/>
    <w:rsid w:val="002007D4"/>
    <w:rsid w:val="00201BCF"/>
    <w:rsid w:val="00201F3C"/>
    <w:rsid w:val="00202741"/>
    <w:rsid w:val="002060C9"/>
    <w:rsid w:val="00206459"/>
    <w:rsid w:val="00206DDB"/>
    <w:rsid w:val="00207B78"/>
    <w:rsid w:val="002125C8"/>
    <w:rsid w:val="0021409A"/>
    <w:rsid w:val="0021471A"/>
    <w:rsid w:val="00214EFF"/>
    <w:rsid w:val="00215441"/>
    <w:rsid w:val="00220636"/>
    <w:rsid w:val="00221253"/>
    <w:rsid w:val="00221E8B"/>
    <w:rsid w:val="0022305F"/>
    <w:rsid w:val="002237D2"/>
    <w:rsid w:val="002246A6"/>
    <w:rsid w:val="0023062E"/>
    <w:rsid w:val="0023175A"/>
    <w:rsid w:val="00232B33"/>
    <w:rsid w:val="002335D9"/>
    <w:rsid w:val="00234F43"/>
    <w:rsid w:val="00235E38"/>
    <w:rsid w:val="00237E3F"/>
    <w:rsid w:val="002426BB"/>
    <w:rsid w:val="0024463C"/>
    <w:rsid w:val="00250D1E"/>
    <w:rsid w:val="002518A5"/>
    <w:rsid w:val="0025218E"/>
    <w:rsid w:val="0025443C"/>
    <w:rsid w:val="002547BD"/>
    <w:rsid w:val="0025598F"/>
    <w:rsid w:val="00255D9D"/>
    <w:rsid w:val="00256D35"/>
    <w:rsid w:val="00257FB8"/>
    <w:rsid w:val="00261A07"/>
    <w:rsid w:val="002623C2"/>
    <w:rsid w:val="002623F8"/>
    <w:rsid w:val="00262769"/>
    <w:rsid w:val="00262F01"/>
    <w:rsid w:val="00265406"/>
    <w:rsid w:val="00271856"/>
    <w:rsid w:val="00271D73"/>
    <w:rsid w:val="00272AC1"/>
    <w:rsid w:val="00273E8F"/>
    <w:rsid w:val="002746F0"/>
    <w:rsid w:val="00274865"/>
    <w:rsid w:val="00274886"/>
    <w:rsid w:val="00275C78"/>
    <w:rsid w:val="0027748C"/>
    <w:rsid w:val="002775D5"/>
    <w:rsid w:val="00280FE6"/>
    <w:rsid w:val="00282854"/>
    <w:rsid w:val="00285844"/>
    <w:rsid w:val="00290446"/>
    <w:rsid w:val="002912DA"/>
    <w:rsid w:val="002944B2"/>
    <w:rsid w:val="00295D69"/>
    <w:rsid w:val="002979C0"/>
    <w:rsid w:val="002A1CCA"/>
    <w:rsid w:val="002A2B0A"/>
    <w:rsid w:val="002A2C2C"/>
    <w:rsid w:val="002A324E"/>
    <w:rsid w:val="002A3690"/>
    <w:rsid w:val="002A3EF6"/>
    <w:rsid w:val="002A4C32"/>
    <w:rsid w:val="002A7E07"/>
    <w:rsid w:val="002B0E97"/>
    <w:rsid w:val="002B11F0"/>
    <w:rsid w:val="002B4A06"/>
    <w:rsid w:val="002B4D30"/>
    <w:rsid w:val="002B58FB"/>
    <w:rsid w:val="002B6BAA"/>
    <w:rsid w:val="002C0F01"/>
    <w:rsid w:val="002C6CB7"/>
    <w:rsid w:val="002C7D5A"/>
    <w:rsid w:val="002D25DB"/>
    <w:rsid w:val="002D46CA"/>
    <w:rsid w:val="002D6570"/>
    <w:rsid w:val="002E1913"/>
    <w:rsid w:val="002E2FE3"/>
    <w:rsid w:val="002E3E72"/>
    <w:rsid w:val="002E4F96"/>
    <w:rsid w:val="002F01A8"/>
    <w:rsid w:val="002F32E4"/>
    <w:rsid w:val="002F5A95"/>
    <w:rsid w:val="002F619F"/>
    <w:rsid w:val="0030165A"/>
    <w:rsid w:val="003017D0"/>
    <w:rsid w:val="00305A47"/>
    <w:rsid w:val="00305C01"/>
    <w:rsid w:val="00307C8B"/>
    <w:rsid w:val="00310267"/>
    <w:rsid w:val="00311FCD"/>
    <w:rsid w:val="00314F0F"/>
    <w:rsid w:val="003232E3"/>
    <w:rsid w:val="00323764"/>
    <w:rsid w:val="00324094"/>
    <w:rsid w:val="00324162"/>
    <w:rsid w:val="00324AFB"/>
    <w:rsid w:val="00324B91"/>
    <w:rsid w:val="00325596"/>
    <w:rsid w:val="0032602C"/>
    <w:rsid w:val="0032706C"/>
    <w:rsid w:val="00327433"/>
    <w:rsid w:val="00327C08"/>
    <w:rsid w:val="003312D4"/>
    <w:rsid w:val="0033206C"/>
    <w:rsid w:val="003331C6"/>
    <w:rsid w:val="003337E9"/>
    <w:rsid w:val="00334C7D"/>
    <w:rsid w:val="00336A3D"/>
    <w:rsid w:val="00341C9D"/>
    <w:rsid w:val="003422C7"/>
    <w:rsid w:val="00342FEA"/>
    <w:rsid w:val="00344130"/>
    <w:rsid w:val="00346843"/>
    <w:rsid w:val="0034715C"/>
    <w:rsid w:val="00347568"/>
    <w:rsid w:val="00350574"/>
    <w:rsid w:val="00354409"/>
    <w:rsid w:val="00354B7D"/>
    <w:rsid w:val="00354D65"/>
    <w:rsid w:val="003554B2"/>
    <w:rsid w:val="00361352"/>
    <w:rsid w:val="00362A54"/>
    <w:rsid w:val="00362CE6"/>
    <w:rsid w:val="00362E73"/>
    <w:rsid w:val="00364997"/>
    <w:rsid w:val="00365ED6"/>
    <w:rsid w:val="00371120"/>
    <w:rsid w:val="003720F7"/>
    <w:rsid w:val="00373D3B"/>
    <w:rsid w:val="0037592F"/>
    <w:rsid w:val="00380792"/>
    <w:rsid w:val="00380DC8"/>
    <w:rsid w:val="00381376"/>
    <w:rsid w:val="00384D86"/>
    <w:rsid w:val="0038551E"/>
    <w:rsid w:val="00387AC0"/>
    <w:rsid w:val="003906DE"/>
    <w:rsid w:val="00393CB6"/>
    <w:rsid w:val="003942A4"/>
    <w:rsid w:val="003974AC"/>
    <w:rsid w:val="003977B5"/>
    <w:rsid w:val="003A2C5B"/>
    <w:rsid w:val="003A3CE3"/>
    <w:rsid w:val="003A6873"/>
    <w:rsid w:val="003A7038"/>
    <w:rsid w:val="003B1F1A"/>
    <w:rsid w:val="003B201B"/>
    <w:rsid w:val="003B3FAF"/>
    <w:rsid w:val="003B4795"/>
    <w:rsid w:val="003B59EF"/>
    <w:rsid w:val="003B658A"/>
    <w:rsid w:val="003D02AD"/>
    <w:rsid w:val="003D1D5B"/>
    <w:rsid w:val="003D2082"/>
    <w:rsid w:val="003D2F02"/>
    <w:rsid w:val="003E3396"/>
    <w:rsid w:val="003E37E2"/>
    <w:rsid w:val="003E382A"/>
    <w:rsid w:val="003E42B6"/>
    <w:rsid w:val="003E78F9"/>
    <w:rsid w:val="003F1BE2"/>
    <w:rsid w:val="003F22B2"/>
    <w:rsid w:val="003F5B4E"/>
    <w:rsid w:val="003F7717"/>
    <w:rsid w:val="003F7A50"/>
    <w:rsid w:val="00402687"/>
    <w:rsid w:val="0040325D"/>
    <w:rsid w:val="00404319"/>
    <w:rsid w:val="00405F78"/>
    <w:rsid w:val="00407EAF"/>
    <w:rsid w:val="00410081"/>
    <w:rsid w:val="00411483"/>
    <w:rsid w:val="00414263"/>
    <w:rsid w:val="00414E9F"/>
    <w:rsid w:val="00420AFC"/>
    <w:rsid w:val="00420FC3"/>
    <w:rsid w:val="00421B53"/>
    <w:rsid w:val="00426031"/>
    <w:rsid w:val="00430538"/>
    <w:rsid w:val="00435871"/>
    <w:rsid w:val="00436793"/>
    <w:rsid w:val="00440643"/>
    <w:rsid w:val="004411ED"/>
    <w:rsid w:val="0044283A"/>
    <w:rsid w:val="00442970"/>
    <w:rsid w:val="00445243"/>
    <w:rsid w:val="00446DE3"/>
    <w:rsid w:val="00450893"/>
    <w:rsid w:val="00450AB3"/>
    <w:rsid w:val="004510FC"/>
    <w:rsid w:val="00453FA0"/>
    <w:rsid w:val="004558B2"/>
    <w:rsid w:val="004577DA"/>
    <w:rsid w:val="00460D13"/>
    <w:rsid w:val="00470A4A"/>
    <w:rsid w:val="004728A7"/>
    <w:rsid w:val="00472CEB"/>
    <w:rsid w:val="004759DB"/>
    <w:rsid w:val="004777E6"/>
    <w:rsid w:val="0048566D"/>
    <w:rsid w:val="0048589D"/>
    <w:rsid w:val="0048594F"/>
    <w:rsid w:val="0048700F"/>
    <w:rsid w:val="004A13B9"/>
    <w:rsid w:val="004A30CB"/>
    <w:rsid w:val="004A6A3A"/>
    <w:rsid w:val="004A6B27"/>
    <w:rsid w:val="004A6F5D"/>
    <w:rsid w:val="004A752C"/>
    <w:rsid w:val="004A7F0D"/>
    <w:rsid w:val="004B1899"/>
    <w:rsid w:val="004B1E04"/>
    <w:rsid w:val="004B286C"/>
    <w:rsid w:val="004B35DC"/>
    <w:rsid w:val="004B3D71"/>
    <w:rsid w:val="004B73F3"/>
    <w:rsid w:val="004C0589"/>
    <w:rsid w:val="004C62BC"/>
    <w:rsid w:val="004C6D55"/>
    <w:rsid w:val="004C6F94"/>
    <w:rsid w:val="004D38EE"/>
    <w:rsid w:val="004D4337"/>
    <w:rsid w:val="004D5853"/>
    <w:rsid w:val="004D7ACD"/>
    <w:rsid w:val="004E02F1"/>
    <w:rsid w:val="004E1F35"/>
    <w:rsid w:val="004F0D60"/>
    <w:rsid w:val="004F1688"/>
    <w:rsid w:val="00500233"/>
    <w:rsid w:val="005038DF"/>
    <w:rsid w:val="00505A33"/>
    <w:rsid w:val="005106AE"/>
    <w:rsid w:val="0051189A"/>
    <w:rsid w:val="0051196A"/>
    <w:rsid w:val="00513B0E"/>
    <w:rsid w:val="005157D2"/>
    <w:rsid w:val="005176EE"/>
    <w:rsid w:val="0052313E"/>
    <w:rsid w:val="00524DC1"/>
    <w:rsid w:val="00526536"/>
    <w:rsid w:val="00527969"/>
    <w:rsid w:val="00533124"/>
    <w:rsid w:val="00533E2E"/>
    <w:rsid w:val="0053552B"/>
    <w:rsid w:val="00535EA4"/>
    <w:rsid w:val="00541C7F"/>
    <w:rsid w:val="00541FC9"/>
    <w:rsid w:val="00546652"/>
    <w:rsid w:val="00546DA4"/>
    <w:rsid w:val="0054724E"/>
    <w:rsid w:val="00551310"/>
    <w:rsid w:val="00552C97"/>
    <w:rsid w:val="00556680"/>
    <w:rsid w:val="00557D55"/>
    <w:rsid w:val="00562369"/>
    <w:rsid w:val="00562999"/>
    <w:rsid w:val="00565007"/>
    <w:rsid w:val="00566A45"/>
    <w:rsid w:val="00567CA2"/>
    <w:rsid w:val="00572A0D"/>
    <w:rsid w:val="005756AD"/>
    <w:rsid w:val="0058114E"/>
    <w:rsid w:val="00581D3E"/>
    <w:rsid w:val="00583430"/>
    <w:rsid w:val="00587106"/>
    <w:rsid w:val="00587BCE"/>
    <w:rsid w:val="005926E7"/>
    <w:rsid w:val="00593A57"/>
    <w:rsid w:val="00593EE3"/>
    <w:rsid w:val="005940E7"/>
    <w:rsid w:val="00594652"/>
    <w:rsid w:val="00596A57"/>
    <w:rsid w:val="00597AF1"/>
    <w:rsid w:val="005A0881"/>
    <w:rsid w:val="005A08FD"/>
    <w:rsid w:val="005A0ECE"/>
    <w:rsid w:val="005A2750"/>
    <w:rsid w:val="005A48C6"/>
    <w:rsid w:val="005A554F"/>
    <w:rsid w:val="005A606C"/>
    <w:rsid w:val="005A701F"/>
    <w:rsid w:val="005A75B1"/>
    <w:rsid w:val="005B0B8D"/>
    <w:rsid w:val="005B196B"/>
    <w:rsid w:val="005B22FB"/>
    <w:rsid w:val="005B2AC8"/>
    <w:rsid w:val="005B49F9"/>
    <w:rsid w:val="005B58F9"/>
    <w:rsid w:val="005B7CF4"/>
    <w:rsid w:val="005C536E"/>
    <w:rsid w:val="005C6648"/>
    <w:rsid w:val="005C72E9"/>
    <w:rsid w:val="005C76D4"/>
    <w:rsid w:val="005D1BE7"/>
    <w:rsid w:val="005D36F9"/>
    <w:rsid w:val="005D3720"/>
    <w:rsid w:val="005D3834"/>
    <w:rsid w:val="005D412A"/>
    <w:rsid w:val="005D43AF"/>
    <w:rsid w:val="005E0411"/>
    <w:rsid w:val="005E25FF"/>
    <w:rsid w:val="005E2F30"/>
    <w:rsid w:val="005E32E1"/>
    <w:rsid w:val="005E3B52"/>
    <w:rsid w:val="005E5931"/>
    <w:rsid w:val="005E5B40"/>
    <w:rsid w:val="005E622B"/>
    <w:rsid w:val="005E6B09"/>
    <w:rsid w:val="005E6FEA"/>
    <w:rsid w:val="005E72E5"/>
    <w:rsid w:val="005E7E7A"/>
    <w:rsid w:val="005F1C18"/>
    <w:rsid w:val="005F429E"/>
    <w:rsid w:val="005F57B4"/>
    <w:rsid w:val="005F7B17"/>
    <w:rsid w:val="005F7F26"/>
    <w:rsid w:val="00602185"/>
    <w:rsid w:val="00605CB9"/>
    <w:rsid w:val="006062F7"/>
    <w:rsid w:val="00606DB1"/>
    <w:rsid w:val="00614D72"/>
    <w:rsid w:val="00615026"/>
    <w:rsid w:val="00621879"/>
    <w:rsid w:val="00625229"/>
    <w:rsid w:val="006319B5"/>
    <w:rsid w:val="0063453A"/>
    <w:rsid w:val="006405AE"/>
    <w:rsid w:val="006410A0"/>
    <w:rsid w:val="00641E0B"/>
    <w:rsid w:val="0064342F"/>
    <w:rsid w:val="00645EC1"/>
    <w:rsid w:val="00650009"/>
    <w:rsid w:val="00652AD2"/>
    <w:rsid w:val="0065355A"/>
    <w:rsid w:val="00656913"/>
    <w:rsid w:val="0065698C"/>
    <w:rsid w:val="00661A76"/>
    <w:rsid w:val="0066381C"/>
    <w:rsid w:val="00664CE9"/>
    <w:rsid w:val="00664D76"/>
    <w:rsid w:val="00667F26"/>
    <w:rsid w:val="006742D1"/>
    <w:rsid w:val="00675DC7"/>
    <w:rsid w:val="006767CE"/>
    <w:rsid w:val="0068384A"/>
    <w:rsid w:val="006847BA"/>
    <w:rsid w:val="00685417"/>
    <w:rsid w:val="006936DE"/>
    <w:rsid w:val="006942CC"/>
    <w:rsid w:val="00695BFE"/>
    <w:rsid w:val="006A461E"/>
    <w:rsid w:val="006B0886"/>
    <w:rsid w:val="006B19EB"/>
    <w:rsid w:val="006B4EE9"/>
    <w:rsid w:val="006B5487"/>
    <w:rsid w:val="006C0DC8"/>
    <w:rsid w:val="006C23C6"/>
    <w:rsid w:val="006C42FF"/>
    <w:rsid w:val="006C4623"/>
    <w:rsid w:val="006C6DE2"/>
    <w:rsid w:val="006C713E"/>
    <w:rsid w:val="006D2779"/>
    <w:rsid w:val="006D28D9"/>
    <w:rsid w:val="006D299B"/>
    <w:rsid w:val="006D2C4C"/>
    <w:rsid w:val="006D325D"/>
    <w:rsid w:val="006D3927"/>
    <w:rsid w:val="006D5AC7"/>
    <w:rsid w:val="006D5C8E"/>
    <w:rsid w:val="006D76D8"/>
    <w:rsid w:val="006D7EF1"/>
    <w:rsid w:val="006F0D38"/>
    <w:rsid w:val="006F1919"/>
    <w:rsid w:val="006F289F"/>
    <w:rsid w:val="006F6579"/>
    <w:rsid w:val="006F7F27"/>
    <w:rsid w:val="00700D5E"/>
    <w:rsid w:val="00701DDD"/>
    <w:rsid w:val="0070203B"/>
    <w:rsid w:val="00702734"/>
    <w:rsid w:val="00702D3F"/>
    <w:rsid w:val="007037A8"/>
    <w:rsid w:val="007064FD"/>
    <w:rsid w:val="007071D4"/>
    <w:rsid w:val="00715127"/>
    <w:rsid w:val="00716799"/>
    <w:rsid w:val="00716DEC"/>
    <w:rsid w:val="00717F27"/>
    <w:rsid w:val="00721570"/>
    <w:rsid w:val="0072228A"/>
    <w:rsid w:val="00724285"/>
    <w:rsid w:val="00724359"/>
    <w:rsid w:val="007254A7"/>
    <w:rsid w:val="00726113"/>
    <w:rsid w:val="007261E2"/>
    <w:rsid w:val="007268F2"/>
    <w:rsid w:val="00727A6F"/>
    <w:rsid w:val="00731130"/>
    <w:rsid w:val="0073200D"/>
    <w:rsid w:val="00732144"/>
    <w:rsid w:val="00732CEE"/>
    <w:rsid w:val="00732FD8"/>
    <w:rsid w:val="00733892"/>
    <w:rsid w:val="00733C3E"/>
    <w:rsid w:val="00733D92"/>
    <w:rsid w:val="00734B85"/>
    <w:rsid w:val="00737340"/>
    <w:rsid w:val="0074056D"/>
    <w:rsid w:val="00744A3B"/>
    <w:rsid w:val="00745003"/>
    <w:rsid w:val="00745333"/>
    <w:rsid w:val="00751E39"/>
    <w:rsid w:val="00752629"/>
    <w:rsid w:val="00753B71"/>
    <w:rsid w:val="0075440D"/>
    <w:rsid w:val="00762463"/>
    <w:rsid w:val="00763A9F"/>
    <w:rsid w:val="007663CA"/>
    <w:rsid w:val="00767110"/>
    <w:rsid w:val="00770510"/>
    <w:rsid w:val="00771330"/>
    <w:rsid w:val="00772CC4"/>
    <w:rsid w:val="00772F62"/>
    <w:rsid w:val="00774ACD"/>
    <w:rsid w:val="007751AF"/>
    <w:rsid w:val="00775C49"/>
    <w:rsid w:val="00775F3D"/>
    <w:rsid w:val="0078163E"/>
    <w:rsid w:val="007816D6"/>
    <w:rsid w:val="00781829"/>
    <w:rsid w:val="00781945"/>
    <w:rsid w:val="00782B53"/>
    <w:rsid w:val="00785A2E"/>
    <w:rsid w:val="007868C2"/>
    <w:rsid w:val="007917B7"/>
    <w:rsid w:val="007939F1"/>
    <w:rsid w:val="00794152"/>
    <w:rsid w:val="00795112"/>
    <w:rsid w:val="007978B7"/>
    <w:rsid w:val="007A203C"/>
    <w:rsid w:val="007A688C"/>
    <w:rsid w:val="007B0E8A"/>
    <w:rsid w:val="007B2E62"/>
    <w:rsid w:val="007B3F05"/>
    <w:rsid w:val="007B44F4"/>
    <w:rsid w:val="007B4515"/>
    <w:rsid w:val="007B7FD7"/>
    <w:rsid w:val="007C2527"/>
    <w:rsid w:val="007D13BC"/>
    <w:rsid w:val="007D2805"/>
    <w:rsid w:val="007D2DAB"/>
    <w:rsid w:val="007E0F7D"/>
    <w:rsid w:val="007E236A"/>
    <w:rsid w:val="007E2AEF"/>
    <w:rsid w:val="007E2D30"/>
    <w:rsid w:val="007E3F3D"/>
    <w:rsid w:val="007E43A7"/>
    <w:rsid w:val="007E4CC8"/>
    <w:rsid w:val="007F0465"/>
    <w:rsid w:val="007F1EB3"/>
    <w:rsid w:val="007F5479"/>
    <w:rsid w:val="007F5BD9"/>
    <w:rsid w:val="007F7C2B"/>
    <w:rsid w:val="00800164"/>
    <w:rsid w:val="008004A7"/>
    <w:rsid w:val="00800617"/>
    <w:rsid w:val="00802125"/>
    <w:rsid w:val="0080468D"/>
    <w:rsid w:val="00805DCF"/>
    <w:rsid w:val="00807F5E"/>
    <w:rsid w:val="00811B11"/>
    <w:rsid w:val="0081288F"/>
    <w:rsid w:val="008130DC"/>
    <w:rsid w:val="00813281"/>
    <w:rsid w:val="008139A6"/>
    <w:rsid w:val="00814F7C"/>
    <w:rsid w:val="00816209"/>
    <w:rsid w:val="00816837"/>
    <w:rsid w:val="00816C60"/>
    <w:rsid w:val="00816CC4"/>
    <w:rsid w:val="008174ED"/>
    <w:rsid w:val="00817C65"/>
    <w:rsid w:val="00817E5E"/>
    <w:rsid w:val="00817E98"/>
    <w:rsid w:val="00820A88"/>
    <w:rsid w:val="00822A7C"/>
    <w:rsid w:val="00825CD8"/>
    <w:rsid w:val="00825EEA"/>
    <w:rsid w:val="00827A21"/>
    <w:rsid w:val="0083184E"/>
    <w:rsid w:val="00831B58"/>
    <w:rsid w:val="00837A88"/>
    <w:rsid w:val="00837F61"/>
    <w:rsid w:val="00844D86"/>
    <w:rsid w:val="008469CD"/>
    <w:rsid w:val="00850EF2"/>
    <w:rsid w:val="008529F0"/>
    <w:rsid w:val="0085338A"/>
    <w:rsid w:val="0085369C"/>
    <w:rsid w:val="0085478F"/>
    <w:rsid w:val="00854977"/>
    <w:rsid w:val="0086035E"/>
    <w:rsid w:val="0086451D"/>
    <w:rsid w:val="00867669"/>
    <w:rsid w:val="008711B7"/>
    <w:rsid w:val="00872372"/>
    <w:rsid w:val="00873C3F"/>
    <w:rsid w:val="00880091"/>
    <w:rsid w:val="00881458"/>
    <w:rsid w:val="0088180C"/>
    <w:rsid w:val="00882285"/>
    <w:rsid w:val="00883320"/>
    <w:rsid w:val="00890786"/>
    <w:rsid w:val="008936D5"/>
    <w:rsid w:val="00894E05"/>
    <w:rsid w:val="0089556D"/>
    <w:rsid w:val="00896DD4"/>
    <w:rsid w:val="00896FE1"/>
    <w:rsid w:val="008A200B"/>
    <w:rsid w:val="008A249F"/>
    <w:rsid w:val="008A4BBF"/>
    <w:rsid w:val="008A50FD"/>
    <w:rsid w:val="008A5855"/>
    <w:rsid w:val="008A5B7B"/>
    <w:rsid w:val="008A6FBC"/>
    <w:rsid w:val="008B0912"/>
    <w:rsid w:val="008B62C2"/>
    <w:rsid w:val="008B7E97"/>
    <w:rsid w:val="008C11F1"/>
    <w:rsid w:val="008C46E9"/>
    <w:rsid w:val="008C4E48"/>
    <w:rsid w:val="008C5408"/>
    <w:rsid w:val="008D160C"/>
    <w:rsid w:val="008D24F0"/>
    <w:rsid w:val="008D63EC"/>
    <w:rsid w:val="008D714B"/>
    <w:rsid w:val="008D7182"/>
    <w:rsid w:val="008E2C51"/>
    <w:rsid w:val="008E535A"/>
    <w:rsid w:val="008E6142"/>
    <w:rsid w:val="008F026E"/>
    <w:rsid w:val="008F1B09"/>
    <w:rsid w:val="008F1D6B"/>
    <w:rsid w:val="008F2905"/>
    <w:rsid w:val="008F60E7"/>
    <w:rsid w:val="008F63CE"/>
    <w:rsid w:val="008F76D7"/>
    <w:rsid w:val="00900518"/>
    <w:rsid w:val="00904836"/>
    <w:rsid w:val="009060D3"/>
    <w:rsid w:val="00906B4A"/>
    <w:rsid w:val="00910995"/>
    <w:rsid w:val="00911533"/>
    <w:rsid w:val="00913287"/>
    <w:rsid w:val="00917D6C"/>
    <w:rsid w:val="00920081"/>
    <w:rsid w:val="009212BC"/>
    <w:rsid w:val="009218C9"/>
    <w:rsid w:val="00921976"/>
    <w:rsid w:val="009228E9"/>
    <w:rsid w:val="009249F0"/>
    <w:rsid w:val="009261BE"/>
    <w:rsid w:val="00927375"/>
    <w:rsid w:val="00930936"/>
    <w:rsid w:val="00930EF0"/>
    <w:rsid w:val="0093145F"/>
    <w:rsid w:val="00932F4B"/>
    <w:rsid w:val="00933026"/>
    <w:rsid w:val="00935A33"/>
    <w:rsid w:val="00936209"/>
    <w:rsid w:val="009367EF"/>
    <w:rsid w:val="00936D2A"/>
    <w:rsid w:val="00940F98"/>
    <w:rsid w:val="00943C01"/>
    <w:rsid w:val="009449CE"/>
    <w:rsid w:val="00946EC5"/>
    <w:rsid w:val="00947AFD"/>
    <w:rsid w:val="0095186B"/>
    <w:rsid w:val="009523D0"/>
    <w:rsid w:val="0095256B"/>
    <w:rsid w:val="00952FEA"/>
    <w:rsid w:val="009531D9"/>
    <w:rsid w:val="009544E7"/>
    <w:rsid w:val="009545A9"/>
    <w:rsid w:val="00956274"/>
    <w:rsid w:val="0095705C"/>
    <w:rsid w:val="00960EAD"/>
    <w:rsid w:val="00965619"/>
    <w:rsid w:val="009657BC"/>
    <w:rsid w:val="00971A5C"/>
    <w:rsid w:val="009729C1"/>
    <w:rsid w:val="00972EAC"/>
    <w:rsid w:val="0097534F"/>
    <w:rsid w:val="00975CB9"/>
    <w:rsid w:val="00977870"/>
    <w:rsid w:val="009809D7"/>
    <w:rsid w:val="00981C8A"/>
    <w:rsid w:val="0098287E"/>
    <w:rsid w:val="00983EF3"/>
    <w:rsid w:val="00984AA9"/>
    <w:rsid w:val="00985235"/>
    <w:rsid w:val="009908E6"/>
    <w:rsid w:val="0099342E"/>
    <w:rsid w:val="00994058"/>
    <w:rsid w:val="00996786"/>
    <w:rsid w:val="009A0957"/>
    <w:rsid w:val="009A24E8"/>
    <w:rsid w:val="009A3722"/>
    <w:rsid w:val="009A41E5"/>
    <w:rsid w:val="009A58AF"/>
    <w:rsid w:val="009B272E"/>
    <w:rsid w:val="009B34FB"/>
    <w:rsid w:val="009B5117"/>
    <w:rsid w:val="009B5678"/>
    <w:rsid w:val="009B5773"/>
    <w:rsid w:val="009C0BFE"/>
    <w:rsid w:val="009C19D3"/>
    <w:rsid w:val="009C28E7"/>
    <w:rsid w:val="009C531C"/>
    <w:rsid w:val="009C641B"/>
    <w:rsid w:val="009C722D"/>
    <w:rsid w:val="009D267C"/>
    <w:rsid w:val="009D3819"/>
    <w:rsid w:val="009D4EED"/>
    <w:rsid w:val="009D6115"/>
    <w:rsid w:val="009D65FA"/>
    <w:rsid w:val="009D7C64"/>
    <w:rsid w:val="009E00DF"/>
    <w:rsid w:val="009E1E82"/>
    <w:rsid w:val="009E25C5"/>
    <w:rsid w:val="009E2FFC"/>
    <w:rsid w:val="009E302D"/>
    <w:rsid w:val="009E41C5"/>
    <w:rsid w:val="009E6764"/>
    <w:rsid w:val="009F28FA"/>
    <w:rsid w:val="009F2CF5"/>
    <w:rsid w:val="009F30DA"/>
    <w:rsid w:val="009F3132"/>
    <w:rsid w:val="009F7DC4"/>
    <w:rsid w:val="00A026A6"/>
    <w:rsid w:val="00A02CEF"/>
    <w:rsid w:val="00A02D62"/>
    <w:rsid w:val="00A03923"/>
    <w:rsid w:val="00A046B8"/>
    <w:rsid w:val="00A05992"/>
    <w:rsid w:val="00A0599B"/>
    <w:rsid w:val="00A0695E"/>
    <w:rsid w:val="00A10C5A"/>
    <w:rsid w:val="00A11C79"/>
    <w:rsid w:val="00A120DC"/>
    <w:rsid w:val="00A12429"/>
    <w:rsid w:val="00A12CAE"/>
    <w:rsid w:val="00A1380B"/>
    <w:rsid w:val="00A1471C"/>
    <w:rsid w:val="00A1542A"/>
    <w:rsid w:val="00A22203"/>
    <w:rsid w:val="00A22324"/>
    <w:rsid w:val="00A23298"/>
    <w:rsid w:val="00A24BC0"/>
    <w:rsid w:val="00A252CE"/>
    <w:rsid w:val="00A25A9D"/>
    <w:rsid w:val="00A26B1A"/>
    <w:rsid w:val="00A27569"/>
    <w:rsid w:val="00A3107F"/>
    <w:rsid w:val="00A34A4A"/>
    <w:rsid w:val="00A34D96"/>
    <w:rsid w:val="00A35A96"/>
    <w:rsid w:val="00A3666D"/>
    <w:rsid w:val="00A4022F"/>
    <w:rsid w:val="00A423F5"/>
    <w:rsid w:val="00A51885"/>
    <w:rsid w:val="00A51E3D"/>
    <w:rsid w:val="00A53909"/>
    <w:rsid w:val="00A53EC6"/>
    <w:rsid w:val="00A54DC4"/>
    <w:rsid w:val="00A62813"/>
    <w:rsid w:val="00A6539F"/>
    <w:rsid w:val="00A6782D"/>
    <w:rsid w:val="00A7185F"/>
    <w:rsid w:val="00A722B4"/>
    <w:rsid w:val="00A72341"/>
    <w:rsid w:val="00A75CFC"/>
    <w:rsid w:val="00A77006"/>
    <w:rsid w:val="00A8003E"/>
    <w:rsid w:val="00A83204"/>
    <w:rsid w:val="00A8421B"/>
    <w:rsid w:val="00A8639A"/>
    <w:rsid w:val="00A87C98"/>
    <w:rsid w:val="00A92003"/>
    <w:rsid w:val="00A94762"/>
    <w:rsid w:val="00A9756A"/>
    <w:rsid w:val="00A97EF3"/>
    <w:rsid w:val="00AA10D0"/>
    <w:rsid w:val="00AA2C02"/>
    <w:rsid w:val="00AA3687"/>
    <w:rsid w:val="00AA434E"/>
    <w:rsid w:val="00AA46D0"/>
    <w:rsid w:val="00AA515D"/>
    <w:rsid w:val="00AA7F17"/>
    <w:rsid w:val="00AB151E"/>
    <w:rsid w:val="00AB292F"/>
    <w:rsid w:val="00AB354B"/>
    <w:rsid w:val="00AB4E74"/>
    <w:rsid w:val="00AB54A5"/>
    <w:rsid w:val="00AB67ED"/>
    <w:rsid w:val="00AB692B"/>
    <w:rsid w:val="00AB7BBE"/>
    <w:rsid w:val="00AC1DA9"/>
    <w:rsid w:val="00AC5BCB"/>
    <w:rsid w:val="00AC68C7"/>
    <w:rsid w:val="00AD080D"/>
    <w:rsid w:val="00AD31C7"/>
    <w:rsid w:val="00AD5F38"/>
    <w:rsid w:val="00AD5FF3"/>
    <w:rsid w:val="00AD64EA"/>
    <w:rsid w:val="00AD70B9"/>
    <w:rsid w:val="00AE0543"/>
    <w:rsid w:val="00AE10ED"/>
    <w:rsid w:val="00AE1F3C"/>
    <w:rsid w:val="00AE2482"/>
    <w:rsid w:val="00AE4121"/>
    <w:rsid w:val="00AF1183"/>
    <w:rsid w:val="00AF1F05"/>
    <w:rsid w:val="00AF31CF"/>
    <w:rsid w:val="00AF375A"/>
    <w:rsid w:val="00AF4F76"/>
    <w:rsid w:val="00AF5892"/>
    <w:rsid w:val="00AF5E6F"/>
    <w:rsid w:val="00AF7512"/>
    <w:rsid w:val="00B02CD0"/>
    <w:rsid w:val="00B043C2"/>
    <w:rsid w:val="00B07020"/>
    <w:rsid w:val="00B1250E"/>
    <w:rsid w:val="00B16768"/>
    <w:rsid w:val="00B2069F"/>
    <w:rsid w:val="00B23DEE"/>
    <w:rsid w:val="00B257AE"/>
    <w:rsid w:val="00B258A3"/>
    <w:rsid w:val="00B32051"/>
    <w:rsid w:val="00B32F95"/>
    <w:rsid w:val="00B346C3"/>
    <w:rsid w:val="00B34AEC"/>
    <w:rsid w:val="00B3640D"/>
    <w:rsid w:val="00B367F6"/>
    <w:rsid w:val="00B36EC5"/>
    <w:rsid w:val="00B40172"/>
    <w:rsid w:val="00B40C05"/>
    <w:rsid w:val="00B44B17"/>
    <w:rsid w:val="00B463C1"/>
    <w:rsid w:val="00B46815"/>
    <w:rsid w:val="00B50255"/>
    <w:rsid w:val="00B52562"/>
    <w:rsid w:val="00B5364E"/>
    <w:rsid w:val="00B55293"/>
    <w:rsid w:val="00B559DA"/>
    <w:rsid w:val="00B579B0"/>
    <w:rsid w:val="00B61BF6"/>
    <w:rsid w:val="00B62175"/>
    <w:rsid w:val="00B64B54"/>
    <w:rsid w:val="00B670A2"/>
    <w:rsid w:val="00B671C9"/>
    <w:rsid w:val="00B80B8A"/>
    <w:rsid w:val="00B816DF"/>
    <w:rsid w:val="00B82B59"/>
    <w:rsid w:val="00B83700"/>
    <w:rsid w:val="00B83733"/>
    <w:rsid w:val="00B87950"/>
    <w:rsid w:val="00B87AE0"/>
    <w:rsid w:val="00B9241C"/>
    <w:rsid w:val="00B941C1"/>
    <w:rsid w:val="00B95431"/>
    <w:rsid w:val="00B95682"/>
    <w:rsid w:val="00B95AC2"/>
    <w:rsid w:val="00B96214"/>
    <w:rsid w:val="00BA05C5"/>
    <w:rsid w:val="00BA1F22"/>
    <w:rsid w:val="00BA3D6D"/>
    <w:rsid w:val="00BA6474"/>
    <w:rsid w:val="00BA6963"/>
    <w:rsid w:val="00BB16E5"/>
    <w:rsid w:val="00BB2D07"/>
    <w:rsid w:val="00BB2D58"/>
    <w:rsid w:val="00BB4014"/>
    <w:rsid w:val="00BB52CD"/>
    <w:rsid w:val="00BB58E3"/>
    <w:rsid w:val="00BB7A73"/>
    <w:rsid w:val="00BC2CA5"/>
    <w:rsid w:val="00BC50A0"/>
    <w:rsid w:val="00BC558C"/>
    <w:rsid w:val="00BC5791"/>
    <w:rsid w:val="00BD0951"/>
    <w:rsid w:val="00BD2950"/>
    <w:rsid w:val="00BD3060"/>
    <w:rsid w:val="00BD563F"/>
    <w:rsid w:val="00BD65C8"/>
    <w:rsid w:val="00BE1FD8"/>
    <w:rsid w:val="00BE26ED"/>
    <w:rsid w:val="00BE35D9"/>
    <w:rsid w:val="00BE3630"/>
    <w:rsid w:val="00BE475F"/>
    <w:rsid w:val="00BE60B9"/>
    <w:rsid w:val="00BE6EC4"/>
    <w:rsid w:val="00BF0579"/>
    <w:rsid w:val="00BF4B0C"/>
    <w:rsid w:val="00BF795C"/>
    <w:rsid w:val="00C00B9F"/>
    <w:rsid w:val="00C010CE"/>
    <w:rsid w:val="00C02686"/>
    <w:rsid w:val="00C03A81"/>
    <w:rsid w:val="00C10EE4"/>
    <w:rsid w:val="00C11984"/>
    <w:rsid w:val="00C12D62"/>
    <w:rsid w:val="00C13BA5"/>
    <w:rsid w:val="00C14B17"/>
    <w:rsid w:val="00C176DD"/>
    <w:rsid w:val="00C201CC"/>
    <w:rsid w:val="00C20FA3"/>
    <w:rsid w:val="00C21B3A"/>
    <w:rsid w:val="00C25B3C"/>
    <w:rsid w:val="00C25C93"/>
    <w:rsid w:val="00C3086D"/>
    <w:rsid w:val="00C30E3C"/>
    <w:rsid w:val="00C32358"/>
    <w:rsid w:val="00C327B9"/>
    <w:rsid w:val="00C32BC4"/>
    <w:rsid w:val="00C36FC8"/>
    <w:rsid w:val="00C43F34"/>
    <w:rsid w:val="00C44505"/>
    <w:rsid w:val="00C45857"/>
    <w:rsid w:val="00C4670E"/>
    <w:rsid w:val="00C467C2"/>
    <w:rsid w:val="00C470B1"/>
    <w:rsid w:val="00C528D0"/>
    <w:rsid w:val="00C561B4"/>
    <w:rsid w:val="00C56AB4"/>
    <w:rsid w:val="00C57FA2"/>
    <w:rsid w:val="00C60C18"/>
    <w:rsid w:val="00C61302"/>
    <w:rsid w:val="00C62921"/>
    <w:rsid w:val="00C63362"/>
    <w:rsid w:val="00C63C5A"/>
    <w:rsid w:val="00C63FD8"/>
    <w:rsid w:val="00C67245"/>
    <w:rsid w:val="00C70638"/>
    <w:rsid w:val="00C73A6D"/>
    <w:rsid w:val="00C74F05"/>
    <w:rsid w:val="00C762E3"/>
    <w:rsid w:val="00C76549"/>
    <w:rsid w:val="00C77839"/>
    <w:rsid w:val="00C82C78"/>
    <w:rsid w:val="00C83F67"/>
    <w:rsid w:val="00C87180"/>
    <w:rsid w:val="00C91B9B"/>
    <w:rsid w:val="00C91C7D"/>
    <w:rsid w:val="00C92BCE"/>
    <w:rsid w:val="00C9508C"/>
    <w:rsid w:val="00C95690"/>
    <w:rsid w:val="00C966F2"/>
    <w:rsid w:val="00C9675D"/>
    <w:rsid w:val="00CA5024"/>
    <w:rsid w:val="00CB0F20"/>
    <w:rsid w:val="00CB2A05"/>
    <w:rsid w:val="00CB56C6"/>
    <w:rsid w:val="00CC12C1"/>
    <w:rsid w:val="00CC3596"/>
    <w:rsid w:val="00CC3DFF"/>
    <w:rsid w:val="00CC4627"/>
    <w:rsid w:val="00CD0285"/>
    <w:rsid w:val="00CD2C68"/>
    <w:rsid w:val="00CD3602"/>
    <w:rsid w:val="00CD36BF"/>
    <w:rsid w:val="00CD37BF"/>
    <w:rsid w:val="00CD7F61"/>
    <w:rsid w:val="00CE2875"/>
    <w:rsid w:val="00CF0F77"/>
    <w:rsid w:val="00CF3541"/>
    <w:rsid w:val="00CF4A44"/>
    <w:rsid w:val="00CF5AC0"/>
    <w:rsid w:val="00CF6A0F"/>
    <w:rsid w:val="00CF6BBC"/>
    <w:rsid w:val="00CF72FA"/>
    <w:rsid w:val="00D00E0F"/>
    <w:rsid w:val="00D0440F"/>
    <w:rsid w:val="00D0512F"/>
    <w:rsid w:val="00D1062C"/>
    <w:rsid w:val="00D121AE"/>
    <w:rsid w:val="00D1481C"/>
    <w:rsid w:val="00D2181E"/>
    <w:rsid w:val="00D259BC"/>
    <w:rsid w:val="00D26BE1"/>
    <w:rsid w:val="00D3005A"/>
    <w:rsid w:val="00D30EE3"/>
    <w:rsid w:val="00D33CD6"/>
    <w:rsid w:val="00D37803"/>
    <w:rsid w:val="00D37A78"/>
    <w:rsid w:val="00D402B7"/>
    <w:rsid w:val="00D45242"/>
    <w:rsid w:val="00D461F8"/>
    <w:rsid w:val="00D46229"/>
    <w:rsid w:val="00D46A4C"/>
    <w:rsid w:val="00D479F7"/>
    <w:rsid w:val="00D5056B"/>
    <w:rsid w:val="00D52765"/>
    <w:rsid w:val="00D53176"/>
    <w:rsid w:val="00D60687"/>
    <w:rsid w:val="00D6371A"/>
    <w:rsid w:val="00D65C0E"/>
    <w:rsid w:val="00D70842"/>
    <w:rsid w:val="00D70ED4"/>
    <w:rsid w:val="00D71E62"/>
    <w:rsid w:val="00D720C8"/>
    <w:rsid w:val="00D72A46"/>
    <w:rsid w:val="00D75C40"/>
    <w:rsid w:val="00D77A28"/>
    <w:rsid w:val="00D8319B"/>
    <w:rsid w:val="00D8590D"/>
    <w:rsid w:val="00D85CED"/>
    <w:rsid w:val="00D876EE"/>
    <w:rsid w:val="00D93F43"/>
    <w:rsid w:val="00D9439D"/>
    <w:rsid w:val="00D947E6"/>
    <w:rsid w:val="00D95F65"/>
    <w:rsid w:val="00D96002"/>
    <w:rsid w:val="00D972E8"/>
    <w:rsid w:val="00DA252E"/>
    <w:rsid w:val="00DA384D"/>
    <w:rsid w:val="00DA7315"/>
    <w:rsid w:val="00DA745B"/>
    <w:rsid w:val="00DA7F9E"/>
    <w:rsid w:val="00DB517B"/>
    <w:rsid w:val="00DB5295"/>
    <w:rsid w:val="00DB6FDB"/>
    <w:rsid w:val="00DC2D9C"/>
    <w:rsid w:val="00DC445B"/>
    <w:rsid w:val="00DC4532"/>
    <w:rsid w:val="00DC7A6B"/>
    <w:rsid w:val="00DD0795"/>
    <w:rsid w:val="00DD2070"/>
    <w:rsid w:val="00DD2AC8"/>
    <w:rsid w:val="00DD5CD4"/>
    <w:rsid w:val="00DE2624"/>
    <w:rsid w:val="00DE2951"/>
    <w:rsid w:val="00DE3D41"/>
    <w:rsid w:val="00DE41D8"/>
    <w:rsid w:val="00DE5167"/>
    <w:rsid w:val="00DE64D8"/>
    <w:rsid w:val="00DE6E47"/>
    <w:rsid w:val="00DF3403"/>
    <w:rsid w:val="00DF3AF4"/>
    <w:rsid w:val="00DF4633"/>
    <w:rsid w:val="00DF6FA0"/>
    <w:rsid w:val="00E01418"/>
    <w:rsid w:val="00E0172E"/>
    <w:rsid w:val="00E02124"/>
    <w:rsid w:val="00E022FA"/>
    <w:rsid w:val="00E0488C"/>
    <w:rsid w:val="00E063D2"/>
    <w:rsid w:val="00E11356"/>
    <w:rsid w:val="00E114EC"/>
    <w:rsid w:val="00E119B8"/>
    <w:rsid w:val="00E1303A"/>
    <w:rsid w:val="00E1412A"/>
    <w:rsid w:val="00E14187"/>
    <w:rsid w:val="00E16B8D"/>
    <w:rsid w:val="00E22E67"/>
    <w:rsid w:val="00E240AB"/>
    <w:rsid w:val="00E37969"/>
    <w:rsid w:val="00E44F90"/>
    <w:rsid w:val="00E451BC"/>
    <w:rsid w:val="00E451F8"/>
    <w:rsid w:val="00E508C8"/>
    <w:rsid w:val="00E52D3C"/>
    <w:rsid w:val="00E54272"/>
    <w:rsid w:val="00E54690"/>
    <w:rsid w:val="00E61432"/>
    <w:rsid w:val="00E614A2"/>
    <w:rsid w:val="00E6335F"/>
    <w:rsid w:val="00E63C9E"/>
    <w:rsid w:val="00E651E1"/>
    <w:rsid w:val="00E65B65"/>
    <w:rsid w:val="00E663EF"/>
    <w:rsid w:val="00E665CD"/>
    <w:rsid w:val="00E66DC0"/>
    <w:rsid w:val="00E6766B"/>
    <w:rsid w:val="00E72DB0"/>
    <w:rsid w:val="00E73290"/>
    <w:rsid w:val="00E7453D"/>
    <w:rsid w:val="00E746B5"/>
    <w:rsid w:val="00E779DB"/>
    <w:rsid w:val="00E77CB2"/>
    <w:rsid w:val="00E826D3"/>
    <w:rsid w:val="00E83B8C"/>
    <w:rsid w:val="00E84CD9"/>
    <w:rsid w:val="00E85848"/>
    <w:rsid w:val="00E85AD3"/>
    <w:rsid w:val="00E85DDB"/>
    <w:rsid w:val="00E869EE"/>
    <w:rsid w:val="00E91B07"/>
    <w:rsid w:val="00E947F2"/>
    <w:rsid w:val="00E94EAA"/>
    <w:rsid w:val="00E95B89"/>
    <w:rsid w:val="00EA2FBA"/>
    <w:rsid w:val="00EA341D"/>
    <w:rsid w:val="00EA5E1A"/>
    <w:rsid w:val="00EA66E5"/>
    <w:rsid w:val="00EA6879"/>
    <w:rsid w:val="00EA69FE"/>
    <w:rsid w:val="00EB2695"/>
    <w:rsid w:val="00EB2A8C"/>
    <w:rsid w:val="00EC083A"/>
    <w:rsid w:val="00EC0E65"/>
    <w:rsid w:val="00EC287A"/>
    <w:rsid w:val="00EC3174"/>
    <w:rsid w:val="00EC59AB"/>
    <w:rsid w:val="00EC6D9F"/>
    <w:rsid w:val="00ED2377"/>
    <w:rsid w:val="00ED399E"/>
    <w:rsid w:val="00ED3CC3"/>
    <w:rsid w:val="00ED5F2D"/>
    <w:rsid w:val="00ED732A"/>
    <w:rsid w:val="00EE2A77"/>
    <w:rsid w:val="00EE30E3"/>
    <w:rsid w:val="00EE4454"/>
    <w:rsid w:val="00EE58EB"/>
    <w:rsid w:val="00EE61D3"/>
    <w:rsid w:val="00EE6349"/>
    <w:rsid w:val="00EE7554"/>
    <w:rsid w:val="00EF1F7F"/>
    <w:rsid w:val="00EF38EC"/>
    <w:rsid w:val="00EF54DF"/>
    <w:rsid w:val="00EF5A0B"/>
    <w:rsid w:val="00EF61B7"/>
    <w:rsid w:val="00EF78B8"/>
    <w:rsid w:val="00F03AF2"/>
    <w:rsid w:val="00F0717E"/>
    <w:rsid w:val="00F1035C"/>
    <w:rsid w:val="00F107B9"/>
    <w:rsid w:val="00F11137"/>
    <w:rsid w:val="00F11726"/>
    <w:rsid w:val="00F11A3C"/>
    <w:rsid w:val="00F12528"/>
    <w:rsid w:val="00F133AB"/>
    <w:rsid w:val="00F148B7"/>
    <w:rsid w:val="00F15A58"/>
    <w:rsid w:val="00F1636F"/>
    <w:rsid w:val="00F16D50"/>
    <w:rsid w:val="00F20956"/>
    <w:rsid w:val="00F20C1B"/>
    <w:rsid w:val="00F20DF7"/>
    <w:rsid w:val="00F2215D"/>
    <w:rsid w:val="00F245DD"/>
    <w:rsid w:val="00F26DD7"/>
    <w:rsid w:val="00F33D1F"/>
    <w:rsid w:val="00F34EFA"/>
    <w:rsid w:val="00F3581A"/>
    <w:rsid w:val="00F36163"/>
    <w:rsid w:val="00F41A1C"/>
    <w:rsid w:val="00F424EB"/>
    <w:rsid w:val="00F42708"/>
    <w:rsid w:val="00F447C6"/>
    <w:rsid w:val="00F44B8C"/>
    <w:rsid w:val="00F44F62"/>
    <w:rsid w:val="00F46C0C"/>
    <w:rsid w:val="00F51127"/>
    <w:rsid w:val="00F5165B"/>
    <w:rsid w:val="00F53ECE"/>
    <w:rsid w:val="00F5544A"/>
    <w:rsid w:val="00F61CED"/>
    <w:rsid w:val="00F63524"/>
    <w:rsid w:val="00F6411B"/>
    <w:rsid w:val="00F64F1B"/>
    <w:rsid w:val="00F678CA"/>
    <w:rsid w:val="00F70092"/>
    <w:rsid w:val="00F71490"/>
    <w:rsid w:val="00F720CA"/>
    <w:rsid w:val="00F72518"/>
    <w:rsid w:val="00F74A9E"/>
    <w:rsid w:val="00F7535B"/>
    <w:rsid w:val="00F76234"/>
    <w:rsid w:val="00F768E9"/>
    <w:rsid w:val="00F8174E"/>
    <w:rsid w:val="00F818A8"/>
    <w:rsid w:val="00F857D5"/>
    <w:rsid w:val="00F921B0"/>
    <w:rsid w:val="00F936F4"/>
    <w:rsid w:val="00F94E71"/>
    <w:rsid w:val="00F94FAF"/>
    <w:rsid w:val="00FA1334"/>
    <w:rsid w:val="00FA3553"/>
    <w:rsid w:val="00FA6032"/>
    <w:rsid w:val="00FA7461"/>
    <w:rsid w:val="00FB14A9"/>
    <w:rsid w:val="00FB1B9D"/>
    <w:rsid w:val="00FB317B"/>
    <w:rsid w:val="00FB3214"/>
    <w:rsid w:val="00FB4710"/>
    <w:rsid w:val="00FB476F"/>
    <w:rsid w:val="00FB5517"/>
    <w:rsid w:val="00FB674F"/>
    <w:rsid w:val="00FB7948"/>
    <w:rsid w:val="00FC0343"/>
    <w:rsid w:val="00FC2332"/>
    <w:rsid w:val="00FC2BF7"/>
    <w:rsid w:val="00FC5533"/>
    <w:rsid w:val="00FC59B9"/>
    <w:rsid w:val="00FC7BAF"/>
    <w:rsid w:val="00FD137C"/>
    <w:rsid w:val="00FD29F1"/>
    <w:rsid w:val="00FD3438"/>
    <w:rsid w:val="00FD3934"/>
    <w:rsid w:val="00FD3B49"/>
    <w:rsid w:val="00FD444C"/>
    <w:rsid w:val="00FD52AB"/>
    <w:rsid w:val="00FE04E2"/>
    <w:rsid w:val="00FE0522"/>
    <w:rsid w:val="00FE5502"/>
    <w:rsid w:val="00FE5720"/>
    <w:rsid w:val="00FE6741"/>
    <w:rsid w:val="00FE6931"/>
    <w:rsid w:val="00FF488A"/>
    <w:rsid w:val="00FF5A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6C0590"/>
  <w15:docId w15:val="{24C92EF5-C69B-404A-BDD0-60B8F7F1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58E3"/>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3CE3"/>
    <w:pPr>
      <w:tabs>
        <w:tab w:val="center" w:pos="4680"/>
        <w:tab w:val="right" w:pos="9360"/>
      </w:tabs>
    </w:pPr>
  </w:style>
  <w:style w:type="character" w:customStyle="1" w:styleId="HeaderChar">
    <w:name w:val="Header Char"/>
    <w:link w:val="Header"/>
    <w:uiPriority w:val="99"/>
    <w:rsid w:val="003A3CE3"/>
    <w:rPr>
      <w:rFonts w:ascii="Times New Roman" w:hAnsi="Times New Roman" w:cs="Times New Roman"/>
      <w:sz w:val="24"/>
      <w:szCs w:val="24"/>
    </w:rPr>
  </w:style>
  <w:style w:type="paragraph" w:styleId="Footer">
    <w:name w:val="footer"/>
    <w:basedOn w:val="Normal"/>
    <w:link w:val="FooterChar"/>
    <w:uiPriority w:val="99"/>
    <w:unhideWhenUsed/>
    <w:rsid w:val="003A3CE3"/>
    <w:pPr>
      <w:tabs>
        <w:tab w:val="center" w:pos="4680"/>
        <w:tab w:val="right" w:pos="9360"/>
      </w:tabs>
    </w:pPr>
  </w:style>
  <w:style w:type="character" w:customStyle="1" w:styleId="FooterChar">
    <w:name w:val="Footer Char"/>
    <w:link w:val="Footer"/>
    <w:uiPriority w:val="99"/>
    <w:rsid w:val="003A3CE3"/>
    <w:rPr>
      <w:rFonts w:ascii="Times New Roman" w:hAnsi="Times New Roman" w:cs="Times New Roman"/>
      <w:sz w:val="24"/>
      <w:szCs w:val="24"/>
    </w:rPr>
  </w:style>
  <w:style w:type="paragraph" w:customStyle="1" w:styleId="EndNoteBibliography">
    <w:name w:val="EndNote Bibliography"/>
    <w:basedOn w:val="Normal"/>
    <w:link w:val="EndNoteBibliographyChar"/>
    <w:rsid w:val="000A5447"/>
    <w:pPr>
      <w:spacing w:line="360" w:lineRule="auto"/>
    </w:pPr>
    <w:rPr>
      <w:rFonts w:ascii="Book Antiqua" w:hAnsi="Book Antiqua"/>
      <w:noProof/>
    </w:rPr>
  </w:style>
  <w:style w:type="character" w:customStyle="1" w:styleId="EndNoteBibliographyChar">
    <w:name w:val="EndNote Bibliography Char"/>
    <w:link w:val="EndNoteBibliography"/>
    <w:rsid w:val="000A5447"/>
    <w:rPr>
      <w:rFonts w:ascii="Book Antiqua" w:hAnsi="Book Antiqua"/>
      <w:noProof/>
      <w:sz w:val="24"/>
      <w:szCs w:val="24"/>
    </w:rPr>
  </w:style>
  <w:style w:type="character" w:styleId="CommentReference">
    <w:name w:val="annotation reference"/>
    <w:uiPriority w:val="99"/>
    <w:unhideWhenUsed/>
    <w:rsid w:val="000A5447"/>
    <w:rPr>
      <w:sz w:val="16"/>
      <w:szCs w:val="16"/>
    </w:rPr>
  </w:style>
  <w:style w:type="paragraph" w:styleId="CommentText">
    <w:name w:val="annotation text"/>
    <w:basedOn w:val="Normal"/>
    <w:link w:val="CommentTextChar"/>
    <w:uiPriority w:val="99"/>
    <w:unhideWhenUsed/>
    <w:rsid w:val="000A5447"/>
    <w:rPr>
      <w:sz w:val="20"/>
      <w:szCs w:val="20"/>
    </w:rPr>
  </w:style>
  <w:style w:type="character" w:customStyle="1" w:styleId="CommentTextChar">
    <w:name w:val="Comment Text Char"/>
    <w:link w:val="CommentText"/>
    <w:uiPriority w:val="99"/>
    <w:rsid w:val="000A5447"/>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0A5447"/>
    <w:rPr>
      <w:rFonts w:ascii="Tahoma" w:hAnsi="Tahoma" w:cs="Tahoma"/>
      <w:sz w:val="16"/>
      <w:szCs w:val="16"/>
    </w:rPr>
  </w:style>
  <w:style w:type="character" w:customStyle="1" w:styleId="BalloonTextChar">
    <w:name w:val="Balloon Text Char"/>
    <w:link w:val="BalloonText"/>
    <w:uiPriority w:val="99"/>
    <w:semiHidden/>
    <w:rsid w:val="000A5447"/>
    <w:rPr>
      <w:rFonts w:ascii="Tahoma" w:hAnsi="Tahoma" w:cs="Tahoma"/>
      <w:sz w:val="16"/>
      <w:szCs w:val="16"/>
    </w:rPr>
  </w:style>
  <w:style w:type="character" w:customStyle="1" w:styleId="A10">
    <w:name w:val="A10"/>
    <w:uiPriority w:val="99"/>
    <w:rsid w:val="002775D5"/>
    <w:rPr>
      <w:i/>
      <w:iCs/>
      <w:color w:val="000000"/>
      <w:sz w:val="21"/>
      <w:szCs w:val="21"/>
    </w:rPr>
  </w:style>
  <w:style w:type="paragraph" w:customStyle="1" w:styleId="Pa19">
    <w:name w:val="Pa19"/>
    <w:basedOn w:val="Normal"/>
    <w:next w:val="Normal"/>
    <w:uiPriority w:val="99"/>
    <w:rsid w:val="002775D5"/>
    <w:pPr>
      <w:autoSpaceDE w:val="0"/>
      <w:autoSpaceDN w:val="0"/>
      <w:adjustRightInd w:val="0"/>
      <w:spacing w:line="221" w:lineRule="atLeast"/>
    </w:pPr>
    <w:rPr>
      <w:rFonts w:ascii="Times" w:hAnsi="Times" w:cs="Times"/>
    </w:rPr>
  </w:style>
  <w:style w:type="character" w:styleId="Hyperlink">
    <w:name w:val="Hyperlink"/>
    <w:uiPriority w:val="99"/>
    <w:unhideWhenUsed/>
    <w:rsid w:val="00ED2377"/>
    <w:rPr>
      <w:color w:val="0000FF"/>
      <w:u w:val="single"/>
    </w:rPr>
  </w:style>
  <w:style w:type="paragraph" w:styleId="ListParagraph">
    <w:name w:val="List Paragraph"/>
    <w:basedOn w:val="Normal"/>
    <w:uiPriority w:val="34"/>
    <w:qFormat/>
    <w:rsid w:val="00ED2377"/>
    <w:pPr>
      <w:ind w:left="720"/>
    </w:pPr>
    <w:rPr>
      <w:rFonts w:ascii="Calibri" w:hAnsi="Calibri"/>
      <w:sz w:val="22"/>
      <w:szCs w:val="22"/>
    </w:rPr>
  </w:style>
  <w:style w:type="paragraph" w:customStyle="1" w:styleId="EndNoteBibliographyTitle">
    <w:name w:val="EndNote Bibliography Title"/>
    <w:basedOn w:val="Normal"/>
    <w:link w:val="EndNoteBibliographyTitleChar"/>
    <w:rsid w:val="004728A7"/>
    <w:pPr>
      <w:jc w:val="center"/>
    </w:pPr>
    <w:rPr>
      <w:rFonts w:ascii="Book Antiqua" w:hAnsi="Book Antiqua"/>
      <w:noProof/>
    </w:rPr>
  </w:style>
  <w:style w:type="character" w:customStyle="1" w:styleId="EndNoteBibliographyTitleChar">
    <w:name w:val="EndNote Bibliography Title Char"/>
    <w:link w:val="EndNoteBibliographyTitle"/>
    <w:rsid w:val="004728A7"/>
    <w:rPr>
      <w:rFonts w:ascii="Book Antiqua" w:hAnsi="Book Antiqua"/>
      <w:noProof/>
      <w:sz w:val="24"/>
      <w:szCs w:val="24"/>
    </w:rPr>
  </w:style>
  <w:style w:type="paragraph" w:styleId="CommentSubject">
    <w:name w:val="annotation subject"/>
    <w:basedOn w:val="CommentText"/>
    <w:next w:val="CommentText"/>
    <w:link w:val="CommentSubjectChar"/>
    <w:uiPriority w:val="99"/>
    <w:semiHidden/>
    <w:unhideWhenUsed/>
    <w:rsid w:val="006319B5"/>
    <w:rPr>
      <w:b/>
      <w:bCs/>
    </w:rPr>
  </w:style>
  <w:style w:type="character" w:customStyle="1" w:styleId="CommentSubjectChar">
    <w:name w:val="Comment Subject Char"/>
    <w:link w:val="CommentSubject"/>
    <w:uiPriority w:val="99"/>
    <w:semiHidden/>
    <w:rsid w:val="006319B5"/>
    <w:rPr>
      <w:rFonts w:ascii="Times New Roman" w:hAnsi="Times New Roman" w:cs="Times New Roman"/>
      <w:b/>
      <w:bCs/>
      <w:sz w:val="20"/>
      <w:szCs w:val="20"/>
    </w:rPr>
  </w:style>
  <w:style w:type="character" w:customStyle="1" w:styleId="UnresolvedMention1">
    <w:name w:val="Unresolved Mention1"/>
    <w:uiPriority w:val="99"/>
    <w:semiHidden/>
    <w:unhideWhenUsed/>
    <w:rsid w:val="00F61CED"/>
    <w:rPr>
      <w:color w:val="808080"/>
      <w:shd w:val="clear" w:color="auto" w:fill="E6E6E6"/>
    </w:rPr>
  </w:style>
  <w:style w:type="character" w:styleId="FollowedHyperlink">
    <w:name w:val="FollowedHyperlink"/>
    <w:uiPriority w:val="99"/>
    <w:semiHidden/>
    <w:unhideWhenUsed/>
    <w:rsid w:val="00ED3CC3"/>
    <w:rPr>
      <w:color w:val="800080"/>
      <w:u w:val="single"/>
    </w:rPr>
  </w:style>
  <w:style w:type="character" w:customStyle="1" w:styleId="UnresolvedMention2">
    <w:name w:val="Unresolved Mention2"/>
    <w:uiPriority w:val="99"/>
    <w:semiHidden/>
    <w:unhideWhenUsed/>
    <w:rsid w:val="007B44F4"/>
    <w:rPr>
      <w:color w:val="808080"/>
      <w:shd w:val="clear" w:color="auto" w:fill="E6E6E6"/>
    </w:rPr>
  </w:style>
  <w:style w:type="paragraph" w:styleId="FootnoteText">
    <w:name w:val="footnote text"/>
    <w:basedOn w:val="Normal"/>
    <w:link w:val="FootnoteTextChar"/>
    <w:uiPriority w:val="99"/>
    <w:semiHidden/>
    <w:unhideWhenUsed/>
    <w:rsid w:val="00960EAD"/>
    <w:rPr>
      <w:sz w:val="20"/>
      <w:szCs w:val="20"/>
    </w:rPr>
  </w:style>
  <w:style w:type="character" w:customStyle="1" w:styleId="FootnoteTextChar">
    <w:name w:val="Footnote Text Char"/>
    <w:basedOn w:val="DefaultParagraphFont"/>
    <w:link w:val="FootnoteText"/>
    <w:uiPriority w:val="99"/>
    <w:semiHidden/>
    <w:rsid w:val="00960EAD"/>
    <w:rPr>
      <w:rFonts w:ascii="Times New Roman" w:hAnsi="Times New Roman"/>
    </w:rPr>
  </w:style>
  <w:style w:type="character" w:styleId="FootnoteReference">
    <w:name w:val="footnote reference"/>
    <w:basedOn w:val="DefaultParagraphFont"/>
    <w:uiPriority w:val="99"/>
    <w:semiHidden/>
    <w:unhideWhenUsed/>
    <w:rsid w:val="00960EAD"/>
    <w:rPr>
      <w:vertAlign w:val="superscript"/>
    </w:rPr>
  </w:style>
  <w:style w:type="paragraph" w:styleId="NormalWeb">
    <w:name w:val="Normal (Web)"/>
    <w:basedOn w:val="Normal"/>
    <w:uiPriority w:val="99"/>
    <w:semiHidden/>
    <w:unhideWhenUsed/>
    <w:rsid w:val="00F111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542759">
      <w:bodyDiv w:val="1"/>
      <w:marLeft w:val="0"/>
      <w:marRight w:val="0"/>
      <w:marTop w:val="0"/>
      <w:marBottom w:val="0"/>
      <w:divBdr>
        <w:top w:val="none" w:sz="0" w:space="0" w:color="auto"/>
        <w:left w:val="none" w:sz="0" w:space="0" w:color="auto"/>
        <w:bottom w:val="none" w:sz="0" w:space="0" w:color="auto"/>
        <w:right w:val="none" w:sz="0" w:space="0" w:color="auto"/>
      </w:divBdr>
    </w:div>
    <w:div w:id="777485558">
      <w:bodyDiv w:val="1"/>
      <w:marLeft w:val="0"/>
      <w:marRight w:val="0"/>
      <w:marTop w:val="0"/>
      <w:marBottom w:val="0"/>
      <w:divBdr>
        <w:top w:val="none" w:sz="0" w:space="0" w:color="auto"/>
        <w:left w:val="none" w:sz="0" w:space="0" w:color="auto"/>
        <w:bottom w:val="none" w:sz="0" w:space="0" w:color="auto"/>
        <w:right w:val="none" w:sz="0" w:space="0" w:color="auto"/>
      </w:divBdr>
    </w:div>
    <w:div w:id="968975243">
      <w:bodyDiv w:val="1"/>
      <w:marLeft w:val="0"/>
      <w:marRight w:val="0"/>
      <w:marTop w:val="0"/>
      <w:marBottom w:val="0"/>
      <w:divBdr>
        <w:top w:val="none" w:sz="0" w:space="0" w:color="auto"/>
        <w:left w:val="none" w:sz="0" w:space="0" w:color="auto"/>
        <w:bottom w:val="none" w:sz="0" w:space="0" w:color="auto"/>
        <w:right w:val="none" w:sz="0" w:space="0" w:color="auto"/>
      </w:divBdr>
    </w:div>
    <w:div w:id="1250654853">
      <w:bodyDiv w:val="1"/>
      <w:marLeft w:val="0"/>
      <w:marRight w:val="0"/>
      <w:marTop w:val="0"/>
      <w:marBottom w:val="0"/>
      <w:divBdr>
        <w:top w:val="none" w:sz="0" w:space="0" w:color="auto"/>
        <w:left w:val="none" w:sz="0" w:space="0" w:color="auto"/>
        <w:bottom w:val="none" w:sz="0" w:space="0" w:color="auto"/>
        <w:right w:val="none" w:sz="0" w:space="0" w:color="auto"/>
      </w:divBdr>
    </w:div>
    <w:div w:id="1540436794">
      <w:bodyDiv w:val="1"/>
      <w:marLeft w:val="0"/>
      <w:marRight w:val="0"/>
      <w:marTop w:val="0"/>
      <w:marBottom w:val="0"/>
      <w:divBdr>
        <w:top w:val="none" w:sz="0" w:space="0" w:color="auto"/>
        <w:left w:val="none" w:sz="0" w:space="0" w:color="auto"/>
        <w:bottom w:val="none" w:sz="0" w:space="0" w:color="auto"/>
        <w:right w:val="none" w:sz="0" w:space="0" w:color="auto"/>
      </w:divBdr>
    </w:div>
    <w:div w:id="1691101604">
      <w:bodyDiv w:val="1"/>
      <w:marLeft w:val="0"/>
      <w:marRight w:val="0"/>
      <w:marTop w:val="0"/>
      <w:marBottom w:val="0"/>
      <w:divBdr>
        <w:top w:val="none" w:sz="0" w:space="0" w:color="auto"/>
        <w:left w:val="none" w:sz="0" w:space="0" w:color="auto"/>
        <w:bottom w:val="none" w:sz="0" w:space="0" w:color="auto"/>
        <w:right w:val="none" w:sz="0" w:space="0" w:color="auto"/>
      </w:divBdr>
    </w:div>
    <w:div w:id="1776435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powerbi.com/reports/1074b61f-bd3b-495b-a28f-34d1066258ef/ReportSection?pbi_source=PowerPoin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21B080-A11E-0848-9DFE-24D33B882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3</Pages>
  <Words>6025</Words>
  <Characters>34346</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UCDHS</Company>
  <LinksUpToDate>false</LinksUpToDate>
  <CharactersWithSpaces>40291</CharactersWithSpaces>
  <SharedDoc>false</SharedDoc>
  <HLinks>
    <vt:vector size="12" baseType="variant">
      <vt:variant>
        <vt:i4>6357111</vt:i4>
      </vt:variant>
      <vt:variant>
        <vt:i4>89</vt:i4>
      </vt:variant>
      <vt:variant>
        <vt:i4>0</vt:i4>
      </vt:variant>
      <vt:variant>
        <vt:i4>5</vt:i4>
      </vt:variant>
      <vt:variant>
        <vt:lpwstr>https://vizhub.healthdata.org/gbd-compare/</vt:lpwstr>
      </vt:variant>
      <vt:variant>
        <vt:lpwstr/>
      </vt:variant>
      <vt:variant>
        <vt:i4>393285</vt:i4>
      </vt:variant>
      <vt:variant>
        <vt:i4>86</vt:i4>
      </vt:variant>
      <vt:variant>
        <vt:i4>0</vt:i4>
      </vt:variant>
      <vt:variant>
        <vt:i4>5</vt:i4>
      </vt:variant>
      <vt:variant>
        <vt:lpwstr>http://www.choray.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on S Chen</dc:creator>
  <cp:lastModifiedBy>Li Ma</cp:lastModifiedBy>
  <cp:revision>3</cp:revision>
  <cp:lastPrinted>2017-12-21T09:57:00Z</cp:lastPrinted>
  <dcterms:created xsi:type="dcterms:W3CDTF">2018-01-15T20:49:00Z</dcterms:created>
  <dcterms:modified xsi:type="dcterms:W3CDTF">2018-01-15T22:31:00Z</dcterms:modified>
</cp:coreProperties>
</file>